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502C59" w14:textId="014252F1" w:rsidR="000B24EC" w:rsidRPr="00BE78F7" w:rsidRDefault="00BC2AC0" w:rsidP="009308B9">
      <w:pPr>
        <w:autoSpaceDE w:val="0"/>
        <w:autoSpaceDN w:val="0"/>
        <w:spacing w:line="360" w:lineRule="auto"/>
        <w:jc w:val="center"/>
        <w:rPr>
          <w:b/>
          <w:bCs/>
          <w:color w:val="1C1D1E"/>
          <w:sz w:val="40"/>
          <w:shd w:val="clear" w:color="auto" w:fill="FFFFFF"/>
        </w:rPr>
      </w:pPr>
      <w:bookmarkStart w:id="0" w:name="_GoBack"/>
      <w:bookmarkEnd w:id="0"/>
      <w:r w:rsidRPr="00BE78F7">
        <w:rPr>
          <w:b/>
          <w:bCs/>
          <w:color w:val="1C1D1E"/>
          <w:sz w:val="40"/>
          <w:shd w:val="clear" w:color="auto" w:fill="FFFFFF"/>
        </w:rPr>
        <w:t>Adjuvant Antibiotic</w:t>
      </w:r>
      <w:r w:rsidR="00BE78F7" w:rsidRPr="00BE78F7">
        <w:rPr>
          <w:b/>
          <w:bCs/>
          <w:color w:val="1C1D1E"/>
          <w:sz w:val="40"/>
          <w:shd w:val="clear" w:color="auto" w:fill="FFFFFF"/>
        </w:rPr>
        <w:t>-Loaded</w:t>
      </w:r>
      <w:r w:rsidRPr="00BE78F7">
        <w:rPr>
          <w:b/>
          <w:bCs/>
          <w:color w:val="1C1D1E"/>
          <w:sz w:val="40"/>
          <w:shd w:val="clear" w:color="auto" w:fill="FFFFFF"/>
        </w:rPr>
        <w:t xml:space="preserve"> Bone Cement</w:t>
      </w:r>
      <w:r w:rsidR="00BE78F7" w:rsidRPr="00BE78F7">
        <w:rPr>
          <w:b/>
          <w:bCs/>
          <w:color w:val="1C1D1E"/>
          <w:sz w:val="40"/>
          <w:shd w:val="clear" w:color="auto" w:fill="FFFFFF"/>
        </w:rPr>
        <w:t xml:space="preserve">: </w:t>
      </w:r>
      <w:r w:rsidR="00617882">
        <w:rPr>
          <w:b/>
          <w:bCs/>
          <w:color w:val="1C1D1E"/>
          <w:sz w:val="40"/>
          <w:shd w:val="clear" w:color="auto" w:fill="FFFFFF"/>
        </w:rPr>
        <w:t>Concerns</w:t>
      </w:r>
      <w:r w:rsidR="00BE78F7">
        <w:rPr>
          <w:b/>
          <w:bCs/>
          <w:color w:val="1C1D1E"/>
          <w:sz w:val="40"/>
          <w:shd w:val="clear" w:color="auto" w:fill="FFFFFF"/>
        </w:rPr>
        <w:t xml:space="preserve"> with Current Use and </w:t>
      </w:r>
      <w:r w:rsidR="006D1FAC">
        <w:rPr>
          <w:b/>
          <w:bCs/>
          <w:color w:val="1C1D1E"/>
          <w:sz w:val="40"/>
          <w:shd w:val="clear" w:color="auto" w:fill="FFFFFF"/>
        </w:rPr>
        <w:t>Research</w:t>
      </w:r>
      <w:r w:rsidR="00BE78F7">
        <w:rPr>
          <w:b/>
          <w:bCs/>
          <w:color w:val="1C1D1E"/>
          <w:sz w:val="40"/>
          <w:shd w:val="clear" w:color="auto" w:fill="FFFFFF"/>
        </w:rPr>
        <w:t xml:space="preserve"> to </w:t>
      </w:r>
      <w:proofErr w:type="gramStart"/>
      <w:r w:rsidR="00BE78F7" w:rsidRPr="00BE78F7">
        <w:rPr>
          <w:b/>
          <w:bCs/>
          <w:color w:val="1C1D1E"/>
          <w:sz w:val="40"/>
          <w:shd w:val="clear" w:color="auto" w:fill="FFFFFF"/>
        </w:rPr>
        <w:t>Make</w:t>
      </w:r>
      <w:proofErr w:type="gramEnd"/>
      <w:r w:rsidR="00BE78F7" w:rsidRPr="00BE78F7">
        <w:rPr>
          <w:b/>
          <w:bCs/>
          <w:color w:val="1C1D1E"/>
          <w:sz w:val="40"/>
          <w:shd w:val="clear" w:color="auto" w:fill="FFFFFF"/>
        </w:rPr>
        <w:t xml:space="preserve"> it Work</w:t>
      </w:r>
    </w:p>
    <w:p w14:paraId="6A70C20A" w14:textId="77777777" w:rsidR="00BC2AC0" w:rsidRPr="00CB5A5E" w:rsidRDefault="00BC2AC0" w:rsidP="009308B9">
      <w:pPr>
        <w:autoSpaceDE w:val="0"/>
        <w:autoSpaceDN w:val="0"/>
        <w:spacing w:line="360" w:lineRule="auto"/>
        <w:jc w:val="both"/>
        <w:rPr>
          <w:color w:val="1C1D1E"/>
          <w:sz w:val="20"/>
          <w:szCs w:val="20"/>
          <w:shd w:val="clear" w:color="auto" w:fill="FFFFFF"/>
        </w:rPr>
      </w:pPr>
    </w:p>
    <w:p w14:paraId="6389C58A" w14:textId="55CA38C5" w:rsidR="00953BB1" w:rsidRPr="00CB5A5E" w:rsidRDefault="009014A0" w:rsidP="009308B9">
      <w:pPr>
        <w:autoSpaceDE w:val="0"/>
        <w:autoSpaceDN w:val="0"/>
        <w:spacing w:line="360" w:lineRule="auto"/>
        <w:jc w:val="both"/>
        <w:rPr>
          <w:sz w:val="20"/>
          <w:szCs w:val="20"/>
        </w:rPr>
      </w:pPr>
      <w:r>
        <w:rPr>
          <w:b/>
          <w:bCs/>
          <w:sz w:val="20"/>
          <w:szCs w:val="20"/>
          <w:u w:val="single"/>
        </w:rPr>
        <w:t>Hospital for Special Surgery</w:t>
      </w:r>
      <w:r w:rsidR="00BC2AC0">
        <w:rPr>
          <w:b/>
          <w:bCs/>
          <w:sz w:val="20"/>
          <w:szCs w:val="20"/>
          <w:u w:val="single"/>
        </w:rPr>
        <w:t xml:space="preserve"> 2019</w:t>
      </w:r>
      <w:r w:rsidR="000B24EC" w:rsidRPr="00CB5A5E">
        <w:rPr>
          <w:b/>
          <w:bCs/>
          <w:sz w:val="20"/>
          <w:szCs w:val="20"/>
          <w:u w:val="single"/>
        </w:rPr>
        <w:t xml:space="preserve"> </w:t>
      </w:r>
      <w:r w:rsidR="00BC2AC0">
        <w:rPr>
          <w:b/>
          <w:bCs/>
          <w:sz w:val="20"/>
          <w:szCs w:val="20"/>
          <w:u w:val="single"/>
        </w:rPr>
        <w:t xml:space="preserve">Biofilm </w:t>
      </w:r>
      <w:r>
        <w:rPr>
          <w:b/>
          <w:bCs/>
          <w:sz w:val="20"/>
          <w:szCs w:val="20"/>
          <w:u w:val="single"/>
        </w:rPr>
        <w:t>Symposium</w:t>
      </w:r>
      <w:r w:rsidR="000B24EC" w:rsidRPr="00CB5A5E">
        <w:rPr>
          <w:b/>
          <w:bCs/>
          <w:sz w:val="20"/>
          <w:szCs w:val="20"/>
          <w:u w:val="single"/>
        </w:rPr>
        <w:t xml:space="preserve"> </w:t>
      </w:r>
      <w:r w:rsidR="00CB5A5E" w:rsidRPr="00CB5A5E">
        <w:rPr>
          <w:b/>
          <w:bCs/>
          <w:sz w:val="20"/>
          <w:szCs w:val="20"/>
          <w:u w:val="single"/>
        </w:rPr>
        <w:t>W</w:t>
      </w:r>
      <w:r w:rsidR="000B24EC" w:rsidRPr="00CB5A5E">
        <w:rPr>
          <w:b/>
          <w:bCs/>
          <w:sz w:val="20"/>
          <w:szCs w:val="20"/>
          <w:u w:val="single"/>
        </w:rPr>
        <w:t>orkgroup</w:t>
      </w:r>
      <w:r w:rsidR="008E0B69" w:rsidRPr="00CB5A5E">
        <w:rPr>
          <w:b/>
          <w:bCs/>
          <w:sz w:val="20"/>
          <w:szCs w:val="20"/>
          <w:u w:val="single"/>
        </w:rPr>
        <w:t xml:space="preserve">  </w:t>
      </w:r>
    </w:p>
    <w:p w14:paraId="6BE292AD" w14:textId="279AAEA9" w:rsidR="001E45FA" w:rsidRPr="00CB5A5E" w:rsidRDefault="001E45FA" w:rsidP="000F7CC5">
      <w:pPr>
        <w:autoSpaceDE w:val="0"/>
        <w:autoSpaceDN w:val="0"/>
        <w:rPr>
          <w:rStyle w:val="Hyperlink"/>
          <w:color w:val="000000" w:themeColor="text1"/>
          <w:sz w:val="20"/>
          <w:szCs w:val="20"/>
          <w:u w:val="none"/>
          <w:lang w:eastAsia="en-GB"/>
        </w:rPr>
      </w:pPr>
      <w:r w:rsidRPr="00CB5A5E">
        <w:rPr>
          <w:sz w:val="20"/>
          <w:szCs w:val="20"/>
          <w:lang w:eastAsia="en-GB"/>
        </w:rPr>
        <w:t>Edward M. Schwarz</w:t>
      </w:r>
      <w:r w:rsidRPr="00CB5A5E">
        <w:rPr>
          <w:sz w:val="20"/>
          <w:szCs w:val="20"/>
        </w:rPr>
        <w:t xml:space="preserve"> </w:t>
      </w:r>
      <w:hyperlink r:id="rId6" w:history="1">
        <w:r w:rsidRPr="00CB5A5E">
          <w:rPr>
            <w:rStyle w:val="Hyperlink"/>
            <w:sz w:val="20"/>
            <w:szCs w:val="20"/>
            <w:lang w:eastAsia="en-GB"/>
          </w:rPr>
          <w:t>Edward_Schwarz@urmc.rochester.edu</w:t>
        </w:r>
      </w:hyperlink>
      <w:r w:rsidRPr="00CB5A5E">
        <w:rPr>
          <w:rStyle w:val="Hyperlink"/>
          <w:sz w:val="20"/>
          <w:szCs w:val="20"/>
          <w:u w:val="none"/>
          <w:lang w:eastAsia="en-GB"/>
        </w:rPr>
        <w:t xml:space="preserve"> </w:t>
      </w:r>
      <w:r w:rsidRPr="00CB5A5E">
        <w:rPr>
          <w:rStyle w:val="Hyperlink"/>
          <w:color w:val="000000" w:themeColor="text1"/>
          <w:sz w:val="20"/>
          <w:szCs w:val="20"/>
          <w:u w:val="none"/>
          <w:lang w:eastAsia="en-GB"/>
        </w:rPr>
        <w:t>Center for Musculoskeletal Research, Department of Orthopaedics, University of Rochester, Rochester, NY, USA</w:t>
      </w:r>
      <w:r w:rsidR="00CF3A34">
        <w:rPr>
          <w:rStyle w:val="Hyperlink"/>
          <w:color w:val="000000" w:themeColor="text1"/>
          <w:sz w:val="20"/>
          <w:szCs w:val="20"/>
          <w:u w:val="none"/>
          <w:lang w:eastAsia="en-GB"/>
        </w:rPr>
        <w:t xml:space="preserve">  </w:t>
      </w:r>
      <w:r w:rsidR="00CF3A34" w:rsidRPr="005538EC">
        <w:rPr>
          <w:color w:val="212121"/>
          <w:sz w:val="20"/>
          <w:szCs w:val="20"/>
          <w:shd w:val="clear" w:color="auto" w:fill="FFFFFF"/>
          <w:lang w:val="en"/>
        </w:rPr>
        <w:t>O</w:t>
      </w:r>
      <w:r w:rsidR="00CF3A34">
        <w:rPr>
          <w:color w:val="212121"/>
          <w:sz w:val="20"/>
          <w:szCs w:val="20"/>
          <w:shd w:val="clear" w:color="auto" w:fill="FFFFFF"/>
          <w:lang w:val="en"/>
        </w:rPr>
        <w:t>RC</w:t>
      </w:r>
      <w:r w:rsidR="00CF3A34" w:rsidRPr="005538EC">
        <w:rPr>
          <w:color w:val="212121"/>
          <w:sz w:val="20"/>
          <w:szCs w:val="20"/>
          <w:shd w:val="clear" w:color="auto" w:fill="FFFFFF"/>
          <w:lang w:val="en"/>
        </w:rPr>
        <w:t>ID: </w:t>
      </w:r>
      <w:r w:rsidR="00CF3A34" w:rsidRPr="00CF3A34">
        <w:rPr>
          <w:color w:val="212121"/>
          <w:sz w:val="20"/>
          <w:szCs w:val="20"/>
          <w:shd w:val="clear" w:color="auto" w:fill="FFFFFF"/>
          <w:lang w:val="en"/>
        </w:rPr>
        <w:t>0000-0002-4854-9698</w:t>
      </w:r>
    </w:p>
    <w:p w14:paraId="0B617AD5" w14:textId="77777777" w:rsidR="0038582E" w:rsidRPr="00CB5A5E" w:rsidRDefault="0038582E" w:rsidP="000F7CC5">
      <w:pPr>
        <w:autoSpaceDE w:val="0"/>
        <w:autoSpaceDN w:val="0"/>
        <w:rPr>
          <w:sz w:val="20"/>
          <w:szCs w:val="20"/>
        </w:rPr>
      </w:pPr>
    </w:p>
    <w:p w14:paraId="35B1E5C4" w14:textId="2D1B951F" w:rsidR="0038582E" w:rsidRPr="003E27D7" w:rsidRDefault="0038582E" w:rsidP="003E27D7">
      <w:pPr>
        <w:rPr>
          <w:color w:val="000000"/>
        </w:rPr>
      </w:pPr>
      <w:r w:rsidRPr="00CB5A5E">
        <w:rPr>
          <w:sz w:val="20"/>
          <w:szCs w:val="20"/>
        </w:rPr>
        <w:t>Alex C. McLaren</w:t>
      </w:r>
      <w:r w:rsidR="003E27D7">
        <w:rPr>
          <w:rStyle w:val="apple-converted-space"/>
          <w:color w:val="000000"/>
        </w:rPr>
        <w:t> </w:t>
      </w:r>
      <w:hyperlink r:id="rId7" w:tooltip="mailto:acmclaren1@gmail.com" w:history="1">
        <w:r w:rsidR="003E27D7" w:rsidRPr="003E27D7">
          <w:rPr>
            <w:rStyle w:val="Hyperlink"/>
            <w:sz w:val="20"/>
            <w:szCs w:val="20"/>
          </w:rPr>
          <w:t>acmclaren1@gmail.com</w:t>
        </w:r>
      </w:hyperlink>
      <w:r w:rsidR="003E27D7" w:rsidRPr="003E27D7">
        <w:rPr>
          <w:sz w:val="20"/>
          <w:szCs w:val="20"/>
        </w:rPr>
        <w:t xml:space="preserve"> </w:t>
      </w:r>
      <w:r w:rsidRPr="00CB5A5E">
        <w:rPr>
          <w:sz w:val="20"/>
          <w:szCs w:val="20"/>
        </w:rPr>
        <w:t>Department of Orthopaedic Surgery, University of Arizona, College of Medicine-Phoenix, Phoenix, AZ, USA</w:t>
      </w:r>
      <w:r w:rsidR="00CF3A34">
        <w:rPr>
          <w:sz w:val="20"/>
          <w:szCs w:val="20"/>
        </w:rPr>
        <w:t xml:space="preserve">  </w:t>
      </w:r>
      <w:r w:rsidR="00CF3A34" w:rsidRPr="005538EC">
        <w:rPr>
          <w:color w:val="212121"/>
          <w:sz w:val="20"/>
          <w:szCs w:val="20"/>
          <w:shd w:val="clear" w:color="auto" w:fill="FFFFFF"/>
          <w:lang w:val="en"/>
        </w:rPr>
        <w:t>O</w:t>
      </w:r>
      <w:r w:rsidR="00CF3A34">
        <w:rPr>
          <w:color w:val="212121"/>
          <w:sz w:val="20"/>
          <w:szCs w:val="20"/>
          <w:shd w:val="clear" w:color="auto" w:fill="FFFFFF"/>
          <w:lang w:val="en"/>
        </w:rPr>
        <w:t>RC</w:t>
      </w:r>
      <w:r w:rsidR="00CF3A34" w:rsidRPr="005538EC">
        <w:rPr>
          <w:color w:val="212121"/>
          <w:sz w:val="20"/>
          <w:szCs w:val="20"/>
          <w:shd w:val="clear" w:color="auto" w:fill="FFFFFF"/>
          <w:lang w:val="en"/>
        </w:rPr>
        <w:t>ID: </w:t>
      </w:r>
      <w:r w:rsidR="00CF3A34" w:rsidRPr="001A2210">
        <w:rPr>
          <w:sz w:val="20"/>
          <w:szCs w:val="20"/>
        </w:rPr>
        <w:t>0000-0002-4612-2922</w:t>
      </w:r>
    </w:p>
    <w:p w14:paraId="272921B8" w14:textId="77777777" w:rsidR="00694BC0" w:rsidRPr="00CB5A5E" w:rsidRDefault="00694BC0" w:rsidP="000F7CC5">
      <w:pPr>
        <w:autoSpaceDE w:val="0"/>
        <w:autoSpaceDN w:val="0"/>
        <w:rPr>
          <w:sz w:val="20"/>
          <w:szCs w:val="20"/>
        </w:rPr>
      </w:pPr>
    </w:p>
    <w:p w14:paraId="03CE4EB6" w14:textId="1204F0E3" w:rsidR="0038582E" w:rsidRDefault="0038582E" w:rsidP="000F7CC5">
      <w:pPr>
        <w:autoSpaceDE w:val="0"/>
        <w:autoSpaceDN w:val="0"/>
        <w:rPr>
          <w:sz w:val="20"/>
          <w:szCs w:val="20"/>
          <w:lang w:eastAsia="en-GB"/>
        </w:rPr>
      </w:pPr>
      <w:r>
        <w:rPr>
          <w:sz w:val="20"/>
          <w:szCs w:val="20"/>
          <w:lang w:eastAsia="en-GB"/>
        </w:rPr>
        <w:t xml:space="preserve">Thomas P. </w:t>
      </w:r>
      <w:proofErr w:type="spellStart"/>
      <w:r>
        <w:rPr>
          <w:sz w:val="20"/>
          <w:szCs w:val="20"/>
          <w:lang w:eastAsia="en-GB"/>
        </w:rPr>
        <w:t>Sculco</w:t>
      </w:r>
      <w:proofErr w:type="spellEnd"/>
      <w:r>
        <w:rPr>
          <w:sz w:val="20"/>
          <w:szCs w:val="20"/>
          <w:lang w:eastAsia="en-GB"/>
        </w:rPr>
        <w:t xml:space="preserve">  </w:t>
      </w:r>
      <w:hyperlink r:id="rId8" w:history="1">
        <w:r w:rsidRPr="006C726A">
          <w:rPr>
            <w:rStyle w:val="Hyperlink"/>
            <w:sz w:val="20"/>
            <w:szCs w:val="20"/>
            <w:lang w:eastAsia="en-GB"/>
          </w:rPr>
          <w:t>sculcot@hss.edu</w:t>
        </w:r>
      </w:hyperlink>
      <w:r>
        <w:rPr>
          <w:sz w:val="20"/>
          <w:szCs w:val="20"/>
          <w:lang w:eastAsia="en-GB"/>
        </w:rPr>
        <w:t xml:space="preserve">  Department of Orthopaedic Surgery, Weill Cornell Medicine, Hospital for Special Surgery, New York, NY, USA</w:t>
      </w:r>
      <w:r w:rsidR="001A2210">
        <w:rPr>
          <w:sz w:val="20"/>
          <w:szCs w:val="20"/>
          <w:lang w:eastAsia="en-GB"/>
        </w:rPr>
        <w:t xml:space="preserve">  </w:t>
      </w:r>
    </w:p>
    <w:p w14:paraId="341A4D24" w14:textId="77777777" w:rsidR="0038582E" w:rsidRDefault="0038582E" w:rsidP="000F7CC5">
      <w:pPr>
        <w:autoSpaceDE w:val="0"/>
        <w:autoSpaceDN w:val="0"/>
        <w:rPr>
          <w:sz w:val="20"/>
          <w:szCs w:val="20"/>
          <w:lang w:eastAsia="en-GB"/>
        </w:rPr>
      </w:pPr>
    </w:p>
    <w:p w14:paraId="0CBB7521" w14:textId="69DE2142" w:rsidR="00B3401B" w:rsidRDefault="0038582E" w:rsidP="000F7CC5">
      <w:pPr>
        <w:autoSpaceDE w:val="0"/>
        <w:autoSpaceDN w:val="0"/>
        <w:rPr>
          <w:sz w:val="20"/>
          <w:szCs w:val="20"/>
          <w:lang w:eastAsia="en-GB"/>
        </w:rPr>
      </w:pPr>
      <w:r>
        <w:rPr>
          <w:sz w:val="20"/>
          <w:szCs w:val="20"/>
          <w:lang w:eastAsia="en-GB"/>
        </w:rPr>
        <w:t xml:space="preserve">Barry </w:t>
      </w:r>
      <w:proofErr w:type="spellStart"/>
      <w:r>
        <w:rPr>
          <w:sz w:val="20"/>
          <w:szCs w:val="20"/>
          <w:lang w:eastAsia="en-GB"/>
        </w:rPr>
        <w:t>Brause</w:t>
      </w:r>
      <w:proofErr w:type="spellEnd"/>
      <w:r>
        <w:rPr>
          <w:sz w:val="20"/>
          <w:szCs w:val="20"/>
          <w:lang w:eastAsia="en-GB"/>
        </w:rPr>
        <w:t xml:space="preserve">,  </w:t>
      </w:r>
      <w:hyperlink r:id="rId9" w:history="1">
        <w:r w:rsidRPr="006C726A">
          <w:rPr>
            <w:rStyle w:val="Hyperlink"/>
            <w:sz w:val="20"/>
            <w:szCs w:val="20"/>
            <w:lang w:eastAsia="en-GB"/>
          </w:rPr>
          <w:t>brauseb@hss.edu</w:t>
        </w:r>
      </w:hyperlink>
      <w:r>
        <w:rPr>
          <w:sz w:val="20"/>
          <w:szCs w:val="20"/>
          <w:lang w:eastAsia="en-GB"/>
        </w:rPr>
        <w:t xml:space="preserve">  Department of Infectious Diseases, Weill Cornell Medicine, Hospital for Special Surgery, New York, NY, USA</w:t>
      </w:r>
      <w:r w:rsidR="001A2210">
        <w:rPr>
          <w:sz w:val="20"/>
          <w:szCs w:val="20"/>
          <w:lang w:eastAsia="en-GB"/>
        </w:rPr>
        <w:t xml:space="preserve">  </w:t>
      </w:r>
    </w:p>
    <w:p w14:paraId="0DCD18B8" w14:textId="77777777" w:rsidR="00696625" w:rsidRPr="00CB5A5E" w:rsidRDefault="00696625" w:rsidP="000F7CC5">
      <w:pPr>
        <w:autoSpaceDE w:val="0"/>
        <w:autoSpaceDN w:val="0"/>
        <w:rPr>
          <w:sz w:val="20"/>
          <w:szCs w:val="20"/>
        </w:rPr>
      </w:pPr>
    </w:p>
    <w:p w14:paraId="103A0B6F" w14:textId="5DB9590A" w:rsidR="00696625" w:rsidRDefault="00696625" w:rsidP="000F7CC5">
      <w:pPr>
        <w:autoSpaceDE w:val="0"/>
        <w:autoSpaceDN w:val="0"/>
        <w:rPr>
          <w:sz w:val="20"/>
          <w:szCs w:val="20"/>
          <w:lang w:eastAsia="en-GB"/>
        </w:rPr>
      </w:pPr>
      <w:r>
        <w:rPr>
          <w:sz w:val="20"/>
          <w:szCs w:val="20"/>
          <w:lang w:eastAsia="en-GB"/>
        </w:rPr>
        <w:t xml:space="preserve">Mathias Bostrom  </w:t>
      </w:r>
      <w:hyperlink r:id="rId10" w:history="1">
        <w:r w:rsidRPr="006C726A">
          <w:rPr>
            <w:rStyle w:val="Hyperlink"/>
            <w:sz w:val="20"/>
            <w:szCs w:val="20"/>
            <w:lang w:eastAsia="en-GB"/>
          </w:rPr>
          <w:t>bostromm@hss.edu</w:t>
        </w:r>
      </w:hyperlink>
      <w:r>
        <w:rPr>
          <w:sz w:val="20"/>
          <w:szCs w:val="20"/>
          <w:lang w:eastAsia="en-GB"/>
        </w:rPr>
        <w:t xml:space="preserve">  Department of Orthopaedic Surgery, Weill Cornell Medicine, Hospital for Special Surgery, New York, NY, USA</w:t>
      </w:r>
      <w:r w:rsidR="001A2210">
        <w:rPr>
          <w:sz w:val="20"/>
          <w:szCs w:val="20"/>
          <w:lang w:eastAsia="en-GB"/>
        </w:rPr>
        <w:t xml:space="preserve">  </w:t>
      </w:r>
    </w:p>
    <w:p w14:paraId="5AD66F7D" w14:textId="1F206E75" w:rsidR="001C4231" w:rsidRDefault="001C4231" w:rsidP="000F7CC5">
      <w:pPr>
        <w:autoSpaceDE w:val="0"/>
        <w:autoSpaceDN w:val="0"/>
        <w:rPr>
          <w:sz w:val="20"/>
          <w:szCs w:val="20"/>
          <w:lang w:eastAsia="en-GB"/>
        </w:rPr>
      </w:pPr>
    </w:p>
    <w:p w14:paraId="5E922D52" w14:textId="0FEC9158" w:rsidR="001C4231" w:rsidRDefault="001C4231" w:rsidP="000F7CC5">
      <w:pPr>
        <w:rPr>
          <w:sz w:val="20"/>
          <w:szCs w:val="20"/>
        </w:rPr>
      </w:pPr>
      <w:r w:rsidRPr="00CB5A5E">
        <w:rPr>
          <w:color w:val="000000" w:themeColor="text1"/>
          <w:sz w:val="20"/>
          <w:szCs w:val="20"/>
        </w:rPr>
        <w:t xml:space="preserve">Stephen L. </w:t>
      </w:r>
      <w:proofErr w:type="gramStart"/>
      <w:r w:rsidRPr="00CB5A5E">
        <w:rPr>
          <w:color w:val="000000" w:themeColor="text1"/>
          <w:sz w:val="20"/>
          <w:szCs w:val="20"/>
        </w:rPr>
        <w:t xml:space="preserve">Kates  </w:t>
      </w:r>
      <w:proofErr w:type="gramEnd"/>
      <w:r w:rsidR="00C013FD">
        <w:rPr>
          <w:rStyle w:val="Hyperlink"/>
          <w:sz w:val="20"/>
          <w:szCs w:val="20"/>
        </w:rPr>
        <w:fldChar w:fldCharType="begin"/>
      </w:r>
      <w:r w:rsidR="00C013FD">
        <w:rPr>
          <w:rStyle w:val="Hyperlink"/>
          <w:sz w:val="20"/>
          <w:szCs w:val="20"/>
        </w:rPr>
        <w:instrText xml:space="preserve"> HYPERLINK "mailto:Stephen.Kates@vcuhealth.org" </w:instrText>
      </w:r>
      <w:r w:rsidR="00C013FD">
        <w:rPr>
          <w:rStyle w:val="Hyperlink"/>
          <w:sz w:val="20"/>
          <w:szCs w:val="20"/>
        </w:rPr>
        <w:fldChar w:fldCharType="separate"/>
      </w:r>
      <w:r w:rsidRPr="00CB5A5E">
        <w:rPr>
          <w:rStyle w:val="Hyperlink"/>
          <w:sz w:val="20"/>
          <w:szCs w:val="20"/>
        </w:rPr>
        <w:t>Stephen.Kates@vcuhealth.org</w:t>
      </w:r>
      <w:r w:rsidR="00C013FD">
        <w:rPr>
          <w:rStyle w:val="Hyperlink"/>
          <w:sz w:val="20"/>
          <w:szCs w:val="20"/>
        </w:rPr>
        <w:fldChar w:fldCharType="end"/>
      </w:r>
      <w:r w:rsidRPr="00CB5A5E">
        <w:rPr>
          <w:sz w:val="20"/>
          <w:szCs w:val="20"/>
        </w:rPr>
        <w:t xml:space="preserve">  Department of Orthopaedic Surgery, Virginia Commonwealth University, Richmond, VA, USA.</w:t>
      </w:r>
      <w:r w:rsidR="00CF3A34">
        <w:rPr>
          <w:sz w:val="20"/>
          <w:szCs w:val="20"/>
        </w:rPr>
        <w:t xml:space="preserve">  </w:t>
      </w:r>
      <w:r w:rsidR="00CF3A34" w:rsidRPr="005538EC">
        <w:rPr>
          <w:color w:val="212121"/>
          <w:sz w:val="20"/>
          <w:szCs w:val="20"/>
          <w:shd w:val="clear" w:color="auto" w:fill="FFFFFF"/>
          <w:lang w:val="en"/>
        </w:rPr>
        <w:t>O</w:t>
      </w:r>
      <w:r w:rsidR="00CF3A34">
        <w:rPr>
          <w:color w:val="212121"/>
          <w:sz w:val="20"/>
          <w:szCs w:val="20"/>
          <w:shd w:val="clear" w:color="auto" w:fill="FFFFFF"/>
          <w:lang w:val="en"/>
        </w:rPr>
        <w:t>RC</w:t>
      </w:r>
      <w:r w:rsidR="00CF3A34" w:rsidRPr="005538EC">
        <w:rPr>
          <w:color w:val="212121"/>
          <w:sz w:val="20"/>
          <w:szCs w:val="20"/>
          <w:shd w:val="clear" w:color="auto" w:fill="FFFFFF"/>
          <w:lang w:val="en"/>
        </w:rPr>
        <w:t>ID: </w:t>
      </w:r>
      <w:r w:rsidR="00CF3A34" w:rsidRPr="00CF3A34">
        <w:rPr>
          <w:color w:val="212121"/>
          <w:sz w:val="20"/>
          <w:szCs w:val="20"/>
          <w:shd w:val="clear" w:color="auto" w:fill="FFFFFF"/>
          <w:lang w:val="en"/>
        </w:rPr>
        <w:t>0000-0003-0005-8694</w:t>
      </w:r>
    </w:p>
    <w:p w14:paraId="7FC7D49C" w14:textId="2AC6C373" w:rsidR="001A4F4A" w:rsidRDefault="001A4F4A" w:rsidP="000F7CC5">
      <w:pPr>
        <w:autoSpaceDE w:val="0"/>
        <w:autoSpaceDN w:val="0"/>
        <w:rPr>
          <w:sz w:val="20"/>
          <w:szCs w:val="20"/>
          <w:lang w:eastAsia="en-GB"/>
        </w:rPr>
      </w:pPr>
    </w:p>
    <w:p w14:paraId="509B7DEE" w14:textId="1A1213E5" w:rsidR="001A4F4A" w:rsidRPr="00CB5A5E" w:rsidRDefault="001A4F4A" w:rsidP="000F7CC5">
      <w:pPr>
        <w:autoSpaceDE w:val="0"/>
        <w:autoSpaceDN w:val="0"/>
        <w:rPr>
          <w:color w:val="1F497D"/>
          <w:sz w:val="20"/>
          <w:szCs w:val="20"/>
        </w:rPr>
      </w:pPr>
      <w:r w:rsidRPr="00CB5A5E">
        <w:rPr>
          <w:sz w:val="20"/>
          <w:szCs w:val="20"/>
          <w:lang w:eastAsia="en-GB"/>
        </w:rPr>
        <w:t xml:space="preserve">Javad Parvizi </w:t>
      </w:r>
      <w:r w:rsidRPr="00CB5A5E">
        <w:rPr>
          <w:rStyle w:val="Hyperlink"/>
          <w:sz w:val="20"/>
          <w:szCs w:val="20"/>
        </w:rPr>
        <w:t>javadparvizi@gmail.com</w:t>
      </w:r>
      <w:r w:rsidRPr="00CB5A5E">
        <w:rPr>
          <w:color w:val="1F497D"/>
          <w:sz w:val="20"/>
          <w:szCs w:val="20"/>
        </w:rPr>
        <w:t xml:space="preserve"> </w:t>
      </w:r>
      <w:r w:rsidRPr="00CB5A5E">
        <w:rPr>
          <w:rStyle w:val="Hyperlink"/>
          <w:color w:val="000000" w:themeColor="text1"/>
          <w:sz w:val="20"/>
          <w:szCs w:val="20"/>
          <w:u w:val="none"/>
          <w:lang w:eastAsia="en-GB"/>
        </w:rPr>
        <w:t>Department of Orthopaedics, Rothman Institute at Thomas Jefferson University Hospital, Philadelphia, PA, USA.</w:t>
      </w:r>
      <w:r w:rsidRPr="00CB5A5E">
        <w:rPr>
          <w:color w:val="1F497D"/>
          <w:sz w:val="20"/>
          <w:szCs w:val="20"/>
        </w:rPr>
        <w:t xml:space="preserve"> </w:t>
      </w:r>
      <w:r w:rsidR="00CF3A34">
        <w:rPr>
          <w:color w:val="1F497D"/>
          <w:sz w:val="20"/>
          <w:szCs w:val="20"/>
        </w:rPr>
        <w:t xml:space="preserve"> </w:t>
      </w:r>
      <w:r w:rsidR="00CF3A34" w:rsidRPr="005538EC">
        <w:rPr>
          <w:color w:val="212121"/>
          <w:sz w:val="20"/>
          <w:szCs w:val="20"/>
          <w:shd w:val="clear" w:color="auto" w:fill="FFFFFF"/>
          <w:lang w:val="en"/>
        </w:rPr>
        <w:t>O</w:t>
      </w:r>
      <w:r w:rsidR="00CF3A34">
        <w:rPr>
          <w:color w:val="212121"/>
          <w:sz w:val="20"/>
          <w:szCs w:val="20"/>
          <w:shd w:val="clear" w:color="auto" w:fill="FFFFFF"/>
          <w:lang w:val="en"/>
        </w:rPr>
        <w:t>RC</w:t>
      </w:r>
      <w:r w:rsidR="00CF3A34" w:rsidRPr="005538EC">
        <w:rPr>
          <w:color w:val="212121"/>
          <w:sz w:val="20"/>
          <w:szCs w:val="20"/>
          <w:shd w:val="clear" w:color="auto" w:fill="FFFFFF"/>
          <w:lang w:val="en"/>
        </w:rPr>
        <w:t>ID: </w:t>
      </w:r>
    </w:p>
    <w:p w14:paraId="75E81CB0" w14:textId="77777777" w:rsidR="00E43C5D" w:rsidRPr="00857633" w:rsidRDefault="00E43C5D" w:rsidP="000F7CC5">
      <w:pPr>
        <w:autoSpaceDE w:val="0"/>
        <w:autoSpaceDN w:val="0"/>
        <w:rPr>
          <w:color w:val="1F497D"/>
          <w:sz w:val="20"/>
          <w:szCs w:val="20"/>
        </w:rPr>
      </w:pPr>
    </w:p>
    <w:p w14:paraId="613006EC" w14:textId="77777777" w:rsidR="00E47ED2" w:rsidRPr="00E47ED2" w:rsidRDefault="00E43C5D" w:rsidP="000F7CC5">
      <w:pPr>
        <w:rPr>
          <w:color w:val="000000"/>
          <w:sz w:val="20"/>
          <w:szCs w:val="20"/>
        </w:rPr>
      </w:pPr>
      <w:r w:rsidRPr="00E47ED2">
        <w:rPr>
          <w:color w:val="000000"/>
          <w:sz w:val="20"/>
          <w:szCs w:val="20"/>
        </w:rPr>
        <w:t>Volker Alt</w:t>
      </w:r>
      <w:proofErr w:type="gramStart"/>
      <w:r w:rsidRPr="00E47ED2">
        <w:rPr>
          <w:rStyle w:val="apple-converted-space"/>
          <w:color w:val="000000"/>
          <w:sz w:val="20"/>
          <w:szCs w:val="20"/>
        </w:rPr>
        <w:t xml:space="preserve">  </w:t>
      </w:r>
      <w:proofErr w:type="gramEnd"/>
      <w:r w:rsidR="00C013FD">
        <w:rPr>
          <w:rStyle w:val="Hyperlink"/>
          <w:sz w:val="20"/>
          <w:szCs w:val="20"/>
        </w:rPr>
        <w:fldChar w:fldCharType="begin"/>
      </w:r>
      <w:r w:rsidR="00C013FD">
        <w:rPr>
          <w:rStyle w:val="Hyperlink"/>
          <w:sz w:val="20"/>
          <w:szCs w:val="20"/>
        </w:rPr>
        <w:instrText xml:space="preserve"> HYPERLINK "mailto:volker.alt@ukr.de" </w:instrText>
      </w:r>
      <w:r w:rsidR="00C013FD">
        <w:rPr>
          <w:rStyle w:val="Hyperlink"/>
          <w:sz w:val="20"/>
          <w:szCs w:val="20"/>
        </w:rPr>
        <w:fldChar w:fldCharType="separate"/>
      </w:r>
      <w:r w:rsidRPr="00E47ED2">
        <w:rPr>
          <w:rStyle w:val="Hyperlink"/>
          <w:sz w:val="20"/>
          <w:szCs w:val="20"/>
        </w:rPr>
        <w:t>volker.alt@ukr.de</w:t>
      </w:r>
      <w:r w:rsidR="00C013FD">
        <w:rPr>
          <w:rStyle w:val="Hyperlink"/>
          <w:sz w:val="20"/>
          <w:szCs w:val="20"/>
        </w:rPr>
        <w:fldChar w:fldCharType="end"/>
      </w:r>
      <w:r w:rsidRPr="00E47ED2">
        <w:rPr>
          <w:rStyle w:val="apple-converted-space"/>
          <w:color w:val="000000"/>
          <w:sz w:val="20"/>
          <w:szCs w:val="20"/>
        </w:rPr>
        <w:t xml:space="preserve"> </w:t>
      </w:r>
      <w:r w:rsidRPr="00E47ED2">
        <w:rPr>
          <w:color w:val="000000"/>
          <w:sz w:val="20"/>
          <w:szCs w:val="20"/>
        </w:rPr>
        <w:t xml:space="preserve"> </w:t>
      </w:r>
      <w:r w:rsidR="00E47ED2" w:rsidRPr="00E47ED2">
        <w:rPr>
          <w:color w:val="000000"/>
          <w:sz w:val="20"/>
          <w:szCs w:val="20"/>
        </w:rPr>
        <w:t>Department of Trauma Surgery, University Medical Centre Regensburg, Regensburg, Germany</w:t>
      </w:r>
    </w:p>
    <w:p w14:paraId="2A2CF801" w14:textId="0A8664C1" w:rsidR="000134BE" w:rsidRPr="00E47ED2" w:rsidRDefault="000134BE" w:rsidP="000F7CC5">
      <w:pPr>
        <w:rPr>
          <w:sz w:val="20"/>
          <w:szCs w:val="20"/>
          <w:lang w:eastAsia="en-GB"/>
        </w:rPr>
      </w:pPr>
    </w:p>
    <w:p w14:paraId="6D3AFABC" w14:textId="03B810E2" w:rsidR="000134BE" w:rsidRPr="007E01E9" w:rsidRDefault="000134BE" w:rsidP="000F7CC5">
      <w:pPr>
        <w:autoSpaceDE w:val="0"/>
        <w:autoSpaceDN w:val="0"/>
        <w:rPr>
          <w:rStyle w:val="Hyperlink"/>
          <w:b/>
          <w:bCs/>
          <w:color w:val="000000" w:themeColor="text1"/>
          <w:sz w:val="20"/>
          <w:szCs w:val="20"/>
          <w:u w:val="none"/>
          <w:lang w:eastAsia="en-GB"/>
        </w:rPr>
      </w:pPr>
      <w:r w:rsidRPr="00E47ED2">
        <w:rPr>
          <w:sz w:val="20"/>
          <w:szCs w:val="20"/>
          <w:lang w:eastAsia="en-GB"/>
        </w:rPr>
        <w:t>William</w:t>
      </w:r>
      <w:r w:rsidRPr="00380DB6">
        <w:rPr>
          <w:sz w:val="20"/>
          <w:szCs w:val="20"/>
          <w:lang w:eastAsia="en-GB"/>
        </w:rPr>
        <w:t xml:space="preserve"> V</w:t>
      </w:r>
      <w:r>
        <w:rPr>
          <w:sz w:val="20"/>
          <w:szCs w:val="20"/>
          <w:lang w:eastAsia="en-GB"/>
        </w:rPr>
        <w:t>.</w:t>
      </w:r>
      <w:r w:rsidRPr="00380DB6">
        <w:rPr>
          <w:sz w:val="20"/>
          <w:szCs w:val="20"/>
          <w:lang w:eastAsia="en-GB"/>
        </w:rPr>
        <w:t xml:space="preserve"> Arnold </w:t>
      </w:r>
      <w:hyperlink r:id="rId11" w:history="1">
        <w:r w:rsidRPr="00380DB6">
          <w:rPr>
            <w:rStyle w:val="Hyperlink"/>
            <w:sz w:val="20"/>
            <w:szCs w:val="20"/>
            <w:lang w:eastAsia="en-GB"/>
          </w:rPr>
          <w:t>balec.arnold@comcast.net</w:t>
        </w:r>
      </w:hyperlink>
      <w:r w:rsidRPr="00380DB6">
        <w:rPr>
          <w:rStyle w:val="Hyperlink"/>
          <w:color w:val="000000" w:themeColor="text1"/>
          <w:sz w:val="20"/>
          <w:szCs w:val="20"/>
          <w:u w:val="none"/>
          <w:lang w:eastAsia="en-GB"/>
        </w:rPr>
        <w:t xml:space="preserve"> Department of Orthopaedics, Rothman Institute at Thomas Jefferson University Hospital, Philadelphia, PA, USA </w:t>
      </w:r>
      <w:r w:rsidR="007E01E9">
        <w:rPr>
          <w:rStyle w:val="Hyperlink"/>
          <w:color w:val="000000" w:themeColor="text1"/>
          <w:sz w:val="20"/>
          <w:szCs w:val="20"/>
          <w:u w:val="none"/>
          <w:lang w:eastAsia="en-GB"/>
        </w:rPr>
        <w:t xml:space="preserve"> ORCID:  </w:t>
      </w:r>
      <w:r w:rsidR="007E01E9" w:rsidRPr="007E01E9">
        <w:rPr>
          <w:rStyle w:val="Hyperlink"/>
          <w:color w:val="000000" w:themeColor="text1"/>
          <w:sz w:val="20"/>
          <w:szCs w:val="20"/>
          <w:u w:val="none"/>
          <w:lang w:eastAsia="en-GB"/>
        </w:rPr>
        <w:t>0000-0003-3294-3268</w:t>
      </w:r>
    </w:p>
    <w:p w14:paraId="22990D71" w14:textId="77777777" w:rsidR="000134BE" w:rsidRPr="00857633" w:rsidRDefault="000134BE" w:rsidP="000F7CC5">
      <w:pPr>
        <w:autoSpaceDE w:val="0"/>
        <w:autoSpaceDN w:val="0"/>
        <w:rPr>
          <w:sz w:val="20"/>
          <w:szCs w:val="20"/>
        </w:rPr>
      </w:pPr>
    </w:p>
    <w:p w14:paraId="64A55DFF" w14:textId="6ACDC5B1" w:rsidR="000134BE" w:rsidRPr="00857633" w:rsidRDefault="000134BE" w:rsidP="000F7CC5">
      <w:pPr>
        <w:autoSpaceDE w:val="0"/>
        <w:autoSpaceDN w:val="0"/>
        <w:rPr>
          <w:sz w:val="20"/>
          <w:szCs w:val="20"/>
          <w:lang w:eastAsia="en-GB"/>
        </w:rPr>
      </w:pPr>
      <w:r w:rsidRPr="00857633">
        <w:rPr>
          <w:sz w:val="20"/>
          <w:szCs w:val="20"/>
          <w:lang w:eastAsia="en-GB"/>
        </w:rPr>
        <w:t xml:space="preserve">Alberto </w:t>
      </w:r>
      <w:proofErr w:type="gramStart"/>
      <w:r w:rsidRPr="00857633">
        <w:rPr>
          <w:sz w:val="20"/>
          <w:szCs w:val="20"/>
          <w:lang w:eastAsia="en-GB"/>
        </w:rPr>
        <w:t xml:space="preserve">Carli  </w:t>
      </w:r>
      <w:proofErr w:type="gramEnd"/>
      <w:r w:rsidR="00C013FD">
        <w:rPr>
          <w:rStyle w:val="Hyperlink"/>
          <w:sz w:val="20"/>
          <w:szCs w:val="20"/>
          <w:lang w:eastAsia="en-GB"/>
        </w:rPr>
        <w:fldChar w:fldCharType="begin"/>
      </w:r>
      <w:r w:rsidR="00C013FD">
        <w:rPr>
          <w:rStyle w:val="Hyperlink"/>
          <w:sz w:val="20"/>
          <w:szCs w:val="20"/>
          <w:lang w:eastAsia="en-GB"/>
        </w:rPr>
        <w:instrText xml:space="preserve"> HYPERLINK "mailto:carlia@hss.edu" </w:instrText>
      </w:r>
      <w:r w:rsidR="00C013FD">
        <w:rPr>
          <w:rStyle w:val="Hyperlink"/>
          <w:sz w:val="20"/>
          <w:szCs w:val="20"/>
          <w:lang w:eastAsia="en-GB"/>
        </w:rPr>
        <w:fldChar w:fldCharType="separate"/>
      </w:r>
      <w:r w:rsidRPr="00857633">
        <w:rPr>
          <w:rStyle w:val="Hyperlink"/>
          <w:sz w:val="20"/>
          <w:szCs w:val="20"/>
          <w:lang w:eastAsia="en-GB"/>
        </w:rPr>
        <w:t>carlia@hss.edu</w:t>
      </w:r>
      <w:r w:rsidR="00C013FD">
        <w:rPr>
          <w:rStyle w:val="Hyperlink"/>
          <w:sz w:val="20"/>
          <w:szCs w:val="20"/>
          <w:lang w:eastAsia="en-GB"/>
        </w:rPr>
        <w:fldChar w:fldCharType="end"/>
      </w:r>
      <w:r w:rsidRPr="00857633">
        <w:rPr>
          <w:sz w:val="20"/>
          <w:szCs w:val="20"/>
          <w:lang w:eastAsia="en-GB"/>
        </w:rPr>
        <w:t xml:space="preserve">  Department of Orthopaedic Surgery, Weill Cornell Medicine, Hospital for Special Surgery, New York, NY, USA</w:t>
      </w:r>
      <w:r w:rsidR="00CF3A34">
        <w:rPr>
          <w:sz w:val="20"/>
          <w:szCs w:val="20"/>
          <w:lang w:eastAsia="en-GB"/>
        </w:rPr>
        <w:t xml:space="preserve">  </w:t>
      </w:r>
      <w:r w:rsidR="00CF3A34" w:rsidRPr="005538EC">
        <w:rPr>
          <w:color w:val="212121"/>
          <w:sz w:val="20"/>
          <w:szCs w:val="20"/>
          <w:shd w:val="clear" w:color="auto" w:fill="FFFFFF"/>
          <w:lang w:val="en"/>
        </w:rPr>
        <w:t>O</w:t>
      </w:r>
      <w:r w:rsidR="00CF3A34">
        <w:rPr>
          <w:color w:val="212121"/>
          <w:sz w:val="20"/>
          <w:szCs w:val="20"/>
          <w:shd w:val="clear" w:color="auto" w:fill="FFFFFF"/>
          <w:lang w:val="en"/>
        </w:rPr>
        <w:t>RC</w:t>
      </w:r>
      <w:r w:rsidR="00CF3A34" w:rsidRPr="005538EC">
        <w:rPr>
          <w:color w:val="212121"/>
          <w:sz w:val="20"/>
          <w:szCs w:val="20"/>
          <w:shd w:val="clear" w:color="auto" w:fill="FFFFFF"/>
          <w:lang w:val="en"/>
        </w:rPr>
        <w:t>ID: </w:t>
      </w:r>
      <w:r w:rsidR="00C51943" w:rsidRPr="00C51943">
        <w:rPr>
          <w:color w:val="212121"/>
          <w:sz w:val="20"/>
          <w:szCs w:val="20"/>
          <w:shd w:val="clear" w:color="auto" w:fill="FFFFFF"/>
          <w:lang w:val="en"/>
        </w:rPr>
        <w:t>0000-0002-3129-705X</w:t>
      </w:r>
    </w:p>
    <w:p w14:paraId="0AB1EBD8" w14:textId="77777777" w:rsidR="000134BE" w:rsidRPr="00380DB6" w:rsidRDefault="000134BE" w:rsidP="000F7CC5">
      <w:pPr>
        <w:autoSpaceDE w:val="0"/>
        <w:autoSpaceDN w:val="0"/>
        <w:rPr>
          <w:sz w:val="20"/>
          <w:szCs w:val="20"/>
        </w:rPr>
      </w:pPr>
    </w:p>
    <w:p w14:paraId="66B18686" w14:textId="4F17C683" w:rsidR="000134BE" w:rsidRDefault="000134BE" w:rsidP="000F7CC5">
      <w:pPr>
        <w:rPr>
          <w:rStyle w:val="Hyperlink"/>
          <w:color w:val="000000" w:themeColor="text1"/>
          <w:sz w:val="20"/>
          <w:szCs w:val="20"/>
          <w:u w:val="none"/>
          <w:lang w:eastAsia="en-GB"/>
        </w:rPr>
      </w:pPr>
      <w:r w:rsidRPr="005538EC">
        <w:rPr>
          <w:sz w:val="20"/>
          <w:szCs w:val="20"/>
          <w:lang w:val="en-GB" w:eastAsia="en-GB"/>
        </w:rPr>
        <w:t xml:space="preserve">Antonia F. Chen </w:t>
      </w:r>
      <w:hyperlink r:id="rId12" w:history="1">
        <w:r w:rsidRPr="00380DB6">
          <w:rPr>
            <w:rStyle w:val="Hyperlink"/>
            <w:sz w:val="20"/>
            <w:szCs w:val="20"/>
            <w:lang w:eastAsia="en-GB"/>
          </w:rPr>
          <w:t>afchen@bwh.harvard.edu</w:t>
        </w:r>
      </w:hyperlink>
      <w:r w:rsidRPr="00380DB6">
        <w:rPr>
          <w:rStyle w:val="Hyperlink"/>
          <w:sz w:val="20"/>
          <w:szCs w:val="20"/>
          <w:lang w:eastAsia="en-GB"/>
        </w:rPr>
        <w:t xml:space="preserve">, </w:t>
      </w:r>
      <w:r w:rsidRPr="00380DB6">
        <w:rPr>
          <w:rStyle w:val="Hyperlink"/>
          <w:color w:val="000000" w:themeColor="text1"/>
          <w:sz w:val="20"/>
          <w:szCs w:val="20"/>
          <w:u w:val="none"/>
          <w:lang w:eastAsia="en-GB"/>
        </w:rPr>
        <w:t>Department of Orthopaedics, Brigham and Women’s Hospital, Harvard Medical School, Boston, MA, USA.</w:t>
      </w:r>
      <w:r w:rsidR="00CF3A34">
        <w:rPr>
          <w:rStyle w:val="Hyperlink"/>
          <w:color w:val="000000" w:themeColor="text1"/>
          <w:sz w:val="20"/>
          <w:szCs w:val="20"/>
          <w:u w:val="none"/>
          <w:lang w:eastAsia="en-GB"/>
        </w:rPr>
        <w:t xml:space="preserve">  </w:t>
      </w:r>
      <w:r w:rsidR="00CF3A34" w:rsidRPr="005538EC">
        <w:rPr>
          <w:color w:val="212121"/>
          <w:sz w:val="20"/>
          <w:szCs w:val="20"/>
          <w:shd w:val="clear" w:color="auto" w:fill="FFFFFF"/>
          <w:lang w:val="en"/>
        </w:rPr>
        <w:t>O</w:t>
      </w:r>
      <w:r w:rsidR="00CF3A34">
        <w:rPr>
          <w:color w:val="212121"/>
          <w:sz w:val="20"/>
          <w:szCs w:val="20"/>
          <w:shd w:val="clear" w:color="auto" w:fill="FFFFFF"/>
          <w:lang w:val="en"/>
        </w:rPr>
        <w:t>RC</w:t>
      </w:r>
      <w:r w:rsidR="00CF3A34" w:rsidRPr="005538EC">
        <w:rPr>
          <w:color w:val="212121"/>
          <w:sz w:val="20"/>
          <w:szCs w:val="20"/>
          <w:shd w:val="clear" w:color="auto" w:fill="FFFFFF"/>
          <w:lang w:val="en"/>
        </w:rPr>
        <w:t>ID: </w:t>
      </w:r>
      <w:r w:rsidR="00CF3A34" w:rsidRPr="00CF3A34">
        <w:rPr>
          <w:color w:val="212121"/>
          <w:sz w:val="20"/>
          <w:szCs w:val="20"/>
          <w:shd w:val="clear" w:color="auto" w:fill="FFFFFF"/>
          <w:lang w:val="en"/>
        </w:rPr>
        <w:t>0000-0003-2040-8188</w:t>
      </w:r>
    </w:p>
    <w:p w14:paraId="033FCABA" w14:textId="582FA061" w:rsidR="000134BE" w:rsidRDefault="000134BE" w:rsidP="000F7CC5">
      <w:pPr>
        <w:rPr>
          <w:rStyle w:val="Hyperlink"/>
          <w:color w:val="000000" w:themeColor="text1"/>
          <w:sz w:val="20"/>
          <w:szCs w:val="20"/>
          <w:u w:val="none"/>
          <w:lang w:eastAsia="en-GB"/>
        </w:rPr>
      </w:pPr>
    </w:p>
    <w:p w14:paraId="30585432" w14:textId="75DF2F6B" w:rsidR="000134BE" w:rsidRPr="00380DB6" w:rsidRDefault="000134BE" w:rsidP="000F7CC5">
      <w:pPr>
        <w:rPr>
          <w:color w:val="000000"/>
          <w:sz w:val="20"/>
          <w:szCs w:val="20"/>
          <w:lang w:val="en-GB" w:eastAsia="en-GB"/>
        </w:rPr>
      </w:pPr>
      <w:proofErr w:type="spellStart"/>
      <w:r w:rsidRPr="00380DB6">
        <w:rPr>
          <w:sz w:val="20"/>
          <w:szCs w:val="20"/>
          <w:lang w:eastAsia="en-GB"/>
        </w:rPr>
        <w:t>Hyonmin</w:t>
      </w:r>
      <w:proofErr w:type="spellEnd"/>
      <w:r w:rsidRPr="00380DB6">
        <w:rPr>
          <w:sz w:val="20"/>
          <w:szCs w:val="20"/>
          <w:lang w:eastAsia="en-GB"/>
        </w:rPr>
        <w:t xml:space="preserve"> </w:t>
      </w:r>
      <w:proofErr w:type="spellStart"/>
      <w:r w:rsidRPr="00380DB6">
        <w:rPr>
          <w:sz w:val="20"/>
          <w:szCs w:val="20"/>
          <w:lang w:eastAsia="en-GB"/>
        </w:rPr>
        <w:t>Choe</w:t>
      </w:r>
      <w:proofErr w:type="spellEnd"/>
      <w:r w:rsidRPr="00380DB6">
        <w:rPr>
          <w:sz w:val="20"/>
          <w:szCs w:val="20"/>
          <w:lang w:eastAsia="en-GB"/>
        </w:rPr>
        <w:t xml:space="preserve"> </w:t>
      </w:r>
      <w:hyperlink r:id="rId13" w:history="1">
        <w:r w:rsidRPr="00380DB6">
          <w:rPr>
            <w:rStyle w:val="Hyperlink"/>
            <w:sz w:val="20"/>
            <w:szCs w:val="20"/>
            <w:lang w:eastAsia="en-GB"/>
          </w:rPr>
          <w:t>hyonmin@hotmail.com</w:t>
        </w:r>
      </w:hyperlink>
      <w:r w:rsidRPr="00380DB6">
        <w:rPr>
          <w:sz w:val="20"/>
          <w:szCs w:val="20"/>
          <w:lang w:eastAsia="en-GB"/>
        </w:rPr>
        <w:t xml:space="preserve"> </w:t>
      </w:r>
      <w:r w:rsidRPr="00380DB6">
        <w:rPr>
          <w:color w:val="000000"/>
          <w:sz w:val="20"/>
          <w:szCs w:val="20"/>
          <w:lang w:val="en-GB" w:eastAsia="en-GB"/>
        </w:rPr>
        <w:t>Yokohama City University Orthopaedic Department, Fukuura-3-9, Kanazawa-</w:t>
      </w:r>
      <w:proofErr w:type="spellStart"/>
      <w:r w:rsidRPr="00380DB6">
        <w:rPr>
          <w:color w:val="000000"/>
          <w:sz w:val="20"/>
          <w:szCs w:val="20"/>
          <w:lang w:val="en-GB" w:eastAsia="en-GB"/>
        </w:rPr>
        <w:t>ku</w:t>
      </w:r>
      <w:proofErr w:type="spellEnd"/>
      <w:r w:rsidRPr="00380DB6">
        <w:rPr>
          <w:color w:val="000000"/>
          <w:sz w:val="20"/>
          <w:szCs w:val="20"/>
          <w:lang w:val="en-GB" w:eastAsia="en-GB"/>
        </w:rPr>
        <w:t>, Yokohama, Japan.</w:t>
      </w:r>
      <w:r w:rsidR="00CF3A34">
        <w:rPr>
          <w:color w:val="000000"/>
          <w:sz w:val="20"/>
          <w:szCs w:val="20"/>
          <w:lang w:val="en-GB" w:eastAsia="en-GB"/>
        </w:rPr>
        <w:t xml:space="preserve">  </w:t>
      </w:r>
      <w:r w:rsidR="00CF3A34" w:rsidRPr="005538EC">
        <w:rPr>
          <w:color w:val="212121"/>
          <w:sz w:val="20"/>
          <w:szCs w:val="20"/>
          <w:shd w:val="clear" w:color="auto" w:fill="FFFFFF"/>
          <w:lang w:val="en"/>
        </w:rPr>
        <w:t>O</w:t>
      </w:r>
      <w:r w:rsidR="00CF3A34">
        <w:rPr>
          <w:color w:val="212121"/>
          <w:sz w:val="20"/>
          <w:szCs w:val="20"/>
          <w:shd w:val="clear" w:color="auto" w:fill="FFFFFF"/>
          <w:lang w:val="en"/>
        </w:rPr>
        <w:t>RC</w:t>
      </w:r>
      <w:r w:rsidR="00CF3A34" w:rsidRPr="005538EC">
        <w:rPr>
          <w:color w:val="212121"/>
          <w:sz w:val="20"/>
          <w:szCs w:val="20"/>
          <w:shd w:val="clear" w:color="auto" w:fill="FFFFFF"/>
          <w:lang w:val="en"/>
        </w:rPr>
        <w:t>ID: </w:t>
      </w:r>
      <w:r w:rsidR="00CF3A34" w:rsidRPr="00CF3A34">
        <w:rPr>
          <w:color w:val="212121"/>
          <w:sz w:val="20"/>
          <w:szCs w:val="20"/>
          <w:shd w:val="clear" w:color="auto" w:fill="FFFFFF"/>
          <w:lang w:val="en"/>
        </w:rPr>
        <w:t>0000-0003-4432-2303</w:t>
      </w:r>
    </w:p>
    <w:p w14:paraId="24E58284" w14:textId="77777777" w:rsidR="00E43C5D" w:rsidRDefault="00E43C5D" w:rsidP="000F7CC5">
      <w:pPr>
        <w:rPr>
          <w:color w:val="000000" w:themeColor="text1"/>
          <w:sz w:val="20"/>
          <w:szCs w:val="20"/>
        </w:rPr>
      </w:pPr>
    </w:p>
    <w:p w14:paraId="13CCD653" w14:textId="17623F2C" w:rsidR="00E43C5D" w:rsidRPr="005860C1" w:rsidRDefault="00E43C5D" w:rsidP="000F7CC5">
      <w:pPr>
        <w:rPr>
          <w:rFonts w:cstheme="minorHAnsi"/>
          <w:sz w:val="20"/>
          <w:szCs w:val="20"/>
        </w:rPr>
      </w:pPr>
      <w:proofErr w:type="spellStart"/>
      <w:r w:rsidRPr="005860C1">
        <w:rPr>
          <w:rFonts w:cstheme="minorHAnsi"/>
          <w:bCs/>
          <w:sz w:val="20"/>
          <w:szCs w:val="20"/>
        </w:rPr>
        <w:t>Débora</w:t>
      </w:r>
      <w:proofErr w:type="spellEnd"/>
      <w:r w:rsidRPr="005860C1">
        <w:rPr>
          <w:rFonts w:cstheme="minorHAnsi"/>
          <w:bCs/>
          <w:sz w:val="20"/>
          <w:szCs w:val="20"/>
        </w:rPr>
        <w:t xml:space="preserve"> C. </w:t>
      </w:r>
      <w:proofErr w:type="spellStart"/>
      <w:r w:rsidRPr="005860C1">
        <w:rPr>
          <w:rFonts w:cstheme="minorHAnsi"/>
          <w:bCs/>
          <w:sz w:val="20"/>
          <w:szCs w:val="20"/>
        </w:rPr>
        <w:t>Coraça</w:t>
      </w:r>
      <w:proofErr w:type="spellEnd"/>
      <w:r w:rsidRPr="005860C1">
        <w:rPr>
          <w:rFonts w:cstheme="minorHAnsi"/>
          <w:bCs/>
          <w:sz w:val="20"/>
          <w:szCs w:val="20"/>
        </w:rPr>
        <w:t xml:space="preserve">-Huber  </w:t>
      </w:r>
      <w:hyperlink r:id="rId14" w:history="1">
        <w:r w:rsidRPr="005860C1">
          <w:rPr>
            <w:rStyle w:val="Hyperlink"/>
            <w:sz w:val="20"/>
            <w:szCs w:val="20"/>
            <w:lang w:eastAsia="en-GB"/>
          </w:rPr>
          <w:t>debora.coraca-huber@i-med.ac.at</w:t>
        </w:r>
      </w:hyperlink>
      <w:r w:rsidRPr="005860C1">
        <w:rPr>
          <w:sz w:val="20"/>
          <w:szCs w:val="20"/>
          <w:lang w:eastAsia="en-GB"/>
        </w:rPr>
        <w:t xml:space="preserve">  </w:t>
      </w:r>
      <w:r w:rsidR="003D1A9D" w:rsidRPr="005860C1">
        <w:rPr>
          <w:rFonts w:cstheme="minorHAnsi"/>
          <w:sz w:val="20"/>
          <w:szCs w:val="20"/>
        </w:rPr>
        <w:t xml:space="preserve">Department of Orthopaedic Surgery, </w:t>
      </w:r>
      <w:r w:rsidR="003D1A9D">
        <w:rPr>
          <w:rFonts w:cstheme="minorHAnsi"/>
          <w:sz w:val="20"/>
          <w:szCs w:val="20"/>
        </w:rPr>
        <w:t xml:space="preserve">Experimental Orthopedics, Research Laboratory for Biofilms and Implant Associated Infections, </w:t>
      </w:r>
      <w:r w:rsidR="003D1A9D" w:rsidRPr="005860C1">
        <w:rPr>
          <w:rFonts w:cstheme="minorHAnsi"/>
          <w:sz w:val="20"/>
          <w:szCs w:val="20"/>
        </w:rPr>
        <w:t>Medical University of Innsbruck, Innsbruck, Austria</w:t>
      </w:r>
      <w:r w:rsidR="003D1A9D">
        <w:rPr>
          <w:rFonts w:cstheme="minorHAnsi"/>
          <w:sz w:val="20"/>
          <w:szCs w:val="20"/>
        </w:rPr>
        <w:t xml:space="preserve">.  </w:t>
      </w:r>
      <w:r w:rsidR="00CF3A34" w:rsidRPr="005538EC">
        <w:rPr>
          <w:color w:val="212121"/>
          <w:sz w:val="20"/>
          <w:szCs w:val="20"/>
          <w:shd w:val="clear" w:color="auto" w:fill="FFFFFF"/>
          <w:lang w:val="en"/>
        </w:rPr>
        <w:t>O</w:t>
      </w:r>
      <w:r w:rsidR="00CF3A34">
        <w:rPr>
          <w:color w:val="212121"/>
          <w:sz w:val="20"/>
          <w:szCs w:val="20"/>
          <w:shd w:val="clear" w:color="auto" w:fill="FFFFFF"/>
          <w:lang w:val="en"/>
        </w:rPr>
        <w:t>RC</w:t>
      </w:r>
      <w:r w:rsidR="00CF3A34" w:rsidRPr="005538EC">
        <w:rPr>
          <w:color w:val="212121"/>
          <w:sz w:val="20"/>
          <w:szCs w:val="20"/>
          <w:shd w:val="clear" w:color="auto" w:fill="FFFFFF"/>
          <w:lang w:val="en"/>
        </w:rPr>
        <w:t>ID: </w:t>
      </w:r>
      <w:r w:rsidR="00CF3A34" w:rsidRPr="00CF3A34">
        <w:rPr>
          <w:color w:val="212121"/>
          <w:sz w:val="20"/>
          <w:szCs w:val="20"/>
          <w:shd w:val="clear" w:color="auto" w:fill="FFFFFF"/>
          <w:lang w:val="en"/>
        </w:rPr>
        <w:t>0000-0001-7664-5989</w:t>
      </w:r>
    </w:p>
    <w:p w14:paraId="4666156C" w14:textId="77777777" w:rsidR="000134BE" w:rsidRPr="00857633" w:rsidRDefault="000134BE" w:rsidP="000F7CC5">
      <w:pPr>
        <w:autoSpaceDE w:val="0"/>
        <w:autoSpaceDN w:val="0"/>
        <w:rPr>
          <w:sz w:val="20"/>
          <w:szCs w:val="20"/>
        </w:rPr>
      </w:pPr>
    </w:p>
    <w:p w14:paraId="5550B3F7" w14:textId="77777777" w:rsidR="000134BE" w:rsidRPr="00857633" w:rsidRDefault="000134BE" w:rsidP="000F7CC5">
      <w:pPr>
        <w:autoSpaceDE w:val="0"/>
        <w:autoSpaceDN w:val="0"/>
        <w:rPr>
          <w:sz w:val="20"/>
          <w:szCs w:val="20"/>
          <w:lang w:eastAsia="en-GB"/>
        </w:rPr>
      </w:pPr>
      <w:r w:rsidRPr="00857633">
        <w:rPr>
          <w:sz w:val="20"/>
          <w:szCs w:val="20"/>
          <w:lang w:eastAsia="en-GB"/>
        </w:rPr>
        <w:t xml:space="preserve">Michael Cross  </w:t>
      </w:r>
      <w:hyperlink r:id="rId15" w:history="1">
        <w:r w:rsidRPr="00857633">
          <w:rPr>
            <w:rStyle w:val="Hyperlink"/>
            <w:sz w:val="20"/>
            <w:szCs w:val="20"/>
            <w:lang w:eastAsia="en-GB"/>
          </w:rPr>
          <w:t>crossm@hss.edu</w:t>
        </w:r>
      </w:hyperlink>
      <w:r w:rsidRPr="00857633">
        <w:rPr>
          <w:sz w:val="20"/>
          <w:szCs w:val="20"/>
          <w:lang w:eastAsia="en-GB"/>
        </w:rPr>
        <w:t xml:space="preserve">  Department of Orthopaedic Surgery, Weill Cornell Medicine, Hospital for Special Surgery, New York, NY, USA</w:t>
      </w:r>
    </w:p>
    <w:p w14:paraId="198D497A" w14:textId="77777777" w:rsidR="00E43C5D" w:rsidRPr="00CB5A5E" w:rsidRDefault="00E43C5D" w:rsidP="000F7CC5">
      <w:pPr>
        <w:autoSpaceDE w:val="0"/>
        <w:autoSpaceDN w:val="0"/>
        <w:rPr>
          <w:sz w:val="20"/>
          <w:szCs w:val="20"/>
        </w:rPr>
      </w:pPr>
    </w:p>
    <w:p w14:paraId="5C489D44" w14:textId="0924E286" w:rsidR="00E43C5D" w:rsidRPr="00E20F33" w:rsidRDefault="00E43C5D" w:rsidP="000F7CC5">
      <w:pPr>
        <w:autoSpaceDE w:val="0"/>
        <w:autoSpaceDN w:val="0"/>
        <w:rPr>
          <w:sz w:val="20"/>
          <w:szCs w:val="20"/>
          <w:lang w:val="en-CA"/>
        </w:rPr>
      </w:pPr>
      <w:r w:rsidRPr="00CB5A5E">
        <w:rPr>
          <w:sz w:val="20"/>
          <w:szCs w:val="20"/>
        </w:rPr>
        <w:t xml:space="preserve">Michelle </w:t>
      </w:r>
      <w:proofErr w:type="spellStart"/>
      <w:proofErr w:type="gramStart"/>
      <w:r w:rsidRPr="00CB5A5E">
        <w:rPr>
          <w:sz w:val="20"/>
          <w:szCs w:val="20"/>
        </w:rPr>
        <w:t>Ghert</w:t>
      </w:r>
      <w:proofErr w:type="spellEnd"/>
      <w:r w:rsidRPr="00CB5A5E">
        <w:rPr>
          <w:sz w:val="20"/>
          <w:szCs w:val="20"/>
        </w:rPr>
        <w:t xml:space="preserve">  </w:t>
      </w:r>
      <w:proofErr w:type="gramEnd"/>
      <w:r w:rsidR="00C013FD">
        <w:rPr>
          <w:rStyle w:val="Hyperlink"/>
          <w:sz w:val="20"/>
          <w:szCs w:val="20"/>
        </w:rPr>
        <w:fldChar w:fldCharType="begin"/>
      </w:r>
      <w:r w:rsidR="00C013FD">
        <w:rPr>
          <w:rStyle w:val="Hyperlink"/>
          <w:sz w:val="20"/>
          <w:szCs w:val="20"/>
        </w:rPr>
        <w:instrText xml:space="preserve"> HYPERLINK "mailto:ghertm@mcmaster.ca" </w:instrText>
      </w:r>
      <w:r w:rsidR="00C013FD">
        <w:rPr>
          <w:rStyle w:val="Hyperlink"/>
          <w:sz w:val="20"/>
          <w:szCs w:val="20"/>
        </w:rPr>
        <w:fldChar w:fldCharType="separate"/>
      </w:r>
      <w:r w:rsidRPr="00CB5A5E">
        <w:rPr>
          <w:rStyle w:val="Hyperlink"/>
          <w:sz w:val="20"/>
          <w:szCs w:val="20"/>
        </w:rPr>
        <w:t>ghertm@mcmaster.ca</w:t>
      </w:r>
      <w:r w:rsidR="00C013FD">
        <w:rPr>
          <w:rStyle w:val="Hyperlink"/>
          <w:sz w:val="20"/>
          <w:szCs w:val="20"/>
        </w:rPr>
        <w:fldChar w:fldCharType="end"/>
      </w:r>
      <w:r w:rsidRPr="00CB5A5E">
        <w:rPr>
          <w:sz w:val="20"/>
          <w:szCs w:val="20"/>
        </w:rPr>
        <w:t xml:space="preserve">  </w:t>
      </w:r>
      <w:r w:rsidR="00E20F33">
        <w:rPr>
          <w:sz w:val="20"/>
          <w:szCs w:val="20"/>
        </w:rPr>
        <w:t xml:space="preserve">Division </w:t>
      </w:r>
      <w:r w:rsidR="00E20F33" w:rsidRPr="00CB5A5E">
        <w:rPr>
          <w:sz w:val="20"/>
          <w:szCs w:val="20"/>
        </w:rPr>
        <w:t>of Orthopaedic Surgery,</w:t>
      </w:r>
      <w:r w:rsidR="00E20F33">
        <w:rPr>
          <w:sz w:val="20"/>
          <w:szCs w:val="20"/>
        </w:rPr>
        <w:t xml:space="preserve"> Department of Surgery</w:t>
      </w:r>
      <w:r w:rsidR="00E20F33" w:rsidRPr="00CB5A5E">
        <w:rPr>
          <w:sz w:val="20"/>
          <w:szCs w:val="20"/>
        </w:rPr>
        <w:t xml:space="preserve"> McMaster University, Hamilton, Ontario, Canada.</w:t>
      </w:r>
      <w:r w:rsidR="00E20F33">
        <w:rPr>
          <w:sz w:val="20"/>
          <w:szCs w:val="20"/>
        </w:rPr>
        <w:t xml:space="preserve"> </w:t>
      </w:r>
      <w:r w:rsidR="00E20F33">
        <w:rPr>
          <w:sz w:val="20"/>
          <w:szCs w:val="20"/>
          <w:lang w:val="en-CA"/>
        </w:rPr>
        <w:t xml:space="preserve"> </w:t>
      </w:r>
      <w:r w:rsidR="00CF3A34" w:rsidRPr="005538EC">
        <w:rPr>
          <w:color w:val="212121"/>
          <w:sz w:val="20"/>
          <w:szCs w:val="20"/>
          <w:shd w:val="clear" w:color="auto" w:fill="FFFFFF"/>
          <w:lang w:val="en"/>
        </w:rPr>
        <w:t>O</w:t>
      </w:r>
      <w:r w:rsidR="00CF3A34">
        <w:rPr>
          <w:color w:val="212121"/>
          <w:sz w:val="20"/>
          <w:szCs w:val="20"/>
          <w:shd w:val="clear" w:color="auto" w:fill="FFFFFF"/>
          <w:lang w:val="en"/>
        </w:rPr>
        <w:t>RC</w:t>
      </w:r>
      <w:r w:rsidR="00CF3A34" w:rsidRPr="005538EC">
        <w:rPr>
          <w:color w:val="212121"/>
          <w:sz w:val="20"/>
          <w:szCs w:val="20"/>
          <w:shd w:val="clear" w:color="auto" w:fill="FFFFFF"/>
          <w:lang w:val="en"/>
        </w:rPr>
        <w:t>ID: </w:t>
      </w:r>
      <w:r w:rsidR="00CF3A34" w:rsidRPr="00CF3A34">
        <w:rPr>
          <w:color w:val="212121"/>
          <w:sz w:val="20"/>
          <w:szCs w:val="20"/>
          <w:shd w:val="clear" w:color="auto" w:fill="FFFFFF"/>
          <w:lang w:val="en"/>
        </w:rPr>
        <w:t>0000-0002-4778-4522</w:t>
      </w:r>
    </w:p>
    <w:p w14:paraId="4AB9C88E" w14:textId="77777777" w:rsidR="000134BE" w:rsidRPr="00380DB6" w:rsidRDefault="000134BE" w:rsidP="000F7CC5">
      <w:pPr>
        <w:autoSpaceDE w:val="0"/>
        <w:autoSpaceDN w:val="0"/>
        <w:rPr>
          <w:sz w:val="20"/>
          <w:szCs w:val="20"/>
        </w:rPr>
      </w:pPr>
    </w:p>
    <w:p w14:paraId="544FC5D4" w14:textId="02E61B13" w:rsidR="000134BE" w:rsidRPr="00380DB6" w:rsidRDefault="000134BE" w:rsidP="000F7CC5">
      <w:pPr>
        <w:autoSpaceDE w:val="0"/>
        <w:autoSpaceDN w:val="0"/>
        <w:rPr>
          <w:color w:val="000000"/>
          <w:sz w:val="20"/>
          <w:szCs w:val="20"/>
        </w:rPr>
      </w:pPr>
      <w:r w:rsidRPr="00380DB6">
        <w:rPr>
          <w:sz w:val="20"/>
          <w:szCs w:val="20"/>
          <w:lang w:eastAsia="en-GB"/>
        </w:rPr>
        <w:lastRenderedPageBreak/>
        <w:t xml:space="preserve">Noreen Hickok </w:t>
      </w:r>
      <w:hyperlink r:id="rId16" w:history="1">
        <w:r w:rsidRPr="00380DB6">
          <w:rPr>
            <w:rStyle w:val="Hyperlink"/>
            <w:sz w:val="20"/>
            <w:szCs w:val="20"/>
            <w:lang w:eastAsia="en-GB"/>
          </w:rPr>
          <w:t>noreen.hickok@jefferson.edu</w:t>
        </w:r>
      </w:hyperlink>
      <w:r w:rsidRPr="00380DB6">
        <w:rPr>
          <w:color w:val="000000"/>
          <w:sz w:val="20"/>
          <w:szCs w:val="20"/>
        </w:rPr>
        <w:t xml:space="preserve"> Department of Orthopaedic Surgery</w:t>
      </w:r>
      <w:r>
        <w:rPr>
          <w:color w:val="000000"/>
          <w:sz w:val="20"/>
          <w:szCs w:val="20"/>
        </w:rPr>
        <w:t xml:space="preserve">, </w:t>
      </w:r>
      <w:r w:rsidRPr="00380DB6">
        <w:rPr>
          <w:color w:val="000000"/>
          <w:sz w:val="20"/>
          <w:szCs w:val="20"/>
        </w:rPr>
        <w:t>Department of Biochemistry &amp; Molecular Biology Thomas Jefferson University 1015 Walnut St. Philadelphia, PA 19107, USA.</w:t>
      </w:r>
      <w:r w:rsidR="00CF3A34">
        <w:rPr>
          <w:color w:val="000000"/>
          <w:sz w:val="20"/>
          <w:szCs w:val="20"/>
        </w:rPr>
        <w:t xml:space="preserve">  </w:t>
      </w:r>
      <w:r w:rsidR="00CF3A34" w:rsidRPr="005538EC">
        <w:rPr>
          <w:color w:val="212121"/>
          <w:sz w:val="20"/>
          <w:szCs w:val="20"/>
          <w:shd w:val="clear" w:color="auto" w:fill="FFFFFF"/>
          <w:lang w:val="en"/>
        </w:rPr>
        <w:t>O</w:t>
      </w:r>
      <w:r w:rsidR="00CF3A34">
        <w:rPr>
          <w:color w:val="212121"/>
          <w:sz w:val="20"/>
          <w:szCs w:val="20"/>
          <w:shd w:val="clear" w:color="auto" w:fill="FFFFFF"/>
          <w:lang w:val="en"/>
        </w:rPr>
        <w:t>RC</w:t>
      </w:r>
      <w:r w:rsidR="00CF3A34" w:rsidRPr="005538EC">
        <w:rPr>
          <w:color w:val="212121"/>
          <w:sz w:val="20"/>
          <w:szCs w:val="20"/>
          <w:shd w:val="clear" w:color="auto" w:fill="FFFFFF"/>
          <w:lang w:val="en"/>
        </w:rPr>
        <w:t>ID: </w:t>
      </w:r>
      <w:r w:rsidR="00CF3A34" w:rsidRPr="00CF3A34">
        <w:rPr>
          <w:color w:val="212121"/>
          <w:sz w:val="20"/>
          <w:szCs w:val="20"/>
          <w:shd w:val="clear" w:color="auto" w:fill="FFFFFF"/>
          <w:lang w:val="en"/>
        </w:rPr>
        <w:t>0000-0002-4778-4522</w:t>
      </w:r>
    </w:p>
    <w:p w14:paraId="47A2CCDE" w14:textId="77777777" w:rsidR="000134BE" w:rsidRPr="00380DB6" w:rsidRDefault="000134BE" w:rsidP="000F7CC5">
      <w:pPr>
        <w:autoSpaceDE w:val="0"/>
        <w:autoSpaceDN w:val="0"/>
        <w:rPr>
          <w:sz w:val="20"/>
          <w:szCs w:val="20"/>
        </w:rPr>
      </w:pPr>
    </w:p>
    <w:p w14:paraId="4B9A3E29" w14:textId="6A580AB1" w:rsidR="000134BE" w:rsidRPr="00C36D32" w:rsidRDefault="000134BE" w:rsidP="000F7CC5">
      <w:pPr>
        <w:autoSpaceDE w:val="0"/>
        <w:autoSpaceDN w:val="0"/>
        <w:rPr>
          <w:color w:val="000000"/>
          <w:sz w:val="20"/>
          <w:szCs w:val="20"/>
        </w:rPr>
      </w:pPr>
      <w:r w:rsidRPr="00380DB6">
        <w:rPr>
          <w:sz w:val="20"/>
          <w:szCs w:val="20"/>
          <w:lang w:eastAsia="en-GB"/>
        </w:rPr>
        <w:t xml:space="preserve">Jessica Amber Jennings </w:t>
      </w:r>
      <w:hyperlink r:id="rId17" w:history="1">
        <w:r w:rsidRPr="00380DB6">
          <w:rPr>
            <w:rStyle w:val="Hyperlink"/>
            <w:sz w:val="20"/>
            <w:szCs w:val="20"/>
            <w:lang w:eastAsia="en-GB"/>
          </w:rPr>
          <w:t>jjnnings@memphis.edu</w:t>
        </w:r>
      </w:hyperlink>
      <w:r w:rsidRPr="00380DB6">
        <w:rPr>
          <w:rStyle w:val="Hyperlink"/>
          <w:sz w:val="20"/>
          <w:szCs w:val="20"/>
          <w:lang w:eastAsia="en-GB"/>
        </w:rPr>
        <w:t xml:space="preserve"> </w:t>
      </w:r>
      <w:r w:rsidR="00C36D32" w:rsidRPr="00380DB6">
        <w:rPr>
          <w:color w:val="000000"/>
          <w:sz w:val="20"/>
          <w:szCs w:val="20"/>
        </w:rPr>
        <w:t>Department of Biomedical Engineering, The University of Memphis, 303B Engineering Technology Building, Memphis, TN, USA.</w:t>
      </w:r>
      <w:r w:rsidR="00C36D32">
        <w:rPr>
          <w:color w:val="000000"/>
          <w:sz w:val="20"/>
          <w:szCs w:val="20"/>
        </w:rPr>
        <w:t xml:space="preserve"> ORCID:  </w:t>
      </w:r>
      <w:r w:rsidR="00C36D32" w:rsidRPr="00E247F1">
        <w:rPr>
          <w:color w:val="000000"/>
          <w:sz w:val="20"/>
          <w:szCs w:val="20"/>
        </w:rPr>
        <w:t>0000-0002-2760-6948</w:t>
      </w:r>
    </w:p>
    <w:p w14:paraId="774F78BE" w14:textId="77777777" w:rsidR="000134BE" w:rsidRPr="005538EC" w:rsidRDefault="000134BE" w:rsidP="000F7CC5">
      <w:pPr>
        <w:autoSpaceDE w:val="0"/>
        <w:autoSpaceDN w:val="0"/>
        <w:rPr>
          <w:sz w:val="20"/>
          <w:szCs w:val="20"/>
          <w:lang w:val="en-GB" w:eastAsia="en-GB"/>
        </w:rPr>
      </w:pPr>
    </w:p>
    <w:p w14:paraId="3ED806A9" w14:textId="01CD6149" w:rsidR="000134BE" w:rsidRPr="00E402D3" w:rsidRDefault="000134BE" w:rsidP="000F7CC5">
      <w:pPr>
        <w:autoSpaceDE w:val="0"/>
        <w:autoSpaceDN w:val="0"/>
        <w:rPr>
          <w:color w:val="000000" w:themeColor="text1"/>
          <w:sz w:val="20"/>
          <w:szCs w:val="20"/>
          <w:lang w:val="en-GB" w:eastAsia="en-GB"/>
        </w:rPr>
      </w:pPr>
      <w:proofErr w:type="spellStart"/>
      <w:r w:rsidRPr="005538EC">
        <w:rPr>
          <w:sz w:val="20"/>
          <w:szCs w:val="20"/>
          <w:lang w:val="en-GB" w:eastAsia="en-GB"/>
        </w:rPr>
        <w:t>Manjari</w:t>
      </w:r>
      <w:proofErr w:type="spellEnd"/>
      <w:r w:rsidRPr="005538EC">
        <w:rPr>
          <w:sz w:val="20"/>
          <w:szCs w:val="20"/>
          <w:lang w:val="en-GB" w:eastAsia="en-GB"/>
        </w:rPr>
        <w:t xml:space="preserve"> Joshi </w:t>
      </w:r>
      <w:hyperlink r:id="rId18" w:history="1">
        <w:r w:rsidR="00143B8E" w:rsidRPr="00D405B6">
          <w:rPr>
            <w:rStyle w:val="Hyperlink"/>
            <w:sz w:val="20"/>
            <w:szCs w:val="20"/>
            <w:lang w:val="de-DE" w:eastAsia="en-GB"/>
          </w:rPr>
          <w:t>mjoshi@som.umaryland.edu</w:t>
        </w:r>
      </w:hyperlink>
      <w:r w:rsidR="00143B8E">
        <w:rPr>
          <w:sz w:val="20"/>
          <w:szCs w:val="20"/>
          <w:lang w:val="de-DE" w:eastAsia="en-GB"/>
        </w:rPr>
        <w:t xml:space="preserve"> </w:t>
      </w:r>
      <w:r w:rsidR="00143B8E" w:rsidRPr="00380DB6">
        <w:rPr>
          <w:color w:val="000000"/>
          <w:sz w:val="20"/>
          <w:szCs w:val="20"/>
        </w:rPr>
        <w:t xml:space="preserve"> </w:t>
      </w:r>
      <w:r w:rsidR="00143B8E">
        <w:rPr>
          <w:color w:val="000000"/>
          <w:sz w:val="20"/>
          <w:szCs w:val="20"/>
        </w:rPr>
        <w:t xml:space="preserve">Division of </w:t>
      </w:r>
      <w:r w:rsidR="00143B8E" w:rsidRPr="00380DB6">
        <w:rPr>
          <w:color w:val="000000"/>
          <w:sz w:val="20"/>
          <w:szCs w:val="20"/>
        </w:rPr>
        <w:t xml:space="preserve">Infectious Diseases at </w:t>
      </w:r>
      <w:r w:rsidR="00143B8E">
        <w:rPr>
          <w:color w:val="000000"/>
          <w:sz w:val="20"/>
          <w:szCs w:val="20"/>
        </w:rPr>
        <w:t xml:space="preserve">the </w:t>
      </w:r>
      <w:r w:rsidR="00143B8E" w:rsidRPr="00380DB6">
        <w:rPr>
          <w:color w:val="000000"/>
          <w:sz w:val="20"/>
          <w:szCs w:val="20"/>
        </w:rPr>
        <w:t xml:space="preserve">University of </w:t>
      </w:r>
      <w:r w:rsidR="00143B8E" w:rsidRPr="00F9500F">
        <w:rPr>
          <w:color w:val="000000"/>
          <w:sz w:val="20"/>
          <w:szCs w:val="20"/>
        </w:rPr>
        <w:t>M</w:t>
      </w:r>
      <w:r w:rsidR="00143B8E">
        <w:rPr>
          <w:color w:val="000000"/>
          <w:sz w:val="20"/>
          <w:szCs w:val="20"/>
        </w:rPr>
        <w:t>a</w:t>
      </w:r>
      <w:r w:rsidR="00143B8E" w:rsidRPr="00F9500F">
        <w:rPr>
          <w:color w:val="000000"/>
          <w:sz w:val="20"/>
          <w:szCs w:val="20"/>
        </w:rPr>
        <w:t>ryland</w:t>
      </w:r>
      <w:r w:rsidR="00143B8E" w:rsidRPr="00F9500F">
        <w:rPr>
          <w:color w:val="500050"/>
          <w:sz w:val="20"/>
          <w:szCs w:val="20"/>
        </w:rPr>
        <w:t>,</w:t>
      </w:r>
      <w:r w:rsidR="00143B8E">
        <w:rPr>
          <w:rFonts w:ascii="Tahoma" w:hAnsi="Tahoma" w:cs="Tahoma"/>
          <w:color w:val="500050"/>
          <w:sz w:val="17"/>
          <w:szCs w:val="17"/>
        </w:rPr>
        <w:t xml:space="preserve"> </w:t>
      </w:r>
      <w:r w:rsidR="00143B8E" w:rsidRPr="00F9500F">
        <w:rPr>
          <w:color w:val="000000"/>
          <w:sz w:val="20"/>
          <w:szCs w:val="20"/>
        </w:rPr>
        <w:t>R Adams Cowley Shock Trauma Center</w:t>
      </w:r>
      <w:r w:rsidR="00143B8E">
        <w:rPr>
          <w:color w:val="000000"/>
          <w:sz w:val="20"/>
          <w:szCs w:val="20"/>
        </w:rPr>
        <w:t>,</w:t>
      </w:r>
      <w:r w:rsidR="00143B8E" w:rsidRPr="00F9500F">
        <w:rPr>
          <w:color w:val="000000"/>
          <w:sz w:val="20"/>
          <w:szCs w:val="20"/>
        </w:rPr>
        <w:t xml:space="preserve"> Baltimore, M</w:t>
      </w:r>
      <w:r w:rsidR="00143B8E">
        <w:rPr>
          <w:color w:val="000000"/>
          <w:sz w:val="20"/>
          <w:szCs w:val="20"/>
        </w:rPr>
        <w:t>aryland</w:t>
      </w:r>
      <w:r w:rsidR="00143B8E" w:rsidRPr="00F9500F">
        <w:rPr>
          <w:color w:val="000000"/>
          <w:sz w:val="20"/>
          <w:szCs w:val="20"/>
        </w:rPr>
        <w:t>, USA.</w:t>
      </w:r>
    </w:p>
    <w:p w14:paraId="6347424A" w14:textId="77777777" w:rsidR="00E43C5D" w:rsidRDefault="00E43C5D" w:rsidP="000F7CC5">
      <w:pPr>
        <w:rPr>
          <w:color w:val="000000" w:themeColor="text1"/>
          <w:sz w:val="20"/>
          <w:szCs w:val="20"/>
        </w:rPr>
      </w:pPr>
    </w:p>
    <w:p w14:paraId="1D423720" w14:textId="17142C32" w:rsidR="00E43C5D" w:rsidRPr="00B51B88" w:rsidRDefault="007E7768" w:rsidP="000F7CC5">
      <w:pPr>
        <w:rPr>
          <w:color w:val="000000" w:themeColor="text1"/>
          <w:sz w:val="20"/>
          <w:szCs w:val="20"/>
        </w:rPr>
      </w:pPr>
      <w:r w:rsidRPr="00857633">
        <w:rPr>
          <w:color w:val="000000" w:themeColor="text1"/>
          <w:sz w:val="20"/>
          <w:szCs w:val="20"/>
        </w:rPr>
        <w:t xml:space="preserve">Willem-Jan </w:t>
      </w:r>
      <w:proofErr w:type="spellStart"/>
      <w:r w:rsidRPr="00857633">
        <w:rPr>
          <w:color w:val="000000" w:themeColor="text1"/>
          <w:sz w:val="20"/>
          <w:szCs w:val="20"/>
        </w:rPr>
        <w:t>Metsemakers</w:t>
      </w:r>
      <w:proofErr w:type="spellEnd"/>
      <w:r>
        <w:rPr>
          <w:color w:val="000000" w:themeColor="text1"/>
          <w:sz w:val="20"/>
          <w:szCs w:val="20"/>
        </w:rPr>
        <w:t xml:space="preserve"> </w:t>
      </w:r>
      <w:hyperlink r:id="rId19" w:history="1">
        <w:r w:rsidRPr="00E66D47">
          <w:rPr>
            <w:rStyle w:val="Hyperlink"/>
            <w:sz w:val="20"/>
            <w:szCs w:val="20"/>
          </w:rPr>
          <w:t>willem-jan.metsemakers@uzleuven.be</w:t>
        </w:r>
      </w:hyperlink>
      <w:r>
        <w:rPr>
          <w:color w:val="000000" w:themeColor="text1"/>
          <w:sz w:val="20"/>
          <w:szCs w:val="20"/>
        </w:rPr>
        <w:t xml:space="preserve"> </w:t>
      </w:r>
      <w:r w:rsidRPr="00857633">
        <w:rPr>
          <w:sz w:val="20"/>
          <w:szCs w:val="20"/>
          <w:lang w:eastAsia="en-GB"/>
        </w:rPr>
        <w:t xml:space="preserve">Department of </w:t>
      </w:r>
      <w:r>
        <w:rPr>
          <w:sz w:val="20"/>
          <w:szCs w:val="20"/>
          <w:lang w:eastAsia="en-GB"/>
        </w:rPr>
        <w:t>Traumatology</w:t>
      </w:r>
      <w:r w:rsidRPr="00857633">
        <w:rPr>
          <w:sz w:val="20"/>
          <w:szCs w:val="20"/>
          <w:lang w:eastAsia="en-GB"/>
        </w:rPr>
        <w:t>,</w:t>
      </w:r>
      <w:r>
        <w:rPr>
          <w:sz w:val="20"/>
          <w:szCs w:val="20"/>
          <w:lang w:eastAsia="en-GB"/>
        </w:rPr>
        <w:t xml:space="preserve"> University of </w:t>
      </w:r>
      <w:r w:rsidRPr="00B51B88">
        <w:rPr>
          <w:sz w:val="20"/>
          <w:szCs w:val="20"/>
          <w:lang w:eastAsia="en-GB"/>
        </w:rPr>
        <w:t>Leuven, Leuven, Belg</w:t>
      </w:r>
      <w:r>
        <w:rPr>
          <w:sz w:val="20"/>
          <w:szCs w:val="20"/>
          <w:lang w:eastAsia="en-GB"/>
        </w:rPr>
        <w:t>i</w:t>
      </w:r>
      <w:r w:rsidRPr="00B51B88">
        <w:rPr>
          <w:sz w:val="20"/>
          <w:szCs w:val="20"/>
          <w:lang w:eastAsia="en-GB"/>
        </w:rPr>
        <w:t>um</w:t>
      </w:r>
      <w:r>
        <w:rPr>
          <w:sz w:val="20"/>
          <w:szCs w:val="20"/>
          <w:lang w:eastAsia="en-GB"/>
        </w:rPr>
        <w:t xml:space="preserve">. </w:t>
      </w:r>
      <w:r w:rsidR="001A2210" w:rsidRPr="005538EC">
        <w:rPr>
          <w:color w:val="212121"/>
          <w:sz w:val="20"/>
          <w:szCs w:val="20"/>
          <w:shd w:val="clear" w:color="auto" w:fill="FFFFFF"/>
          <w:lang w:val="en"/>
        </w:rPr>
        <w:t>O</w:t>
      </w:r>
      <w:r w:rsidR="001A2210">
        <w:rPr>
          <w:color w:val="212121"/>
          <w:sz w:val="20"/>
          <w:szCs w:val="20"/>
          <w:shd w:val="clear" w:color="auto" w:fill="FFFFFF"/>
          <w:lang w:val="en"/>
        </w:rPr>
        <w:t>RC</w:t>
      </w:r>
      <w:r w:rsidR="001A2210" w:rsidRPr="005538EC">
        <w:rPr>
          <w:color w:val="212121"/>
          <w:sz w:val="20"/>
          <w:szCs w:val="20"/>
          <w:shd w:val="clear" w:color="auto" w:fill="FFFFFF"/>
          <w:lang w:val="en"/>
        </w:rPr>
        <w:t>ID: </w:t>
      </w:r>
      <w:r w:rsidR="001A2210" w:rsidRPr="001A2210">
        <w:rPr>
          <w:color w:val="212121"/>
          <w:sz w:val="20"/>
          <w:szCs w:val="20"/>
          <w:shd w:val="clear" w:color="auto" w:fill="FFFFFF"/>
          <w:lang w:val="en"/>
        </w:rPr>
        <w:t>0000-0002-4114-9093</w:t>
      </w:r>
    </w:p>
    <w:p w14:paraId="10498AF6" w14:textId="77777777" w:rsidR="00E43C5D" w:rsidRPr="00B51B88" w:rsidRDefault="00E43C5D" w:rsidP="000F7CC5">
      <w:pPr>
        <w:autoSpaceDE w:val="0"/>
        <w:autoSpaceDN w:val="0"/>
        <w:rPr>
          <w:sz w:val="20"/>
          <w:szCs w:val="20"/>
          <w:lang w:eastAsia="en-GB"/>
        </w:rPr>
      </w:pPr>
    </w:p>
    <w:p w14:paraId="7064CC04" w14:textId="69770C0E" w:rsidR="00E43C5D" w:rsidRPr="00B51B88" w:rsidRDefault="00E43C5D" w:rsidP="000F7CC5">
      <w:pPr>
        <w:autoSpaceDE w:val="0"/>
        <w:autoSpaceDN w:val="0"/>
        <w:rPr>
          <w:rStyle w:val="Hyperlink"/>
          <w:color w:val="auto"/>
          <w:sz w:val="20"/>
          <w:szCs w:val="20"/>
          <w:u w:val="none"/>
          <w:lang w:eastAsia="en-GB"/>
        </w:rPr>
      </w:pPr>
      <w:r w:rsidRPr="00B51B88">
        <w:rPr>
          <w:sz w:val="20"/>
          <w:szCs w:val="20"/>
          <w:lang w:eastAsia="en-GB"/>
        </w:rPr>
        <w:t xml:space="preserve">Mark Ninomiya </w:t>
      </w:r>
      <w:hyperlink r:id="rId20" w:history="1">
        <w:r w:rsidRPr="00B51B88">
          <w:rPr>
            <w:rStyle w:val="Hyperlink"/>
            <w:sz w:val="20"/>
            <w:szCs w:val="20"/>
            <w:lang w:eastAsia="en-GB"/>
          </w:rPr>
          <w:t>Mark_Ninomiya@URMC.Rochester.edu</w:t>
        </w:r>
      </w:hyperlink>
      <w:r w:rsidRPr="00B51B88">
        <w:rPr>
          <w:rStyle w:val="Hyperlink"/>
          <w:sz w:val="20"/>
          <w:szCs w:val="20"/>
          <w:u w:val="none"/>
          <w:lang w:eastAsia="en-GB"/>
        </w:rPr>
        <w:t xml:space="preserve"> </w:t>
      </w:r>
      <w:r w:rsidRPr="00B51B88">
        <w:rPr>
          <w:rStyle w:val="Hyperlink"/>
          <w:color w:val="000000" w:themeColor="text1"/>
          <w:sz w:val="20"/>
          <w:szCs w:val="20"/>
          <w:u w:val="none"/>
          <w:lang w:eastAsia="en-GB"/>
        </w:rPr>
        <w:t xml:space="preserve">Center for Musculoskeletal Research, University of Rochester, Rochester, NY, </w:t>
      </w:r>
      <w:proofErr w:type="gramStart"/>
      <w:r w:rsidRPr="00B51B88">
        <w:rPr>
          <w:rStyle w:val="Hyperlink"/>
          <w:color w:val="000000" w:themeColor="text1"/>
          <w:sz w:val="20"/>
          <w:szCs w:val="20"/>
          <w:u w:val="none"/>
          <w:lang w:eastAsia="en-GB"/>
        </w:rPr>
        <w:t>USA</w:t>
      </w:r>
      <w:r w:rsidR="00CF3A34">
        <w:rPr>
          <w:rStyle w:val="Hyperlink"/>
          <w:color w:val="000000" w:themeColor="text1"/>
          <w:sz w:val="20"/>
          <w:szCs w:val="20"/>
          <w:u w:val="none"/>
          <w:lang w:eastAsia="en-GB"/>
        </w:rPr>
        <w:t xml:space="preserve">  </w:t>
      </w:r>
      <w:r w:rsidR="00CF3A34" w:rsidRPr="005538EC">
        <w:rPr>
          <w:color w:val="212121"/>
          <w:sz w:val="20"/>
          <w:szCs w:val="20"/>
          <w:shd w:val="clear" w:color="auto" w:fill="FFFFFF"/>
          <w:lang w:val="en"/>
        </w:rPr>
        <w:t>O</w:t>
      </w:r>
      <w:r w:rsidR="00CF3A34">
        <w:rPr>
          <w:color w:val="212121"/>
          <w:sz w:val="20"/>
          <w:szCs w:val="20"/>
          <w:shd w:val="clear" w:color="auto" w:fill="FFFFFF"/>
          <w:lang w:val="en"/>
        </w:rPr>
        <w:t>RC</w:t>
      </w:r>
      <w:r w:rsidR="00CF3A34" w:rsidRPr="005538EC">
        <w:rPr>
          <w:color w:val="212121"/>
          <w:sz w:val="20"/>
          <w:szCs w:val="20"/>
          <w:shd w:val="clear" w:color="auto" w:fill="FFFFFF"/>
          <w:lang w:val="en"/>
        </w:rPr>
        <w:t>ID</w:t>
      </w:r>
      <w:proofErr w:type="gramEnd"/>
      <w:r w:rsidR="00CF3A34" w:rsidRPr="005538EC">
        <w:rPr>
          <w:color w:val="212121"/>
          <w:sz w:val="20"/>
          <w:szCs w:val="20"/>
          <w:shd w:val="clear" w:color="auto" w:fill="FFFFFF"/>
          <w:lang w:val="en"/>
        </w:rPr>
        <w:t>: </w:t>
      </w:r>
      <w:r w:rsidR="00C51943" w:rsidRPr="00C51943">
        <w:rPr>
          <w:color w:val="212121"/>
          <w:sz w:val="20"/>
          <w:szCs w:val="20"/>
          <w:shd w:val="clear" w:color="auto" w:fill="FFFFFF"/>
          <w:lang w:val="en"/>
        </w:rPr>
        <w:t>0000-0003-3543-4557</w:t>
      </w:r>
    </w:p>
    <w:p w14:paraId="65F3AEAF" w14:textId="77777777" w:rsidR="00E43C5D" w:rsidRPr="00B51B88" w:rsidRDefault="00E43C5D" w:rsidP="000F7CC5">
      <w:pPr>
        <w:rPr>
          <w:rStyle w:val="Hyperlink"/>
          <w:color w:val="000000" w:themeColor="text1"/>
          <w:sz w:val="20"/>
          <w:szCs w:val="20"/>
        </w:rPr>
      </w:pPr>
    </w:p>
    <w:p w14:paraId="50816BE1" w14:textId="7FAB775D" w:rsidR="00E43C5D" w:rsidRPr="00E64F18" w:rsidRDefault="00E43C5D" w:rsidP="000F7CC5">
      <w:pPr>
        <w:rPr>
          <w:sz w:val="20"/>
          <w:szCs w:val="20"/>
        </w:rPr>
      </w:pPr>
      <w:proofErr w:type="spellStart"/>
      <w:r w:rsidRPr="00D85C73">
        <w:rPr>
          <w:color w:val="000000"/>
          <w:sz w:val="20"/>
          <w:szCs w:val="20"/>
        </w:rPr>
        <w:t>Kohei</w:t>
      </w:r>
      <w:proofErr w:type="spellEnd"/>
      <w:r w:rsidRPr="00D85C73">
        <w:rPr>
          <w:color w:val="000000"/>
          <w:sz w:val="20"/>
          <w:szCs w:val="20"/>
        </w:rPr>
        <w:t xml:space="preserve"> </w:t>
      </w:r>
      <w:proofErr w:type="spellStart"/>
      <w:r w:rsidRPr="00E64F18">
        <w:rPr>
          <w:color w:val="000000"/>
          <w:sz w:val="20"/>
          <w:szCs w:val="20"/>
        </w:rPr>
        <w:t>Nishitani</w:t>
      </w:r>
      <w:proofErr w:type="spellEnd"/>
      <w:r w:rsidRPr="00E64F18">
        <w:rPr>
          <w:color w:val="000000"/>
          <w:sz w:val="20"/>
          <w:szCs w:val="20"/>
        </w:rPr>
        <w:t xml:space="preserve">  </w:t>
      </w:r>
      <w:hyperlink r:id="rId21" w:history="1">
        <w:r w:rsidRPr="00E64F18">
          <w:rPr>
            <w:rStyle w:val="Hyperlink"/>
            <w:sz w:val="20"/>
            <w:szCs w:val="20"/>
          </w:rPr>
          <w:t>nkohei@kuhp.kyoto-u.ac.jp</w:t>
        </w:r>
      </w:hyperlink>
      <w:r w:rsidRPr="00E64F18">
        <w:rPr>
          <w:sz w:val="20"/>
          <w:szCs w:val="20"/>
        </w:rPr>
        <w:t xml:space="preserve">  </w:t>
      </w:r>
      <w:r w:rsidR="00E64F18" w:rsidRPr="00E64F18">
        <w:rPr>
          <w:color w:val="000000"/>
          <w:sz w:val="20"/>
          <w:szCs w:val="20"/>
        </w:rPr>
        <w:t>Department of Orthopaedic Surgery, Graduate School of Medicine, Kyoto University</w:t>
      </w:r>
      <w:r w:rsidR="00E64F18">
        <w:rPr>
          <w:color w:val="000000"/>
          <w:sz w:val="20"/>
          <w:szCs w:val="20"/>
        </w:rPr>
        <w:t xml:space="preserve">, </w:t>
      </w:r>
      <w:r w:rsidR="00E64F18" w:rsidRPr="00E64F18">
        <w:rPr>
          <w:color w:val="000000"/>
          <w:sz w:val="20"/>
          <w:szCs w:val="20"/>
        </w:rPr>
        <w:t>Sakyo, Kyoto, Japan</w:t>
      </w:r>
      <w:r w:rsidR="00E64F18">
        <w:rPr>
          <w:sz w:val="20"/>
          <w:szCs w:val="20"/>
        </w:rPr>
        <w:t xml:space="preserve">  </w:t>
      </w:r>
      <w:r w:rsidR="00CF3A34" w:rsidRPr="00E64F18">
        <w:rPr>
          <w:color w:val="212121"/>
          <w:sz w:val="20"/>
          <w:szCs w:val="20"/>
          <w:shd w:val="clear" w:color="auto" w:fill="FFFFFF"/>
          <w:lang w:val="en"/>
        </w:rPr>
        <w:t>ORCID: </w:t>
      </w:r>
      <w:r w:rsidR="001A2210" w:rsidRPr="00E64F18">
        <w:rPr>
          <w:color w:val="212121"/>
          <w:sz w:val="20"/>
          <w:szCs w:val="20"/>
          <w:shd w:val="clear" w:color="auto" w:fill="FFFFFF"/>
          <w:lang w:val="en"/>
        </w:rPr>
        <w:t>0000-0002-8327-3826</w:t>
      </w:r>
    </w:p>
    <w:p w14:paraId="4C35C791" w14:textId="77777777" w:rsidR="000134BE" w:rsidRPr="003E26E8" w:rsidRDefault="000134BE" w:rsidP="000F7CC5">
      <w:pPr>
        <w:autoSpaceDE w:val="0"/>
        <w:autoSpaceDN w:val="0"/>
        <w:rPr>
          <w:sz w:val="20"/>
          <w:szCs w:val="20"/>
        </w:rPr>
      </w:pPr>
    </w:p>
    <w:p w14:paraId="4635DD6B" w14:textId="18A51DD3" w:rsidR="000134BE" w:rsidRPr="00B51B88" w:rsidRDefault="000134BE" w:rsidP="000F7CC5">
      <w:pPr>
        <w:autoSpaceDE w:val="0"/>
        <w:autoSpaceDN w:val="0"/>
        <w:rPr>
          <w:rStyle w:val="Hyperlink"/>
          <w:color w:val="000000" w:themeColor="text1"/>
          <w:sz w:val="20"/>
          <w:szCs w:val="20"/>
          <w:u w:val="none"/>
          <w:lang w:eastAsia="en-GB"/>
        </w:rPr>
      </w:pPr>
      <w:r w:rsidRPr="00B51B88">
        <w:rPr>
          <w:sz w:val="20"/>
          <w:szCs w:val="20"/>
          <w:lang w:eastAsia="en-GB"/>
        </w:rPr>
        <w:t xml:space="preserve">Irvin Oh </w:t>
      </w:r>
      <w:hyperlink r:id="rId22" w:history="1">
        <w:r w:rsidRPr="00B51B88">
          <w:rPr>
            <w:rStyle w:val="Hyperlink"/>
            <w:sz w:val="20"/>
            <w:szCs w:val="20"/>
            <w:lang w:eastAsia="en-GB"/>
          </w:rPr>
          <w:t>Irvin_Oh@URMC.Rochester.edu</w:t>
        </w:r>
      </w:hyperlink>
      <w:r w:rsidRPr="00B51B88">
        <w:rPr>
          <w:rStyle w:val="Hyperlink"/>
          <w:sz w:val="20"/>
          <w:szCs w:val="20"/>
          <w:u w:val="none"/>
          <w:lang w:eastAsia="en-GB"/>
        </w:rPr>
        <w:t xml:space="preserve">  </w:t>
      </w:r>
      <w:r w:rsidRPr="00B51B88">
        <w:rPr>
          <w:rStyle w:val="Hyperlink"/>
          <w:color w:val="000000" w:themeColor="text1"/>
          <w:sz w:val="20"/>
          <w:szCs w:val="20"/>
          <w:u w:val="none"/>
          <w:lang w:eastAsia="en-GB"/>
        </w:rPr>
        <w:t>Center for Musculoskeletal Research, Department of Orthopaedics, University of Rochester, Rochester, NY, USA</w:t>
      </w:r>
      <w:r w:rsidR="00CF3A34">
        <w:rPr>
          <w:rStyle w:val="Hyperlink"/>
          <w:color w:val="000000" w:themeColor="text1"/>
          <w:sz w:val="20"/>
          <w:szCs w:val="20"/>
          <w:u w:val="none"/>
          <w:lang w:eastAsia="en-GB"/>
        </w:rPr>
        <w:t xml:space="preserve">  </w:t>
      </w:r>
      <w:r w:rsidR="00CF3A34" w:rsidRPr="005538EC">
        <w:rPr>
          <w:color w:val="212121"/>
          <w:sz w:val="20"/>
          <w:szCs w:val="20"/>
          <w:shd w:val="clear" w:color="auto" w:fill="FFFFFF"/>
          <w:lang w:val="en"/>
        </w:rPr>
        <w:t>O</w:t>
      </w:r>
      <w:r w:rsidR="00CF3A34">
        <w:rPr>
          <w:color w:val="212121"/>
          <w:sz w:val="20"/>
          <w:szCs w:val="20"/>
          <w:shd w:val="clear" w:color="auto" w:fill="FFFFFF"/>
          <w:lang w:val="en"/>
        </w:rPr>
        <w:t>RC</w:t>
      </w:r>
      <w:r w:rsidR="00CF3A34" w:rsidRPr="005538EC">
        <w:rPr>
          <w:color w:val="212121"/>
          <w:sz w:val="20"/>
          <w:szCs w:val="20"/>
          <w:shd w:val="clear" w:color="auto" w:fill="FFFFFF"/>
          <w:lang w:val="en"/>
        </w:rPr>
        <w:t>ID: </w:t>
      </w:r>
      <w:r w:rsidR="00CF3A34" w:rsidRPr="00CF3A34">
        <w:rPr>
          <w:color w:val="212121"/>
          <w:sz w:val="20"/>
          <w:szCs w:val="20"/>
          <w:shd w:val="clear" w:color="auto" w:fill="FFFFFF"/>
          <w:lang w:val="en"/>
        </w:rPr>
        <w:t>0000-0002-2648-5849</w:t>
      </w:r>
    </w:p>
    <w:p w14:paraId="6DD4F3B4" w14:textId="77777777" w:rsidR="00E43C5D" w:rsidRPr="00B51B88" w:rsidRDefault="00E43C5D" w:rsidP="000F7CC5">
      <w:pPr>
        <w:autoSpaceDE w:val="0"/>
        <w:autoSpaceDN w:val="0"/>
        <w:rPr>
          <w:sz w:val="20"/>
          <w:szCs w:val="20"/>
        </w:rPr>
      </w:pPr>
    </w:p>
    <w:p w14:paraId="1D963787" w14:textId="77777777" w:rsidR="00E43C5D" w:rsidRPr="00B51B88" w:rsidRDefault="00E43C5D" w:rsidP="000F7CC5">
      <w:pPr>
        <w:autoSpaceDE w:val="0"/>
        <w:autoSpaceDN w:val="0"/>
        <w:rPr>
          <w:sz w:val="20"/>
          <w:szCs w:val="20"/>
          <w:lang w:eastAsia="en-GB"/>
        </w:rPr>
      </w:pPr>
      <w:r w:rsidRPr="00B51B88">
        <w:rPr>
          <w:sz w:val="20"/>
          <w:szCs w:val="20"/>
          <w:lang w:eastAsia="en-GB"/>
        </w:rPr>
        <w:t xml:space="preserve">Douglas Padgett  </w:t>
      </w:r>
      <w:hyperlink r:id="rId23" w:history="1">
        <w:r w:rsidRPr="00B51B88">
          <w:rPr>
            <w:rStyle w:val="Hyperlink"/>
            <w:sz w:val="20"/>
            <w:szCs w:val="20"/>
            <w:lang w:eastAsia="en-GB"/>
          </w:rPr>
          <w:t>padgettd@hss.edu</w:t>
        </w:r>
      </w:hyperlink>
      <w:r w:rsidRPr="00B51B88">
        <w:rPr>
          <w:sz w:val="20"/>
          <w:szCs w:val="20"/>
          <w:lang w:eastAsia="en-GB"/>
        </w:rPr>
        <w:t xml:space="preserve">  Department of Orthopaedic Surgery, Weill Cornell Medicine, Hospital for Special Surgery, New York, NY, USA</w:t>
      </w:r>
    </w:p>
    <w:p w14:paraId="6A290A14" w14:textId="77777777" w:rsidR="000A29FE" w:rsidRPr="00B51B88" w:rsidRDefault="000A29FE" w:rsidP="000F7CC5">
      <w:pPr>
        <w:autoSpaceDE w:val="0"/>
        <w:autoSpaceDN w:val="0"/>
        <w:rPr>
          <w:sz w:val="20"/>
          <w:szCs w:val="20"/>
        </w:rPr>
      </w:pPr>
    </w:p>
    <w:p w14:paraId="43749CBF" w14:textId="71438053" w:rsidR="000A29FE" w:rsidRPr="00B51B88" w:rsidRDefault="000A29FE" w:rsidP="000F7CC5">
      <w:pPr>
        <w:autoSpaceDE w:val="0"/>
        <w:autoSpaceDN w:val="0"/>
        <w:rPr>
          <w:rStyle w:val="Hyperlink"/>
          <w:color w:val="000000" w:themeColor="text1"/>
          <w:sz w:val="20"/>
          <w:szCs w:val="20"/>
          <w:u w:val="none"/>
          <w:lang w:eastAsia="en-GB"/>
        </w:rPr>
      </w:pPr>
      <w:r w:rsidRPr="00B51B88">
        <w:rPr>
          <w:sz w:val="20"/>
          <w:szCs w:val="20"/>
          <w:lang w:eastAsia="en-GB"/>
        </w:rPr>
        <w:t xml:space="preserve">Benjamin Ricciardi </w:t>
      </w:r>
      <w:hyperlink r:id="rId24" w:history="1">
        <w:r w:rsidRPr="00B51B88">
          <w:rPr>
            <w:rStyle w:val="Hyperlink"/>
            <w:sz w:val="20"/>
            <w:szCs w:val="20"/>
            <w:lang w:eastAsia="en-GB"/>
          </w:rPr>
          <w:t>Benjamin_Ricciardi@URMC.Rochester.edu</w:t>
        </w:r>
      </w:hyperlink>
      <w:r w:rsidRPr="00B51B88">
        <w:rPr>
          <w:rStyle w:val="Hyperlink"/>
          <w:sz w:val="20"/>
          <w:szCs w:val="20"/>
          <w:u w:val="none"/>
          <w:lang w:eastAsia="en-GB"/>
        </w:rPr>
        <w:t xml:space="preserve">  </w:t>
      </w:r>
      <w:r w:rsidRPr="00B51B88">
        <w:rPr>
          <w:rStyle w:val="Hyperlink"/>
          <w:color w:val="000000" w:themeColor="text1"/>
          <w:sz w:val="20"/>
          <w:szCs w:val="20"/>
          <w:u w:val="none"/>
          <w:lang w:eastAsia="en-GB"/>
        </w:rPr>
        <w:t>Center for Musculoskeletal Research, Department of Orthopaedics, University of Rochester, Rochester, NY, USA</w:t>
      </w:r>
      <w:r w:rsidR="00CF3A34">
        <w:rPr>
          <w:rStyle w:val="Hyperlink"/>
          <w:color w:val="000000" w:themeColor="text1"/>
          <w:sz w:val="20"/>
          <w:szCs w:val="20"/>
          <w:u w:val="none"/>
          <w:lang w:eastAsia="en-GB"/>
        </w:rPr>
        <w:t xml:space="preserve">  </w:t>
      </w:r>
      <w:r w:rsidR="00CF3A34" w:rsidRPr="005538EC">
        <w:rPr>
          <w:color w:val="212121"/>
          <w:sz w:val="20"/>
          <w:szCs w:val="20"/>
          <w:shd w:val="clear" w:color="auto" w:fill="FFFFFF"/>
          <w:lang w:val="en"/>
        </w:rPr>
        <w:t>O</w:t>
      </w:r>
      <w:r w:rsidR="00CF3A34">
        <w:rPr>
          <w:color w:val="212121"/>
          <w:sz w:val="20"/>
          <w:szCs w:val="20"/>
          <w:shd w:val="clear" w:color="auto" w:fill="FFFFFF"/>
          <w:lang w:val="en"/>
        </w:rPr>
        <w:t>RC</w:t>
      </w:r>
      <w:r w:rsidR="00CF3A34" w:rsidRPr="005538EC">
        <w:rPr>
          <w:color w:val="212121"/>
          <w:sz w:val="20"/>
          <w:szCs w:val="20"/>
          <w:shd w:val="clear" w:color="auto" w:fill="FFFFFF"/>
          <w:lang w:val="en"/>
        </w:rPr>
        <w:t>ID: </w:t>
      </w:r>
      <w:r w:rsidR="00CF3A34">
        <w:rPr>
          <w:color w:val="212121"/>
          <w:sz w:val="20"/>
          <w:szCs w:val="20"/>
          <w:shd w:val="clear" w:color="auto" w:fill="FFFFFF"/>
          <w:lang w:val="en"/>
        </w:rPr>
        <w:t xml:space="preserve"> </w:t>
      </w:r>
      <w:r w:rsidR="00CF3A34" w:rsidRPr="00CF3A34">
        <w:rPr>
          <w:color w:val="212121"/>
          <w:sz w:val="20"/>
          <w:szCs w:val="20"/>
          <w:shd w:val="clear" w:color="auto" w:fill="FFFFFF"/>
          <w:lang w:val="en"/>
        </w:rPr>
        <w:t>0000-0001-9384-4840</w:t>
      </w:r>
    </w:p>
    <w:p w14:paraId="46016DC4" w14:textId="77777777" w:rsidR="000134BE" w:rsidRPr="00B51B88" w:rsidRDefault="000134BE" w:rsidP="000F7CC5">
      <w:pPr>
        <w:autoSpaceDE w:val="0"/>
        <w:autoSpaceDN w:val="0"/>
        <w:rPr>
          <w:sz w:val="20"/>
          <w:szCs w:val="20"/>
        </w:rPr>
      </w:pPr>
    </w:p>
    <w:p w14:paraId="3FDCD74A" w14:textId="5AF84474" w:rsidR="000134BE" w:rsidRPr="00B51B88" w:rsidRDefault="000134BE" w:rsidP="000F7CC5">
      <w:pPr>
        <w:autoSpaceDE w:val="0"/>
        <w:autoSpaceDN w:val="0"/>
        <w:rPr>
          <w:sz w:val="20"/>
          <w:szCs w:val="20"/>
        </w:rPr>
      </w:pPr>
      <w:proofErr w:type="spellStart"/>
      <w:r w:rsidRPr="00B51B88">
        <w:rPr>
          <w:sz w:val="20"/>
          <w:szCs w:val="20"/>
        </w:rPr>
        <w:t>Kordo</w:t>
      </w:r>
      <w:proofErr w:type="spellEnd"/>
      <w:r w:rsidRPr="00B51B88">
        <w:rPr>
          <w:sz w:val="20"/>
          <w:szCs w:val="20"/>
        </w:rPr>
        <w:t xml:space="preserve"> Saeed </w:t>
      </w:r>
      <w:hyperlink r:id="rId25" w:history="1">
        <w:r w:rsidRPr="00B51B88">
          <w:rPr>
            <w:rStyle w:val="Hyperlink"/>
            <w:sz w:val="20"/>
            <w:szCs w:val="20"/>
          </w:rPr>
          <w:t>kordosaeed@nhs.net</w:t>
        </w:r>
      </w:hyperlink>
      <w:r w:rsidRPr="00B51B88">
        <w:rPr>
          <w:sz w:val="20"/>
          <w:szCs w:val="20"/>
        </w:rPr>
        <w:t xml:space="preserve"> </w:t>
      </w:r>
      <w:r w:rsidR="00E749A7">
        <w:rPr>
          <w:sz w:val="20"/>
          <w:szCs w:val="20"/>
        </w:rPr>
        <w:t xml:space="preserve"> </w:t>
      </w:r>
      <w:r w:rsidR="00E749A7" w:rsidRPr="00B51B88">
        <w:rPr>
          <w:sz w:val="20"/>
          <w:szCs w:val="20"/>
        </w:rPr>
        <w:t xml:space="preserve">Department of </w:t>
      </w:r>
      <w:r w:rsidR="00E749A7">
        <w:rPr>
          <w:sz w:val="20"/>
          <w:szCs w:val="20"/>
        </w:rPr>
        <w:t>Infection,</w:t>
      </w:r>
      <w:r w:rsidR="00E749A7" w:rsidRPr="00B51B88">
        <w:rPr>
          <w:sz w:val="20"/>
          <w:szCs w:val="20"/>
        </w:rPr>
        <w:t xml:space="preserve"> </w:t>
      </w:r>
      <w:r w:rsidR="00E749A7">
        <w:rPr>
          <w:sz w:val="20"/>
          <w:szCs w:val="20"/>
        </w:rPr>
        <w:t>Southampton University</w:t>
      </w:r>
      <w:r w:rsidR="00E749A7" w:rsidRPr="00B51B88">
        <w:rPr>
          <w:sz w:val="20"/>
          <w:szCs w:val="20"/>
        </w:rPr>
        <w:t xml:space="preserve"> Hospitals NHS Foundation Trust, </w:t>
      </w:r>
      <w:r w:rsidR="00E749A7">
        <w:rPr>
          <w:sz w:val="20"/>
          <w:szCs w:val="20"/>
        </w:rPr>
        <w:t>Southampton</w:t>
      </w:r>
      <w:r w:rsidR="00E749A7" w:rsidRPr="00B51B88">
        <w:rPr>
          <w:sz w:val="20"/>
          <w:szCs w:val="20"/>
        </w:rPr>
        <w:t>, UK &amp; University of Southampton, School of Medicine, Southampton, UK.</w:t>
      </w:r>
      <w:r w:rsidR="00CF3A34" w:rsidRPr="005538EC">
        <w:rPr>
          <w:color w:val="212121"/>
          <w:sz w:val="20"/>
          <w:szCs w:val="20"/>
          <w:shd w:val="clear" w:color="auto" w:fill="FFFFFF"/>
          <w:lang w:val="en"/>
        </w:rPr>
        <w:t> </w:t>
      </w:r>
    </w:p>
    <w:p w14:paraId="4E76175B" w14:textId="77777777" w:rsidR="00E43C5D" w:rsidRPr="00B51B88" w:rsidRDefault="00E43C5D" w:rsidP="000F7CC5">
      <w:pPr>
        <w:rPr>
          <w:rStyle w:val="Hyperlink"/>
          <w:color w:val="000000" w:themeColor="text1"/>
          <w:sz w:val="20"/>
          <w:szCs w:val="20"/>
        </w:rPr>
      </w:pPr>
    </w:p>
    <w:p w14:paraId="236AD68D" w14:textId="08470548" w:rsidR="00E43C5D" w:rsidRPr="00CF3A34" w:rsidRDefault="00E43C5D" w:rsidP="000F7CC5">
      <w:pPr>
        <w:rPr>
          <w:color w:val="0000FF"/>
          <w:sz w:val="20"/>
          <w:szCs w:val="20"/>
          <w:u w:val="single"/>
          <w:lang w:val="en-GB"/>
        </w:rPr>
      </w:pPr>
      <w:r w:rsidRPr="00B51B88">
        <w:rPr>
          <w:color w:val="000000" w:themeColor="text1"/>
          <w:sz w:val="20"/>
          <w:szCs w:val="20"/>
        </w:rPr>
        <w:t xml:space="preserve">Dr. Parham </w:t>
      </w:r>
      <w:proofErr w:type="spellStart"/>
      <w:r w:rsidRPr="00B51B88">
        <w:rPr>
          <w:color w:val="000000" w:themeColor="text1"/>
          <w:sz w:val="20"/>
          <w:szCs w:val="20"/>
        </w:rPr>
        <w:t>Sendi</w:t>
      </w:r>
      <w:proofErr w:type="spellEnd"/>
      <w:r w:rsidRPr="00B51B88">
        <w:rPr>
          <w:color w:val="000000" w:themeColor="text1"/>
          <w:sz w:val="20"/>
          <w:szCs w:val="20"/>
        </w:rPr>
        <w:t xml:space="preserve"> </w:t>
      </w:r>
      <w:hyperlink r:id="rId26" w:history="1">
        <w:r w:rsidR="00CF3A34" w:rsidRPr="00F901CA">
          <w:rPr>
            <w:rStyle w:val="Hyperlink"/>
            <w:sz w:val="20"/>
            <w:szCs w:val="20"/>
          </w:rPr>
          <w:t>parham.sendi@ifik.unibe.ch</w:t>
        </w:r>
      </w:hyperlink>
      <w:r w:rsidR="00CF3A34">
        <w:rPr>
          <w:color w:val="000000" w:themeColor="text1"/>
          <w:sz w:val="20"/>
          <w:szCs w:val="20"/>
        </w:rPr>
        <w:t xml:space="preserve"> </w:t>
      </w:r>
      <w:r w:rsidR="002C7CFB">
        <w:rPr>
          <w:sz w:val="20"/>
          <w:szCs w:val="20"/>
          <w:lang w:val="en-GB"/>
        </w:rPr>
        <w:t>In</w:t>
      </w:r>
      <w:r w:rsidR="005E144F" w:rsidRPr="005538EC">
        <w:rPr>
          <w:sz w:val="20"/>
          <w:szCs w:val="20"/>
          <w:lang w:val="en-GB"/>
        </w:rPr>
        <w:t>stitute for Infectious Diseases, University of Bern, Bern,</w:t>
      </w:r>
      <w:r w:rsidR="005E144F" w:rsidRPr="005E144F">
        <w:rPr>
          <w:sz w:val="20"/>
          <w:szCs w:val="20"/>
          <w:lang w:val="en-GB"/>
        </w:rPr>
        <w:t xml:space="preserve"> and</w:t>
      </w:r>
      <w:r w:rsidR="005E144F">
        <w:rPr>
          <w:sz w:val="20"/>
          <w:szCs w:val="20"/>
          <w:lang w:val="en-GB"/>
        </w:rPr>
        <w:t xml:space="preserve"> </w:t>
      </w:r>
      <w:r w:rsidR="005E144F" w:rsidRPr="005538EC">
        <w:rPr>
          <w:sz w:val="20"/>
          <w:szCs w:val="20"/>
          <w:lang w:val="en-GB"/>
        </w:rPr>
        <w:t>Department of Infectious Diseases and Hospital Epidemiology, University Hospital Basel, Unive</w:t>
      </w:r>
      <w:r w:rsidR="005E144F" w:rsidRPr="005E144F">
        <w:rPr>
          <w:sz w:val="20"/>
          <w:szCs w:val="20"/>
          <w:lang w:val="en-GB"/>
        </w:rPr>
        <w:t xml:space="preserve">rsity Basel, Basel, and </w:t>
      </w:r>
      <w:r w:rsidR="005E144F" w:rsidRPr="005538EC">
        <w:rPr>
          <w:sz w:val="20"/>
          <w:szCs w:val="20"/>
          <w:lang w:val="en-GB"/>
        </w:rPr>
        <w:t>Department of Orthopaedics and Traumatology, University Hospital Basel, Basel, Switzerland.</w:t>
      </w:r>
      <w:r w:rsidR="00D85C73">
        <w:rPr>
          <w:sz w:val="20"/>
          <w:szCs w:val="20"/>
          <w:lang w:val="en-GB"/>
        </w:rPr>
        <w:t xml:space="preserve"> </w:t>
      </w:r>
      <w:r w:rsidR="00D85C73" w:rsidRPr="005538EC">
        <w:rPr>
          <w:color w:val="212121"/>
          <w:sz w:val="20"/>
          <w:szCs w:val="20"/>
          <w:shd w:val="clear" w:color="auto" w:fill="FFFFFF"/>
          <w:lang w:val="en"/>
        </w:rPr>
        <w:t>O</w:t>
      </w:r>
      <w:r w:rsidR="005538EC">
        <w:rPr>
          <w:color w:val="212121"/>
          <w:sz w:val="20"/>
          <w:szCs w:val="20"/>
          <w:shd w:val="clear" w:color="auto" w:fill="FFFFFF"/>
          <w:lang w:val="en"/>
        </w:rPr>
        <w:t>RC</w:t>
      </w:r>
      <w:r w:rsidR="00D85C73" w:rsidRPr="005538EC">
        <w:rPr>
          <w:color w:val="212121"/>
          <w:sz w:val="20"/>
          <w:szCs w:val="20"/>
          <w:shd w:val="clear" w:color="auto" w:fill="FFFFFF"/>
          <w:lang w:val="en"/>
        </w:rPr>
        <w:t>ID: </w:t>
      </w:r>
      <w:r w:rsidR="00D85C73" w:rsidRPr="005538EC">
        <w:rPr>
          <w:color w:val="212121"/>
          <w:sz w:val="20"/>
          <w:szCs w:val="20"/>
          <w:shd w:val="clear" w:color="auto" w:fill="FFFFFF"/>
          <w:lang w:val="en-GB"/>
        </w:rPr>
        <w:t>0000-0002-7347-6312</w:t>
      </w:r>
    </w:p>
    <w:p w14:paraId="42AE27C8" w14:textId="77777777" w:rsidR="00E43C5D" w:rsidRPr="00B51B88" w:rsidRDefault="00E43C5D" w:rsidP="000F7CC5">
      <w:pPr>
        <w:autoSpaceDE w:val="0"/>
        <w:autoSpaceDN w:val="0"/>
        <w:rPr>
          <w:color w:val="1F497D"/>
          <w:sz w:val="20"/>
          <w:szCs w:val="20"/>
        </w:rPr>
      </w:pPr>
    </w:p>
    <w:p w14:paraId="2E38F687" w14:textId="6761A5CC" w:rsidR="00E43C5D" w:rsidRPr="00B51B88" w:rsidRDefault="00E43C5D" w:rsidP="000F7CC5">
      <w:pPr>
        <w:rPr>
          <w:rFonts w:cstheme="minorHAnsi"/>
          <w:b/>
          <w:sz w:val="20"/>
          <w:szCs w:val="20"/>
        </w:rPr>
      </w:pPr>
      <w:r w:rsidRPr="00B51B88">
        <w:rPr>
          <w:color w:val="000000" w:themeColor="text1"/>
          <w:sz w:val="20"/>
          <w:szCs w:val="20"/>
        </w:rPr>
        <w:t>Br</w:t>
      </w:r>
      <w:r w:rsidR="007E01E9">
        <w:rPr>
          <w:color w:val="000000" w:themeColor="text1"/>
          <w:sz w:val="20"/>
          <w:szCs w:val="20"/>
        </w:rPr>
        <w:t>y</w:t>
      </w:r>
      <w:r w:rsidRPr="00B51B88">
        <w:rPr>
          <w:color w:val="000000" w:themeColor="text1"/>
          <w:sz w:val="20"/>
          <w:szCs w:val="20"/>
        </w:rPr>
        <w:t xml:space="preserve">an </w:t>
      </w:r>
      <w:proofErr w:type="gramStart"/>
      <w:r w:rsidRPr="00B51B88">
        <w:rPr>
          <w:color w:val="000000" w:themeColor="text1"/>
          <w:sz w:val="20"/>
          <w:szCs w:val="20"/>
        </w:rPr>
        <w:t xml:space="preserve">Springer  </w:t>
      </w:r>
      <w:proofErr w:type="gramEnd"/>
      <w:r w:rsidR="00C013FD">
        <w:rPr>
          <w:rStyle w:val="Hyperlink"/>
          <w:sz w:val="20"/>
          <w:szCs w:val="20"/>
        </w:rPr>
        <w:fldChar w:fldCharType="begin"/>
      </w:r>
      <w:r w:rsidR="00C013FD">
        <w:rPr>
          <w:rStyle w:val="Hyperlink"/>
          <w:sz w:val="20"/>
          <w:szCs w:val="20"/>
        </w:rPr>
        <w:instrText xml:space="preserve"> HYPERLINK "mailto:bryan.springer@orthocarolina.com" </w:instrText>
      </w:r>
      <w:r w:rsidR="00C013FD">
        <w:rPr>
          <w:rStyle w:val="Hyperlink"/>
          <w:sz w:val="20"/>
          <w:szCs w:val="20"/>
        </w:rPr>
        <w:fldChar w:fldCharType="separate"/>
      </w:r>
      <w:r w:rsidRPr="00B51B88">
        <w:rPr>
          <w:rStyle w:val="Hyperlink"/>
          <w:sz w:val="20"/>
          <w:szCs w:val="20"/>
        </w:rPr>
        <w:t>bryan.springer@orthocarolina.com</w:t>
      </w:r>
      <w:r w:rsidR="00C013FD">
        <w:rPr>
          <w:rStyle w:val="Hyperlink"/>
          <w:sz w:val="20"/>
          <w:szCs w:val="20"/>
        </w:rPr>
        <w:fldChar w:fldCharType="end"/>
      </w:r>
      <w:r w:rsidRPr="00B51B88">
        <w:rPr>
          <w:rFonts w:cstheme="minorHAnsi"/>
          <w:b/>
          <w:sz w:val="20"/>
          <w:szCs w:val="20"/>
        </w:rPr>
        <w:t xml:space="preserve"> </w:t>
      </w:r>
      <w:proofErr w:type="spellStart"/>
      <w:r w:rsidRPr="00B51B88">
        <w:rPr>
          <w:rFonts w:cstheme="minorHAnsi"/>
          <w:sz w:val="20"/>
          <w:szCs w:val="20"/>
        </w:rPr>
        <w:t>OrthoCarolina</w:t>
      </w:r>
      <w:proofErr w:type="spellEnd"/>
      <w:r w:rsidRPr="00B51B88">
        <w:rPr>
          <w:rFonts w:cstheme="minorHAnsi"/>
          <w:sz w:val="20"/>
          <w:szCs w:val="20"/>
        </w:rPr>
        <w:t xml:space="preserve"> Hip and Knee Center</w:t>
      </w:r>
      <w:r w:rsidRPr="00B51B88">
        <w:rPr>
          <w:rFonts w:cstheme="minorHAnsi"/>
          <w:b/>
          <w:sz w:val="20"/>
          <w:szCs w:val="20"/>
        </w:rPr>
        <w:t xml:space="preserve">, </w:t>
      </w:r>
      <w:r w:rsidRPr="005538EC">
        <w:rPr>
          <w:rFonts w:cstheme="minorHAnsi"/>
          <w:sz w:val="20"/>
          <w:szCs w:val="20"/>
          <w:lang w:val="en-GB"/>
        </w:rPr>
        <w:t>Atrium Musculoskeletal Institute, Charlotte, NC, USA</w:t>
      </w:r>
    </w:p>
    <w:p w14:paraId="50C70B8C" w14:textId="77777777" w:rsidR="000134BE" w:rsidRPr="00B51B88" w:rsidRDefault="000134BE" w:rsidP="000F7CC5">
      <w:pPr>
        <w:autoSpaceDE w:val="0"/>
        <w:autoSpaceDN w:val="0"/>
        <w:rPr>
          <w:sz w:val="20"/>
          <w:szCs w:val="20"/>
          <w:lang w:eastAsia="en-GB"/>
        </w:rPr>
      </w:pPr>
    </w:p>
    <w:p w14:paraId="7F12D040" w14:textId="0F4BACE4" w:rsidR="000134BE" w:rsidRPr="00AD0711" w:rsidRDefault="00A14C5C" w:rsidP="000F7CC5">
      <w:pPr>
        <w:rPr>
          <w:color w:val="000000"/>
          <w:sz w:val="20"/>
          <w:szCs w:val="20"/>
          <w:shd w:val="clear" w:color="auto" w:fill="FFFFFF"/>
        </w:rPr>
      </w:pPr>
      <w:r w:rsidRPr="00A14C5C">
        <w:rPr>
          <w:color w:val="000000"/>
          <w:sz w:val="20"/>
          <w:szCs w:val="20"/>
          <w:shd w:val="clear" w:color="auto" w:fill="FFFFFF"/>
        </w:rPr>
        <w:t>Paul Stoodley</w:t>
      </w:r>
      <w:r w:rsidR="00AD0711">
        <w:rPr>
          <w:rStyle w:val="apple-converted-space"/>
          <w:color w:val="000000"/>
          <w:sz w:val="20"/>
          <w:szCs w:val="20"/>
          <w:shd w:val="clear" w:color="auto" w:fill="FFFFFF"/>
        </w:rPr>
        <w:t xml:space="preserve"> </w:t>
      </w:r>
      <w:r w:rsidR="00AD0711" w:rsidRPr="00AD0711">
        <w:rPr>
          <w:rStyle w:val="apple-converted-space"/>
          <w:color w:val="000000"/>
          <w:sz w:val="20"/>
          <w:szCs w:val="20"/>
          <w:shd w:val="clear" w:color="auto" w:fill="FFFFFF"/>
        </w:rPr>
        <w:t xml:space="preserve"> </w:t>
      </w:r>
      <w:hyperlink r:id="rId27" w:history="1">
        <w:r w:rsidR="00AD0711" w:rsidRPr="00D76100">
          <w:rPr>
            <w:rStyle w:val="Hyperlink"/>
            <w:sz w:val="20"/>
            <w:szCs w:val="20"/>
            <w:shd w:val="clear" w:color="auto" w:fill="FFFFFF"/>
          </w:rPr>
          <w:t>Paul.Stoodley@osumc.edu</w:t>
        </w:r>
      </w:hyperlink>
      <w:r w:rsidR="00AD0711">
        <w:rPr>
          <w:rStyle w:val="apple-converted-space"/>
          <w:color w:val="000000"/>
          <w:sz w:val="20"/>
          <w:szCs w:val="20"/>
          <w:shd w:val="clear" w:color="auto" w:fill="FFFFFF"/>
        </w:rPr>
        <w:t xml:space="preserve">  </w:t>
      </w:r>
      <w:r w:rsidRPr="00A14C5C">
        <w:rPr>
          <w:color w:val="000000"/>
          <w:sz w:val="20"/>
          <w:szCs w:val="20"/>
          <w:shd w:val="clear" w:color="auto" w:fill="FFFFFF"/>
        </w:rPr>
        <w:t xml:space="preserve">Departments of Microbial Infection and Immunity and Orthopaedics, The Ohio State University, Columbus OH 43235 USA &amp; National Centre for Advanced Tribology at Southampton </w:t>
      </w:r>
      <w:r w:rsidR="00E749A7">
        <w:rPr>
          <w:color w:val="000000"/>
          <w:sz w:val="20"/>
          <w:szCs w:val="20"/>
          <w:shd w:val="clear" w:color="auto" w:fill="FFFFFF"/>
        </w:rPr>
        <w:t>(N</w:t>
      </w:r>
      <w:r w:rsidRPr="00A14C5C">
        <w:rPr>
          <w:color w:val="000000"/>
          <w:sz w:val="20"/>
          <w:szCs w:val="20"/>
          <w:shd w:val="clear" w:color="auto" w:fill="FFFFFF"/>
        </w:rPr>
        <w:t>CATS) and National Biofilm Innovation Centre (MBIC), Mechanical Engineering, University of Southampton, UK</w:t>
      </w:r>
      <w:r w:rsidRPr="00A14C5C">
        <w:rPr>
          <w:sz w:val="20"/>
          <w:szCs w:val="20"/>
        </w:rPr>
        <w:t xml:space="preserve">  </w:t>
      </w:r>
      <w:r w:rsidR="00CF3A34" w:rsidRPr="00A14C5C">
        <w:rPr>
          <w:color w:val="212121"/>
          <w:sz w:val="20"/>
          <w:szCs w:val="20"/>
          <w:shd w:val="clear" w:color="auto" w:fill="FFFFFF"/>
          <w:lang w:val="en"/>
        </w:rPr>
        <w:t>ORCID: 0000-0001-6069-273X</w:t>
      </w:r>
    </w:p>
    <w:p w14:paraId="664A4051" w14:textId="20C510B9" w:rsidR="00857633" w:rsidRPr="00B51B88" w:rsidRDefault="00857633" w:rsidP="000F7CC5">
      <w:pPr>
        <w:rPr>
          <w:rStyle w:val="Hyperlink"/>
          <w:color w:val="000000" w:themeColor="text1"/>
          <w:sz w:val="20"/>
          <w:szCs w:val="20"/>
        </w:rPr>
      </w:pPr>
    </w:p>
    <w:p w14:paraId="431F3C88" w14:textId="0198B8BE" w:rsidR="00857633" w:rsidRPr="00CF3A34" w:rsidRDefault="00857633" w:rsidP="000F7CC5">
      <w:pPr>
        <w:rPr>
          <w:rStyle w:val="Hyperlink"/>
          <w:rFonts w:ascii="Calibri" w:hAnsi="Calibri" w:cs="Calibri"/>
          <w:color w:val="000000"/>
          <w:sz w:val="22"/>
          <w:szCs w:val="22"/>
          <w:u w:val="none"/>
        </w:rPr>
      </w:pPr>
      <w:r w:rsidRPr="00B51B88">
        <w:rPr>
          <w:rStyle w:val="Hyperlink"/>
          <w:color w:val="000000" w:themeColor="text1"/>
          <w:sz w:val="20"/>
          <w:szCs w:val="20"/>
          <w:u w:val="none"/>
        </w:rPr>
        <w:t xml:space="preserve">Joseph C. </w:t>
      </w:r>
      <w:proofErr w:type="spellStart"/>
      <w:proofErr w:type="gramStart"/>
      <w:r w:rsidRPr="00B51B88">
        <w:rPr>
          <w:rStyle w:val="Hyperlink"/>
          <w:color w:val="000000" w:themeColor="text1"/>
          <w:sz w:val="20"/>
          <w:szCs w:val="20"/>
          <w:u w:val="none"/>
        </w:rPr>
        <w:t>Wenke</w:t>
      </w:r>
      <w:proofErr w:type="spellEnd"/>
      <w:r w:rsidRPr="00B51B88">
        <w:rPr>
          <w:rStyle w:val="Hyperlink"/>
          <w:color w:val="000000" w:themeColor="text1"/>
          <w:sz w:val="20"/>
          <w:szCs w:val="20"/>
          <w:u w:val="none"/>
        </w:rPr>
        <w:t xml:space="preserve">  </w:t>
      </w:r>
      <w:proofErr w:type="gramEnd"/>
      <w:r w:rsidR="00C013FD">
        <w:rPr>
          <w:rStyle w:val="Hyperlink"/>
          <w:sz w:val="20"/>
          <w:szCs w:val="20"/>
        </w:rPr>
        <w:fldChar w:fldCharType="begin"/>
      </w:r>
      <w:r w:rsidR="00C013FD">
        <w:rPr>
          <w:rStyle w:val="Hyperlink"/>
          <w:sz w:val="20"/>
          <w:szCs w:val="20"/>
        </w:rPr>
        <w:instrText xml:space="preserve"> HYPERLINK "mailto:joseph.c.wenke.civ@mail.mil" </w:instrText>
      </w:r>
      <w:r w:rsidR="00C013FD">
        <w:rPr>
          <w:rStyle w:val="Hyperlink"/>
          <w:sz w:val="20"/>
          <w:szCs w:val="20"/>
        </w:rPr>
        <w:fldChar w:fldCharType="separate"/>
      </w:r>
      <w:r w:rsidRPr="00B51B88">
        <w:rPr>
          <w:rStyle w:val="Hyperlink"/>
          <w:sz w:val="20"/>
          <w:szCs w:val="20"/>
        </w:rPr>
        <w:t>joseph.c.wenke.civ@mail.mil</w:t>
      </w:r>
      <w:r w:rsidR="00C013FD">
        <w:rPr>
          <w:rStyle w:val="Hyperlink"/>
          <w:sz w:val="20"/>
          <w:szCs w:val="20"/>
        </w:rPr>
        <w:fldChar w:fldCharType="end"/>
      </w:r>
      <w:r w:rsidR="00E43C5D" w:rsidRPr="00B51B88">
        <w:rPr>
          <w:rStyle w:val="Hyperlink"/>
          <w:sz w:val="20"/>
          <w:szCs w:val="20"/>
        </w:rPr>
        <w:t xml:space="preserve"> </w:t>
      </w:r>
      <w:r w:rsidR="00E43C5D" w:rsidRPr="00B51B88">
        <w:rPr>
          <w:rStyle w:val="Hyperlink"/>
          <w:sz w:val="20"/>
          <w:szCs w:val="20"/>
          <w:u w:val="none"/>
        </w:rPr>
        <w:t xml:space="preserve"> </w:t>
      </w:r>
      <w:r w:rsidR="00E43C5D" w:rsidRPr="00B51B88">
        <w:rPr>
          <w:rStyle w:val="Hyperlink"/>
          <w:color w:val="000000" w:themeColor="text1"/>
          <w:sz w:val="20"/>
          <w:szCs w:val="20"/>
          <w:u w:val="none"/>
        </w:rPr>
        <w:t>U.S. Army Institute of Surgical Research, Fort Sam Houston, San Antonio, TX, USA</w:t>
      </w:r>
      <w:r w:rsidR="00CF3A34">
        <w:rPr>
          <w:rStyle w:val="Hyperlink"/>
          <w:color w:val="000000" w:themeColor="text1"/>
          <w:sz w:val="20"/>
          <w:szCs w:val="20"/>
          <w:u w:val="none"/>
        </w:rPr>
        <w:t xml:space="preserve">  </w:t>
      </w:r>
      <w:r w:rsidR="00CF3A34" w:rsidRPr="00CF3A34">
        <w:rPr>
          <w:color w:val="212121"/>
          <w:sz w:val="20"/>
          <w:szCs w:val="20"/>
          <w:shd w:val="clear" w:color="auto" w:fill="FFFFFF"/>
          <w:lang w:val="en"/>
        </w:rPr>
        <w:t>ORCID: </w:t>
      </w:r>
      <w:r w:rsidR="00CF3A34" w:rsidRPr="00CF3A34">
        <w:rPr>
          <w:color w:val="000000"/>
          <w:sz w:val="20"/>
          <w:szCs w:val="20"/>
        </w:rPr>
        <w:t>0000-0003-0624-7998</w:t>
      </w:r>
    </w:p>
    <w:p w14:paraId="1C85B2D0" w14:textId="77777777" w:rsidR="007C7EB1" w:rsidRPr="00CB5A5E" w:rsidRDefault="007C7EB1" w:rsidP="009308B9">
      <w:pPr>
        <w:autoSpaceDE w:val="0"/>
        <w:autoSpaceDN w:val="0"/>
        <w:spacing w:line="360" w:lineRule="auto"/>
        <w:jc w:val="both"/>
        <w:rPr>
          <w:sz w:val="20"/>
          <w:szCs w:val="20"/>
          <w:lang w:eastAsia="en-GB"/>
        </w:rPr>
      </w:pPr>
    </w:p>
    <w:p w14:paraId="2360B0E2" w14:textId="3712C0C7" w:rsidR="000B24EC" w:rsidRPr="009014A0" w:rsidRDefault="000B24EC" w:rsidP="009308B9">
      <w:pPr>
        <w:autoSpaceDE w:val="0"/>
        <w:autoSpaceDN w:val="0"/>
        <w:spacing w:line="360" w:lineRule="auto"/>
        <w:jc w:val="both"/>
        <w:rPr>
          <w:sz w:val="22"/>
          <w:szCs w:val="22"/>
        </w:rPr>
      </w:pPr>
      <w:r w:rsidRPr="009014A0">
        <w:rPr>
          <w:sz w:val="22"/>
          <w:szCs w:val="22"/>
        </w:rPr>
        <w:t>*</w:t>
      </w:r>
      <w:r w:rsidR="001E45FA" w:rsidRPr="009014A0">
        <w:rPr>
          <w:sz w:val="22"/>
          <w:szCs w:val="22"/>
        </w:rPr>
        <w:t>To whom correspondence should be addressed</w:t>
      </w:r>
      <w:r w:rsidR="00CE108D" w:rsidRPr="009014A0">
        <w:rPr>
          <w:sz w:val="22"/>
          <w:szCs w:val="22"/>
        </w:rPr>
        <w:t>.</w:t>
      </w:r>
    </w:p>
    <w:p w14:paraId="4F6E9F9F" w14:textId="77777777" w:rsidR="000B24EC" w:rsidRPr="009014A0" w:rsidRDefault="000B24EC" w:rsidP="009308B9">
      <w:pPr>
        <w:autoSpaceDE w:val="0"/>
        <w:autoSpaceDN w:val="0"/>
        <w:spacing w:line="360" w:lineRule="auto"/>
        <w:jc w:val="both"/>
        <w:rPr>
          <w:b/>
          <w:bCs/>
          <w:color w:val="1C1D1E"/>
          <w:sz w:val="22"/>
          <w:szCs w:val="22"/>
          <w:shd w:val="clear" w:color="auto" w:fill="FFFFFF"/>
        </w:rPr>
      </w:pPr>
    </w:p>
    <w:p w14:paraId="0BAF8571" w14:textId="18F8BB24" w:rsidR="00323558" w:rsidRPr="009014A0" w:rsidRDefault="00323558" w:rsidP="009308B9">
      <w:pPr>
        <w:rPr>
          <w:sz w:val="22"/>
          <w:szCs w:val="22"/>
        </w:rPr>
      </w:pPr>
      <w:r w:rsidRPr="009014A0">
        <w:rPr>
          <w:b/>
          <w:color w:val="000000"/>
          <w:sz w:val="22"/>
          <w:szCs w:val="22"/>
        </w:rPr>
        <w:t>Authors' contribution statement:</w:t>
      </w:r>
      <w:r w:rsidRPr="009014A0">
        <w:rPr>
          <w:color w:val="000000"/>
          <w:sz w:val="22"/>
          <w:szCs w:val="22"/>
        </w:rPr>
        <w:t xml:space="preserve">  All authors participated in </w:t>
      </w:r>
      <w:r w:rsidR="00BC2AC0" w:rsidRPr="009014A0">
        <w:rPr>
          <w:color w:val="000000"/>
          <w:sz w:val="22"/>
          <w:szCs w:val="22"/>
        </w:rPr>
        <w:t>the discussion</w:t>
      </w:r>
      <w:r w:rsidR="00696625">
        <w:rPr>
          <w:color w:val="000000"/>
          <w:sz w:val="22"/>
          <w:szCs w:val="22"/>
        </w:rPr>
        <w:t>,</w:t>
      </w:r>
      <w:r w:rsidR="00BC2AC0" w:rsidRPr="009014A0">
        <w:rPr>
          <w:color w:val="000000"/>
          <w:sz w:val="22"/>
          <w:szCs w:val="22"/>
        </w:rPr>
        <w:t xml:space="preserve"> </w:t>
      </w:r>
      <w:r w:rsidRPr="009014A0">
        <w:rPr>
          <w:color w:val="000000"/>
          <w:sz w:val="22"/>
          <w:szCs w:val="22"/>
        </w:rPr>
        <w:t>contributed to the writing, and have read and approved the final submitted manuscript.</w:t>
      </w:r>
    </w:p>
    <w:p w14:paraId="61EE8893" w14:textId="77777777" w:rsidR="000B24EC" w:rsidRPr="009014A0" w:rsidRDefault="000B24EC" w:rsidP="009308B9">
      <w:pPr>
        <w:autoSpaceDE w:val="0"/>
        <w:autoSpaceDN w:val="0"/>
        <w:spacing w:line="360" w:lineRule="auto"/>
        <w:jc w:val="both"/>
        <w:rPr>
          <w:b/>
          <w:bCs/>
          <w:color w:val="1C1D1E"/>
          <w:sz w:val="22"/>
          <w:szCs w:val="22"/>
          <w:shd w:val="clear" w:color="auto" w:fill="FFFFFF"/>
        </w:rPr>
      </w:pPr>
    </w:p>
    <w:p w14:paraId="33D02865" w14:textId="79A2269C" w:rsidR="00AE43FD" w:rsidRPr="00AE43FD" w:rsidRDefault="009014A0" w:rsidP="00AE43FD">
      <w:pPr>
        <w:autoSpaceDE w:val="0"/>
        <w:autoSpaceDN w:val="0"/>
        <w:adjustRightInd w:val="0"/>
        <w:rPr>
          <w:b/>
          <w:sz w:val="22"/>
          <w:szCs w:val="22"/>
        </w:rPr>
      </w:pPr>
      <w:r w:rsidRPr="00AE43FD">
        <w:rPr>
          <w:b/>
          <w:bCs/>
          <w:sz w:val="22"/>
          <w:szCs w:val="22"/>
        </w:rPr>
        <w:lastRenderedPageBreak/>
        <w:t xml:space="preserve">Acknowledgements:  </w:t>
      </w:r>
      <w:r w:rsidR="00AE43FD" w:rsidRPr="00AE43FD">
        <w:rPr>
          <w:sz w:val="22"/>
          <w:szCs w:val="22"/>
        </w:rPr>
        <w:t>Part of this</w:t>
      </w:r>
      <w:r w:rsidRPr="00AE43FD">
        <w:rPr>
          <w:sz w:val="22"/>
          <w:szCs w:val="22"/>
        </w:rPr>
        <w:t xml:space="preserve"> work was supported by the Stavros Niarchos Foundation and the Hospital for Special Surgery, New York, NY</w:t>
      </w:r>
      <w:r w:rsidR="00AE43FD" w:rsidRPr="00AE43FD">
        <w:rPr>
          <w:sz w:val="22"/>
          <w:szCs w:val="22"/>
        </w:rPr>
        <w:t xml:space="preserve">.  </w:t>
      </w:r>
      <w:r w:rsidR="00AE43FD" w:rsidRPr="00AE43FD">
        <w:rPr>
          <w:sz w:val="22"/>
          <w:szCs w:val="22"/>
          <w:lang w:eastAsia="en-GB"/>
        </w:rPr>
        <w:t>Part of the work on this publication was supported by the National Institutes of Health (NIH) under award numbers R01 AR069119 (Hickok), R</w:t>
      </w:r>
      <w:r w:rsidR="00AE43FD">
        <w:rPr>
          <w:sz w:val="22"/>
          <w:szCs w:val="22"/>
          <w:lang w:eastAsia="en-GB"/>
        </w:rPr>
        <w:t>0</w:t>
      </w:r>
      <w:r w:rsidR="00AE43FD" w:rsidRPr="00AE43FD">
        <w:rPr>
          <w:sz w:val="22"/>
          <w:szCs w:val="22"/>
          <w:lang w:eastAsia="en-GB"/>
        </w:rPr>
        <w:t xml:space="preserve">1 AR072513 (Hickok, Parvizi), </w:t>
      </w:r>
      <w:r w:rsidR="00AE43FD" w:rsidRPr="00AE43FD">
        <w:rPr>
          <w:sz w:val="22"/>
          <w:szCs w:val="22"/>
        </w:rPr>
        <w:t xml:space="preserve">P50 </w:t>
      </w:r>
      <w:r w:rsidR="00AE43FD" w:rsidRPr="00296A4D">
        <w:rPr>
          <w:sz w:val="22"/>
          <w:szCs w:val="22"/>
        </w:rPr>
        <w:t>AR072000 (Schwarz)</w:t>
      </w:r>
      <w:r w:rsidR="00296A4D" w:rsidRPr="00296A4D">
        <w:rPr>
          <w:sz w:val="22"/>
          <w:szCs w:val="22"/>
        </w:rPr>
        <w:t xml:space="preserve">, </w:t>
      </w:r>
      <w:r w:rsidR="00296A4D">
        <w:rPr>
          <w:sz w:val="22"/>
          <w:szCs w:val="22"/>
        </w:rPr>
        <w:t>R</w:t>
      </w:r>
      <w:r w:rsidR="00296A4D" w:rsidRPr="00296A4D">
        <w:rPr>
          <w:rFonts w:eastAsiaTheme="minorHAnsi"/>
          <w:sz w:val="22"/>
          <w:szCs w:val="22"/>
        </w:rPr>
        <w:t>21AR073321 (</w:t>
      </w:r>
      <w:r w:rsidR="005538EC">
        <w:rPr>
          <w:rFonts w:eastAsiaTheme="minorHAnsi"/>
          <w:sz w:val="22"/>
          <w:szCs w:val="22"/>
        </w:rPr>
        <w:t>Oh</w:t>
      </w:r>
      <w:r w:rsidR="00296A4D" w:rsidRPr="00296A4D">
        <w:rPr>
          <w:rFonts w:eastAsiaTheme="minorHAnsi"/>
          <w:sz w:val="22"/>
          <w:szCs w:val="22"/>
        </w:rPr>
        <w:t>),</w:t>
      </w:r>
      <w:r w:rsidR="00AE43FD" w:rsidRPr="00296A4D">
        <w:rPr>
          <w:sz w:val="22"/>
          <w:szCs w:val="22"/>
        </w:rPr>
        <w:t> </w:t>
      </w:r>
      <w:r w:rsidR="00AE43FD" w:rsidRPr="00296A4D">
        <w:rPr>
          <w:sz w:val="22"/>
          <w:szCs w:val="22"/>
          <w:lang w:eastAsia="en-GB"/>
        </w:rPr>
        <w:t>and</w:t>
      </w:r>
      <w:r w:rsidR="00AE43FD" w:rsidRPr="00AE43FD">
        <w:rPr>
          <w:sz w:val="22"/>
          <w:szCs w:val="22"/>
          <w:lang w:eastAsia="en-GB"/>
        </w:rPr>
        <w:t xml:space="preserve"> </w:t>
      </w:r>
      <w:r w:rsidR="00AE43FD" w:rsidRPr="00AE43FD">
        <w:rPr>
          <w:color w:val="000000"/>
          <w:sz w:val="22"/>
          <w:szCs w:val="22"/>
        </w:rPr>
        <w:t>R01GM124436 (Stoodley)</w:t>
      </w:r>
      <w:r w:rsidR="00AE43FD" w:rsidRPr="00AE43FD">
        <w:rPr>
          <w:rStyle w:val="CommentReference"/>
          <w:sz w:val="22"/>
          <w:szCs w:val="22"/>
        </w:rPr>
        <w:t xml:space="preserve">. </w:t>
      </w:r>
      <w:r w:rsidR="00AE43FD" w:rsidRPr="00AE43FD">
        <w:rPr>
          <w:sz w:val="22"/>
          <w:szCs w:val="22"/>
          <w:lang w:eastAsia="en-GB"/>
        </w:rPr>
        <w:t>The content is solely the responsibility of the authors and does not necessarily represent the official views of the National Institutes of Health.</w:t>
      </w:r>
    </w:p>
    <w:p w14:paraId="74480495" w14:textId="53AA89ED" w:rsidR="00CB5A5E" w:rsidRDefault="00CB5A5E" w:rsidP="009308B9">
      <w:pPr>
        <w:spacing w:after="200" w:line="276" w:lineRule="auto"/>
        <w:rPr>
          <w:b/>
          <w:bCs/>
        </w:rPr>
      </w:pPr>
      <w:r>
        <w:rPr>
          <w:b/>
          <w:bCs/>
        </w:rPr>
        <w:br w:type="page"/>
      </w:r>
    </w:p>
    <w:p w14:paraId="16FA6C3C" w14:textId="3C09BD5A" w:rsidR="000B24EC" w:rsidRPr="00F203D5" w:rsidRDefault="000B24EC" w:rsidP="009308B9">
      <w:pPr>
        <w:autoSpaceDE w:val="0"/>
        <w:autoSpaceDN w:val="0"/>
        <w:spacing w:line="480" w:lineRule="auto"/>
        <w:rPr>
          <w:b/>
          <w:bCs/>
        </w:rPr>
      </w:pPr>
      <w:r w:rsidRPr="00F203D5">
        <w:rPr>
          <w:b/>
          <w:bCs/>
        </w:rPr>
        <w:lastRenderedPageBreak/>
        <w:t xml:space="preserve">Abstract </w:t>
      </w:r>
      <w:r w:rsidR="00BC2AC0">
        <w:rPr>
          <w:b/>
          <w:bCs/>
        </w:rPr>
        <w:t>(</w:t>
      </w:r>
      <w:r w:rsidR="006F53DA" w:rsidRPr="007F4305">
        <w:rPr>
          <w:b/>
          <w:bCs/>
          <w:color w:val="FF0000"/>
        </w:rPr>
        <w:t>2</w:t>
      </w:r>
      <w:r w:rsidR="00974147">
        <w:rPr>
          <w:b/>
          <w:bCs/>
          <w:color w:val="FF0000"/>
        </w:rPr>
        <w:t>2</w:t>
      </w:r>
      <w:r w:rsidR="003349B5">
        <w:rPr>
          <w:b/>
          <w:bCs/>
          <w:color w:val="FF0000"/>
        </w:rPr>
        <w:t>1</w:t>
      </w:r>
      <w:r w:rsidR="00905433" w:rsidRPr="007F4305">
        <w:rPr>
          <w:b/>
          <w:bCs/>
          <w:color w:val="FF0000"/>
        </w:rPr>
        <w:t xml:space="preserve"> </w:t>
      </w:r>
      <w:r w:rsidR="00BC2AC0" w:rsidRPr="007F4305">
        <w:rPr>
          <w:b/>
          <w:bCs/>
          <w:color w:val="FF0000"/>
        </w:rPr>
        <w:t xml:space="preserve">out of 250 </w:t>
      </w:r>
      <w:r w:rsidR="00BC2AC0">
        <w:rPr>
          <w:b/>
          <w:bCs/>
        </w:rPr>
        <w:t>Words)</w:t>
      </w:r>
    </w:p>
    <w:p w14:paraId="1E14BB42" w14:textId="678AC846" w:rsidR="00472299" w:rsidRPr="008D1D3A" w:rsidRDefault="00BC2AC0" w:rsidP="009308B9">
      <w:pPr>
        <w:spacing w:line="480" w:lineRule="auto"/>
      </w:pPr>
      <w:r>
        <w:t>Antibiotic</w:t>
      </w:r>
      <w:r w:rsidR="00B33381">
        <w:t>-loaded bone</w:t>
      </w:r>
      <w:r>
        <w:t xml:space="preserve"> cement </w:t>
      </w:r>
      <w:r w:rsidR="00B33381">
        <w:t xml:space="preserve">(ALBC) </w:t>
      </w:r>
      <w:r>
        <w:t xml:space="preserve">is broadly used to treat </w:t>
      </w:r>
      <w:r w:rsidR="00B33381">
        <w:t>orthopaedic</w:t>
      </w:r>
      <w:r>
        <w:t xml:space="preserve"> infections based on the rationale </w:t>
      </w:r>
      <w:r w:rsidR="00D67484">
        <w:t xml:space="preserve">that </w:t>
      </w:r>
      <w:r>
        <w:t xml:space="preserve">high-dose </w:t>
      </w:r>
      <w:r w:rsidR="00D13735">
        <w:t>local delivery</w:t>
      </w:r>
      <w:r w:rsidR="00D67484">
        <w:t xml:space="preserve"> </w:t>
      </w:r>
      <w:r w:rsidR="00D13735">
        <w:t xml:space="preserve">is </w:t>
      </w:r>
      <w:r w:rsidR="00D67484">
        <w:t xml:space="preserve">essential </w:t>
      </w:r>
      <w:r>
        <w:t xml:space="preserve">to eradicate </w:t>
      </w:r>
      <w:r w:rsidRPr="00D13735">
        <w:t>biofilm</w:t>
      </w:r>
      <w:r w:rsidR="00B30F73" w:rsidRPr="00D13735">
        <w:t>-associated</w:t>
      </w:r>
      <w:r w:rsidR="00D67484">
        <w:t xml:space="preserve"> </w:t>
      </w:r>
      <w:r w:rsidR="00B32340" w:rsidRPr="00D13735">
        <w:t>bacteria</w:t>
      </w:r>
      <w:r w:rsidR="00D85C73">
        <w:t>.</w:t>
      </w:r>
      <w:r>
        <w:t xml:space="preserve">  </w:t>
      </w:r>
      <w:r w:rsidR="00B32340">
        <w:t xml:space="preserve">However, </w:t>
      </w:r>
      <w:r w:rsidR="00D67484">
        <w:t xml:space="preserve">ALBC </w:t>
      </w:r>
      <w:r w:rsidR="00BF23A8">
        <w:t>formulations</w:t>
      </w:r>
      <w:r w:rsidR="00B7007C">
        <w:t xml:space="preserve"> are </w:t>
      </w:r>
      <w:r w:rsidR="00D67484">
        <w:t xml:space="preserve">empirically </w:t>
      </w:r>
      <w:r w:rsidR="00B32340">
        <w:t>based</w:t>
      </w:r>
      <w:r w:rsidR="00063773">
        <w:t xml:space="preserve"> </w:t>
      </w:r>
      <w:r w:rsidR="00472299">
        <w:t xml:space="preserve">on </w:t>
      </w:r>
      <w:r w:rsidR="00D13735">
        <w:t xml:space="preserve">drug </w:t>
      </w:r>
      <w:r w:rsidR="00B7007C">
        <w:t xml:space="preserve">susceptibility </w:t>
      </w:r>
      <w:r w:rsidR="00C80AFD">
        <w:t>f</w:t>
      </w:r>
      <w:r w:rsidR="00BF23A8">
        <w:t>rom</w:t>
      </w:r>
      <w:r w:rsidR="00C80AFD">
        <w:t xml:space="preserve"> </w:t>
      </w:r>
      <w:r w:rsidR="00B7007C">
        <w:t xml:space="preserve">routine </w:t>
      </w:r>
      <w:r w:rsidR="00C80AFD">
        <w:t xml:space="preserve">laboratory </w:t>
      </w:r>
      <w:r w:rsidR="00B7007C">
        <w:t>testing</w:t>
      </w:r>
      <w:r w:rsidR="00D13735">
        <w:t xml:space="preserve">, which is </w:t>
      </w:r>
      <w:r w:rsidR="00063773">
        <w:t xml:space="preserve">known to have </w:t>
      </w:r>
      <w:r w:rsidR="00D32F2A">
        <w:t>limited</w:t>
      </w:r>
      <w:r w:rsidR="00C3716A">
        <w:t xml:space="preserve"> </w:t>
      </w:r>
      <w:r w:rsidR="00D13735">
        <w:t xml:space="preserve">clinical </w:t>
      </w:r>
      <w:r w:rsidR="00C3716A">
        <w:t>relevance</w:t>
      </w:r>
      <w:r w:rsidR="00BF23A8">
        <w:t xml:space="preserve"> for biofilms</w:t>
      </w:r>
      <w:r w:rsidR="00F3588C">
        <w:t>.</w:t>
      </w:r>
      <w:r w:rsidR="00D56F01">
        <w:t xml:space="preserve"> </w:t>
      </w:r>
      <w:r w:rsidR="00477820">
        <w:t>There are also</w:t>
      </w:r>
      <w:r w:rsidR="00D13735">
        <w:t xml:space="preserve"> </w:t>
      </w:r>
      <w:r w:rsidR="00477820">
        <w:t xml:space="preserve">dosing </w:t>
      </w:r>
      <w:r w:rsidR="00D13735">
        <w:t xml:space="preserve">concerns </w:t>
      </w:r>
      <w:r w:rsidR="00477820">
        <w:t>with</w:t>
      </w:r>
      <w:r w:rsidR="00D56F01">
        <w:t xml:space="preserve"> </w:t>
      </w:r>
      <w:r w:rsidR="008D1D3A">
        <w:t>non-standardized</w:t>
      </w:r>
      <w:r w:rsidR="00D13735">
        <w:t>,</w:t>
      </w:r>
      <w:r w:rsidR="008D1D3A">
        <w:t xml:space="preserve"> </w:t>
      </w:r>
      <w:r w:rsidR="00C80AFD">
        <w:t>surgeon</w:t>
      </w:r>
      <w:r w:rsidR="00BF23A8">
        <w:t>-</w:t>
      </w:r>
      <w:r w:rsidR="00C80AFD">
        <w:t>directed</w:t>
      </w:r>
      <w:r w:rsidR="00BF23A8">
        <w:t>,</w:t>
      </w:r>
      <w:r w:rsidR="00C80AFD">
        <w:t xml:space="preserve"> hand</w:t>
      </w:r>
      <w:r w:rsidR="00BF23A8">
        <w:t>-</w:t>
      </w:r>
      <w:r w:rsidR="00C80AFD">
        <w:t xml:space="preserve">mixed </w:t>
      </w:r>
      <w:r w:rsidR="00D56F01">
        <w:t>formulations</w:t>
      </w:r>
      <w:r w:rsidR="00995911">
        <w:t xml:space="preserve">, which </w:t>
      </w:r>
      <w:r w:rsidR="00D23398">
        <w:t>have</w:t>
      </w:r>
      <w:r w:rsidR="00160954">
        <w:t xml:space="preserve"> </w:t>
      </w:r>
      <w:r w:rsidR="00D23398">
        <w:t>unknown</w:t>
      </w:r>
      <w:r w:rsidR="00C80AFD">
        <w:t xml:space="preserve"> release</w:t>
      </w:r>
      <w:r w:rsidR="00974147">
        <w:t xml:space="preserve"> kinetics</w:t>
      </w:r>
      <w:r w:rsidR="00C3716A">
        <w:t xml:space="preserve">.  Based on our </w:t>
      </w:r>
      <w:r w:rsidR="00B13F84">
        <w:t>knowledge</w:t>
      </w:r>
      <w:r w:rsidR="00C3716A">
        <w:t xml:space="preserve"> of </w:t>
      </w:r>
      <w:r w:rsidR="00C3716A" w:rsidRPr="003B5012">
        <w:rPr>
          <w:i/>
          <w:iCs/>
        </w:rPr>
        <w:t>in vivo</w:t>
      </w:r>
      <w:r w:rsidR="00C3716A">
        <w:t xml:space="preserve"> biofilms</w:t>
      </w:r>
      <w:proofErr w:type="gramStart"/>
      <w:r w:rsidR="00C3716A">
        <w:t xml:space="preserve">, </w:t>
      </w:r>
      <w:r w:rsidR="00BC01F6">
        <w:t xml:space="preserve"> pathogen</w:t>
      </w:r>
      <w:proofErr w:type="gramEnd"/>
      <w:r w:rsidR="00BC01F6">
        <w:t xml:space="preserve"> virulence, </w:t>
      </w:r>
      <w:r w:rsidR="00C3716A">
        <w:t xml:space="preserve">safety issues with </w:t>
      </w:r>
      <w:r w:rsidR="00F3588C">
        <w:t>non-standardized ALBC formulations</w:t>
      </w:r>
      <w:r w:rsidR="00C3716A">
        <w:t xml:space="preserve">, and </w:t>
      </w:r>
      <w:r w:rsidR="00B32340">
        <w:t>questions</w:t>
      </w:r>
      <w:r w:rsidR="00C3716A">
        <w:t xml:space="preserve"> about the cost-effectiveness of </w:t>
      </w:r>
      <w:r w:rsidR="00BC01F6">
        <w:t>ALBC</w:t>
      </w:r>
      <w:r w:rsidR="00C3716A">
        <w:t>, there</w:t>
      </w:r>
      <w:r w:rsidR="00D81CE8">
        <w:t xml:space="preserve"> is a need to</w:t>
      </w:r>
      <w:r w:rsidR="00B32340">
        <w:t xml:space="preserve"> evaluate </w:t>
      </w:r>
      <w:r w:rsidR="00D32F2A">
        <w:t>the</w:t>
      </w:r>
      <w:r w:rsidR="00B32340">
        <w:t xml:space="preserve"> evidence</w:t>
      </w:r>
      <w:r w:rsidR="00D32F2A">
        <w:t xml:space="preserve"> for this </w:t>
      </w:r>
      <w:r w:rsidR="006F53DA">
        <w:t xml:space="preserve">clinical </w:t>
      </w:r>
      <w:r w:rsidR="00D32F2A">
        <w:t>practice</w:t>
      </w:r>
      <w:r w:rsidR="004B0FBB">
        <w:t>.</w:t>
      </w:r>
      <w:r w:rsidR="00897B69">
        <w:t xml:space="preserve">  </w:t>
      </w:r>
      <w:r w:rsidR="004B0FBB">
        <w:t xml:space="preserve">To this end, thought leaders in the field of musculoskeletal infection </w:t>
      </w:r>
      <w:r w:rsidR="006F53DA">
        <w:t xml:space="preserve">(MSKI) </w:t>
      </w:r>
      <w:r w:rsidR="004B0FBB">
        <w:t>met</w:t>
      </w:r>
      <w:r w:rsidR="005E20AE">
        <w:t xml:space="preserve"> on August 1, 2019 to review </w:t>
      </w:r>
      <w:r w:rsidR="006F53DA">
        <w:t xml:space="preserve">and debate </w:t>
      </w:r>
      <w:r w:rsidR="00D32F2A">
        <w:t>published and anecdotal information</w:t>
      </w:r>
      <w:r w:rsidR="003E5E25">
        <w:t>, which highlighted</w:t>
      </w:r>
      <w:r w:rsidR="00D56F01">
        <w:t xml:space="preserve"> </w:t>
      </w:r>
      <w:r w:rsidR="0013098E">
        <w:t>four</w:t>
      </w:r>
      <w:r w:rsidR="006F53DA">
        <w:t xml:space="preserve"> </w:t>
      </w:r>
      <w:r w:rsidR="00BC01F6">
        <w:t>major</w:t>
      </w:r>
      <w:r w:rsidR="00683310">
        <w:t xml:space="preserve"> </w:t>
      </w:r>
      <w:r w:rsidR="00BC01F6">
        <w:t>concerns about current ALBC use</w:t>
      </w:r>
      <w:r w:rsidR="00477820">
        <w:t>:</w:t>
      </w:r>
      <w:r w:rsidR="00683310">
        <w:t xml:space="preserve"> 1) </w:t>
      </w:r>
      <w:r w:rsidR="00477820">
        <w:t>s</w:t>
      </w:r>
      <w:r w:rsidR="00BC01F6">
        <w:t xml:space="preserve">ubstantial </w:t>
      </w:r>
      <w:r w:rsidR="00554E4B">
        <w:t>lac</w:t>
      </w:r>
      <w:r w:rsidR="00477820">
        <w:t>k</w:t>
      </w:r>
      <w:r w:rsidR="00554E4B">
        <w:t xml:space="preserve"> of </w:t>
      </w:r>
      <w:r w:rsidR="0013098E">
        <w:t>Level 1 evidence</w:t>
      </w:r>
      <w:r w:rsidR="00BC01F6">
        <w:t xml:space="preserve"> to demonstrate </w:t>
      </w:r>
      <w:r w:rsidR="00BC01F6" w:rsidRPr="00D13735">
        <w:t>efficacy</w:t>
      </w:r>
      <w:r w:rsidR="00477820">
        <w:t>;</w:t>
      </w:r>
      <w:r w:rsidR="00683310">
        <w:t xml:space="preserve"> 2)</w:t>
      </w:r>
      <w:r w:rsidR="00477820">
        <w:t xml:space="preserve"> ALBC </w:t>
      </w:r>
      <w:r w:rsidR="003349B5">
        <w:t xml:space="preserve">formulations </w:t>
      </w:r>
      <w:r w:rsidR="00477820">
        <w:t>become subtherapeutic f</w:t>
      </w:r>
      <w:r w:rsidR="00554E4B">
        <w:t xml:space="preserve">ollowing </w:t>
      </w:r>
      <w:r w:rsidR="00477820">
        <w:t xml:space="preserve">early </w:t>
      </w:r>
      <w:r w:rsidR="00554E4B">
        <w:t>release</w:t>
      </w:r>
      <w:r w:rsidR="00477820">
        <w:t>, which</w:t>
      </w:r>
      <w:r w:rsidR="00554E4B">
        <w:t xml:space="preserve"> risk</w:t>
      </w:r>
      <w:r w:rsidR="00477820">
        <w:t>s</w:t>
      </w:r>
      <w:r w:rsidR="008E2A34">
        <w:t xml:space="preserve"> </w:t>
      </w:r>
      <w:r w:rsidR="00554E4B">
        <w:t xml:space="preserve">induction of </w:t>
      </w:r>
      <w:r w:rsidR="00636FAF">
        <w:t>antibiotic</w:t>
      </w:r>
      <w:r w:rsidR="008E2A34">
        <w:t xml:space="preserve"> </w:t>
      </w:r>
      <w:r w:rsidR="00554E4B">
        <w:t>resistance</w:t>
      </w:r>
      <w:r w:rsidR="00477820">
        <w:t>,</w:t>
      </w:r>
      <w:r w:rsidR="0002286E">
        <w:t xml:space="preserve"> </w:t>
      </w:r>
      <w:r w:rsidR="00554E4B">
        <w:t xml:space="preserve">and </w:t>
      </w:r>
      <w:r w:rsidR="00477820" w:rsidRPr="00D23398">
        <w:t>exacerbated infection</w:t>
      </w:r>
      <w:r w:rsidR="00477820">
        <w:t xml:space="preserve"> from </w:t>
      </w:r>
      <w:r w:rsidR="00554E4B">
        <w:t>microbial colonization</w:t>
      </w:r>
      <w:r w:rsidR="00477820">
        <w:t xml:space="preserve"> of the carrier;</w:t>
      </w:r>
      <w:r w:rsidR="0028326E">
        <w:t xml:space="preserve"> </w:t>
      </w:r>
      <w:r w:rsidR="0013098E">
        <w:t>3</w:t>
      </w:r>
      <w:r w:rsidR="006728A0">
        <w:t xml:space="preserve">) </w:t>
      </w:r>
      <w:r w:rsidR="00477820">
        <w:t>t</w:t>
      </w:r>
      <w:r w:rsidR="006728A0">
        <w:t xml:space="preserve">he absence of standardized </w:t>
      </w:r>
      <w:r w:rsidR="00DD4156">
        <w:t xml:space="preserve">formulation </w:t>
      </w:r>
      <w:r w:rsidR="00EF64ED">
        <w:t>protocols</w:t>
      </w:r>
      <w:r w:rsidR="00477820">
        <w:t>,</w:t>
      </w:r>
      <w:r w:rsidR="00EF64ED">
        <w:t xml:space="preserve"> and </w:t>
      </w:r>
      <w:r w:rsidR="00472299">
        <w:t xml:space="preserve">FDA-approved </w:t>
      </w:r>
      <w:r w:rsidR="00554E4B">
        <w:t xml:space="preserve">high-dose </w:t>
      </w:r>
      <w:r w:rsidR="00472299">
        <w:t>ALBC</w:t>
      </w:r>
      <w:r w:rsidR="006728A0">
        <w:t xml:space="preserve"> products </w:t>
      </w:r>
      <w:r w:rsidR="00BF23A8">
        <w:t xml:space="preserve">to use following resection  in </w:t>
      </w:r>
      <w:r w:rsidR="00E42988">
        <w:t>MSKI</w:t>
      </w:r>
      <w:r w:rsidR="00BF23A8">
        <w:t xml:space="preserve"> </w:t>
      </w:r>
      <w:r w:rsidR="00554E4B">
        <w:t>treatment</w:t>
      </w:r>
      <w:r w:rsidR="00477820">
        <w:t>;</w:t>
      </w:r>
      <w:r w:rsidR="0002286E">
        <w:t xml:space="preserve"> a</w:t>
      </w:r>
      <w:r w:rsidR="003E5E25">
        <w:t xml:space="preserve">nd, </w:t>
      </w:r>
      <w:r w:rsidR="0013098E">
        <w:t>4</w:t>
      </w:r>
      <w:r w:rsidR="006728A0" w:rsidRPr="0002286E">
        <w:t xml:space="preserve">) </w:t>
      </w:r>
      <w:r w:rsidR="00477820">
        <w:t xml:space="preserve">absence of </w:t>
      </w:r>
      <w:r w:rsidR="00281B71" w:rsidRPr="00D13735">
        <w:t>a validated</w:t>
      </w:r>
      <w:r w:rsidR="006728A0" w:rsidRPr="00905433">
        <w:t xml:space="preserve"> </w:t>
      </w:r>
      <w:r w:rsidR="00281B71">
        <w:t xml:space="preserve">assay to determine the </w:t>
      </w:r>
      <w:r w:rsidR="00905433">
        <w:t>m</w:t>
      </w:r>
      <w:r w:rsidR="00905433" w:rsidRPr="00905433">
        <w:t xml:space="preserve">inimum </w:t>
      </w:r>
      <w:r w:rsidR="00905433">
        <w:t>b</w:t>
      </w:r>
      <w:r w:rsidR="00905433" w:rsidRPr="00905433">
        <w:t xml:space="preserve">iofilm </w:t>
      </w:r>
      <w:r w:rsidR="00905433">
        <w:t>e</w:t>
      </w:r>
      <w:r w:rsidR="00905433" w:rsidRPr="00905433">
        <w:t>radication</w:t>
      </w:r>
      <w:r w:rsidR="00977236">
        <w:t xml:space="preserve"> </w:t>
      </w:r>
      <w:r w:rsidR="00905433">
        <w:t>c</w:t>
      </w:r>
      <w:r w:rsidR="00905433" w:rsidRPr="00905433">
        <w:t xml:space="preserve">oncentration </w:t>
      </w:r>
      <w:r w:rsidR="00281B71">
        <w:t>(MBEC)</w:t>
      </w:r>
      <w:r w:rsidR="0028326E" w:rsidRPr="00905433">
        <w:t xml:space="preserve"> </w:t>
      </w:r>
      <w:r w:rsidR="003E5E25">
        <w:t xml:space="preserve">to </w:t>
      </w:r>
      <w:r w:rsidR="00281B71">
        <w:t>predict</w:t>
      </w:r>
      <w:r w:rsidR="003E5E25">
        <w:t xml:space="preserve"> ALBC</w:t>
      </w:r>
      <w:r w:rsidR="006F53DA">
        <w:t xml:space="preserve"> efficacy against </w:t>
      </w:r>
      <w:r w:rsidR="00281B71">
        <w:t xml:space="preserve">patient specific </w:t>
      </w:r>
      <w:r w:rsidR="005538EC">
        <w:t>microorganisms</w:t>
      </w:r>
      <w:r w:rsidR="006F53DA">
        <w:t>.</w:t>
      </w:r>
      <w:r w:rsidR="003E5E25">
        <w:t xml:space="preserve">  </w:t>
      </w:r>
      <w:r w:rsidR="00206FE1">
        <w:t>H</w:t>
      </w:r>
      <w:r w:rsidR="008D1D3A">
        <w:t xml:space="preserve">ere we describe these concerns in detail, and propose </w:t>
      </w:r>
      <w:r w:rsidR="00974147">
        <w:t>areas in need of research</w:t>
      </w:r>
      <w:r w:rsidR="008D1D3A">
        <w:t>.</w:t>
      </w:r>
    </w:p>
    <w:p w14:paraId="3C9637B8" w14:textId="77777777" w:rsidR="00AD0711" w:rsidRDefault="00AD0711" w:rsidP="009308B9">
      <w:pPr>
        <w:autoSpaceDE w:val="0"/>
        <w:autoSpaceDN w:val="0"/>
        <w:spacing w:line="480" w:lineRule="auto"/>
        <w:rPr>
          <w:b/>
          <w:bCs/>
        </w:rPr>
      </w:pPr>
    </w:p>
    <w:p w14:paraId="05565D20" w14:textId="517625D5" w:rsidR="00D707A2" w:rsidRPr="00F203D5" w:rsidRDefault="00D707A2" w:rsidP="009308B9">
      <w:pPr>
        <w:autoSpaceDE w:val="0"/>
        <w:autoSpaceDN w:val="0"/>
        <w:spacing w:line="480" w:lineRule="auto"/>
        <w:rPr>
          <w:b/>
          <w:bCs/>
        </w:rPr>
      </w:pPr>
      <w:r w:rsidRPr="00F203D5">
        <w:rPr>
          <w:b/>
          <w:bCs/>
        </w:rPr>
        <w:t>Keywords</w:t>
      </w:r>
    </w:p>
    <w:p w14:paraId="02B8ED0C" w14:textId="780BD916" w:rsidR="00D707A2" w:rsidRPr="00F203D5" w:rsidRDefault="00703858" w:rsidP="00AB433B">
      <w:pPr>
        <w:autoSpaceDE w:val="0"/>
        <w:autoSpaceDN w:val="0"/>
        <w:spacing w:line="480" w:lineRule="auto"/>
        <w:rPr>
          <w:bCs/>
        </w:rPr>
      </w:pPr>
      <w:r>
        <w:rPr>
          <w:bCs/>
        </w:rPr>
        <w:t>Biofilm</w:t>
      </w:r>
      <w:r w:rsidR="00472D63" w:rsidRPr="00F203D5">
        <w:rPr>
          <w:bCs/>
        </w:rPr>
        <w:t xml:space="preserve"> </w:t>
      </w:r>
      <w:r w:rsidR="00D707A2" w:rsidRPr="00F203D5">
        <w:rPr>
          <w:bCs/>
        </w:rPr>
        <w:t>M</w:t>
      </w:r>
      <w:r w:rsidR="00472D63" w:rsidRPr="00F203D5">
        <w:rPr>
          <w:bCs/>
        </w:rPr>
        <w:t>eeting</w:t>
      </w:r>
      <w:r w:rsidR="00D707A2" w:rsidRPr="00F203D5">
        <w:rPr>
          <w:bCs/>
        </w:rPr>
        <w:t xml:space="preserve">, </w:t>
      </w:r>
      <w:r w:rsidR="00D707A2" w:rsidRPr="00F203D5">
        <w:rPr>
          <w:bCs/>
          <w:color w:val="1C1D1E"/>
          <w:shd w:val="clear" w:color="auto" w:fill="FFFFFF"/>
        </w:rPr>
        <w:t>Musculoskeletal Infection</w:t>
      </w:r>
      <w:r w:rsidR="00B33381">
        <w:rPr>
          <w:bCs/>
          <w:color w:val="1C1D1E"/>
          <w:shd w:val="clear" w:color="auto" w:fill="FFFFFF"/>
        </w:rPr>
        <w:t xml:space="preserve"> (MSKI)</w:t>
      </w:r>
      <w:r w:rsidR="00D707A2" w:rsidRPr="00F203D5">
        <w:rPr>
          <w:bCs/>
          <w:color w:val="1C1D1E"/>
          <w:shd w:val="clear" w:color="auto" w:fill="FFFFFF"/>
        </w:rPr>
        <w:t xml:space="preserve">, </w:t>
      </w:r>
      <w:r w:rsidR="00D32F2A">
        <w:rPr>
          <w:bCs/>
          <w:color w:val="1C1D1E"/>
          <w:shd w:val="clear" w:color="auto" w:fill="FFFFFF"/>
        </w:rPr>
        <w:t xml:space="preserve">Local Antibiotics, </w:t>
      </w:r>
      <w:r w:rsidR="00B33381">
        <w:t>Antibiotic-loaded bone cement (ALBC)</w:t>
      </w:r>
    </w:p>
    <w:p w14:paraId="13FE6976" w14:textId="35CE949E" w:rsidR="00B92CED" w:rsidRPr="00065AF3" w:rsidRDefault="00B92CED" w:rsidP="00AB433B">
      <w:pPr>
        <w:spacing w:line="480" w:lineRule="auto"/>
        <w:rPr>
          <w:b/>
        </w:rPr>
      </w:pPr>
      <w:r w:rsidRPr="00F203D5">
        <w:rPr>
          <w:b/>
        </w:rPr>
        <w:lastRenderedPageBreak/>
        <w:t>Introduction and Background</w:t>
      </w:r>
      <w:r w:rsidR="0019114B">
        <w:rPr>
          <w:b/>
        </w:rPr>
        <w:t xml:space="preserve"> (5,860 words)</w:t>
      </w:r>
    </w:p>
    <w:p w14:paraId="5D7FF8D7" w14:textId="2FF69FEB" w:rsidR="0069052E" w:rsidRDefault="00E80765" w:rsidP="0069052E">
      <w:pPr>
        <w:pStyle w:val="NormalWeb"/>
        <w:spacing w:line="480" w:lineRule="auto"/>
        <w:ind w:firstLine="720"/>
        <w:rPr>
          <w:color w:val="000000"/>
          <w:shd w:val="clear" w:color="auto" w:fill="FFFFFF"/>
        </w:rPr>
      </w:pPr>
      <w:r w:rsidRPr="004B295F">
        <w:t xml:space="preserve">As </w:t>
      </w:r>
      <w:r w:rsidR="00281B71">
        <w:t xml:space="preserve">biofilm-associated </w:t>
      </w:r>
      <w:r w:rsidR="00B5026B">
        <w:t>implant</w:t>
      </w:r>
      <w:r w:rsidR="00757D96">
        <w:t>-</w:t>
      </w:r>
      <w:r w:rsidR="00B5026B">
        <w:t xml:space="preserve">related </w:t>
      </w:r>
      <w:r w:rsidRPr="004B295F">
        <w:t>m</w:t>
      </w:r>
      <w:r w:rsidR="00B92CED" w:rsidRPr="004B295F">
        <w:t>usculoskeletal infections (MS</w:t>
      </w:r>
      <w:r w:rsidR="00914481" w:rsidRPr="004B295F">
        <w:t>K</w:t>
      </w:r>
      <w:r w:rsidR="00B92CED" w:rsidRPr="004B295F">
        <w:t>I)</w:t>
      </w:r>
      <w:r w:rsidR="00914481" w:rsidRPr="004B295F">
        <w:t xml:space="preserve"> </w:t>
      </w:r>
      <w:r w:rsidRPr="004B295F">
        <w:t>remain a major</w:t>
      </w:r>
      <w:r w:rsidR="00914481" w:rsidRPr="004B295F">
        <w:t xml:space="preserve"> complication of orthopaedic surgery </w:t>
      </w:r>
      <w:r w:rsidRPr="004B295F">
        <w:t xml:space="preserve">with catastrophic outcomes for patients </w:t>
      </w:r>
      <w:r w:rsidR="00974147" w:rsidRPr="004B295F">
        <w:t xml:space="preserve">and </w:t>
      </w:r>
      <w:r w:rsidR="00974147">
        <w:t xml:space="preserve">immense cost that is projected to </w:t>
      </w:r>
      <w:r w:rsidR="00974147" w:rsidRPr="004B295F">
        <w:rPr>
          <w:iCs/>
          <w:color w:val="000000"/>
        </w:rPr>
        <w:t>exceed $1.62 billion in the USA by 2020</w:t>
      </w:r>
      <w:r w:rsidR="00974147">
        <w:t xml:space="preserve"> for treatment of  periprosthetic joint infections (PJI) alone</w:t>
      </w:r>
      <w:r w:rsidR="00974147" w:rsidRPr="004B295F">
        <w:rPr>
          <w:iCs/>
          <w:color w:val="000000"/>
        </w:rPr>
        <w:fldChar w:fldCharType="begin"/>
      </w:r>
      <w:r w:rsidR="00974147" w:rsidRPr="004B295F">
        <w:rPr>
          <w:iCs/>
          <w:color w:val="000000"/>
        </w:rPr>
        <w:instrText xml:space="preserve"> ADDIN EN.CITE &lt;EndNote&gt;&lt;Cite&gt;&lt;Author&gt;Kurtz&lt;/Author&gt;&lt;Year&gt;2012&lt;/Year&gt;&lt;RecNum&gt;245&lt;/RecNum&gt;&lt;DisplayText&gt;&lt;style face="superscript"&gt;1&lt;/style&gt;&lt;/DisplayText&gt;&lt;record&gt;&lt;rec-number&gt;245&lt;/rec-number&gt;&lt;foreign-keys&gt;&lt;key app="EN" db-id="trxsewxvlvdz91e0a9uvpaxq5prv2xt0rv5x" timestamp="1518466583"&gt;245&lt;/key&gt;&lt;/foreign-keys&gt;&lt;ref-type name="Journal Article"&gt;17&lt;/ref-type&gt;&lt;contributors&gt;&lt;authors&gt;&lt;author&gt;Kurtz, Steven M&lt;/author&gt;&lt;author&gt;Lau, Edmund&lt;/author&gt;&lt;author&gt;Watson, Heather&lt;/author&gt;&lt;author&gt;Schmier, Jordana K&lt;/author&gt;&lt;author&gt;Parvizi, Javad&lt;/author&gt;&lt;/authors&gt;&lt;/contributors&gt;&lt;titles&gt;&lt;title&gt;Economic burden of periprosthetic joint infection in the United States&lt;/title&gt;&lt;secondary-title&gt;The Journal of arthroplasty&lt;/secondary-title&gt;&lt;/titles&gt;&lt;periodical&gt;&lt;full-title&gt;The Journal of arthroplasty&lt;/full-title&gt;&lt;/periodical&gt;&lt;pages&gt;61-65. e1&lt;/pages&gt;&lt;volume&gt;27&lt;/volume&gt;&lt;number&gt;8&lt;/number&gt;&lt;dates&gt;&lt;year&gt;2012&lt;/year&gt;&lt;/dates&gt;&lt;isbn&gt;0883-5403&lt;/isbn&gt;&lt;urls&gt;&lt;/urls&gt;&lt;/record&gt;&lt;/Cite&gt;&lt;/EndNote&gt;</w:instrText>
      </w:r>
      <w:r w:rsidR="00974147" w:rsidRPr="004B295F">
        <w:rPr>
          <w:iCs/>
          <w:color w:val="000000"/>
        </w:rPr>
        <w:fldChar w:fldCharType="separate"/>
      </w:r>
      <w:r w:rsidR="00974147" w:rsidRPr="004B295F">
        <w:rPr>
          <w:iCs/>
          <w:noProof/>
          <w:color w:val="000000"/>
          <w:vertAlign w:val="superscript"/>
        </w:rPr>
        <w:t>1</w:t>
      </w:r>
      <w:r w:rsidR="00974147" w:rsidRPr="004B295F">
        <w:rPr>
          <w:iCs/>
          <w:color w:val="000000"/>
        </w:rPr>
        <w:fldChar w:fldCharType="end"/>
      </w:r>
      <w:r w:rsidR="00974147">
        <w:rPr>
          <w:iCs/>
          <w:color w:val="000000"/>
        </w:rPr>
        <w:t xml:space="preserve">. </w:t>
      </w:r>
      <w:r w:rsidR="00131731">
        <w:rPr>
          <w:iCs/>
          <w:color w:val="000000"/>
        </w:rPr>
        <w:t>There</w:t>
      </w:r>
      <w:r w:rsidR="0026336B" w:rsidRPr="004B295F">
        <w:t xml:space="preserve"> has been a recent groundswell of investigators and clinical caregivers to address this</w:t>
      </w:r>
      <w:r w:rsidR="00E4445F">
        <w:t xml:space="preserve"> critical issue</w:t>
      </w:r>
      <w:r w:rsidR="00E63BF2">
        <w:fldChar w:fldCharType="begin">
          <w:fldData xml:space="preserve">PEVuZE5vdGU+PENpdGU+PEF1dGhvcj5NYXN0ZXJzPC9BdXRob3I+PFllYXI+MjAxOTwvWWVhcj48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</w:fldData>
        </w:fldChar>
      </w:r>
      <w:r w:rsidR="00E63BF2">
        <w:instrText xml:space="preserve"> ADDIN EN.CITE </w:instrText>
      </w:r>
      <w:r w:rsidR="00E63BF2">
        <w:fldChar w:fldCharType="begin">
          <w:fldData xml:space="preserve">PEVuZE5vdGU+PENpdGU+PEF1dGhvcj5NYXN0ZXJzPC9BdXRob3I+PFllYXI+MjAxOTwvWWVhcj48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</w:fldData>
        </w:fldChar>
      </w:r>
      <w:r w:rsidR="00E63BF2">
        <w:instrText xml:space="preserve"> ADDIN EN.CITE.DATA </w:instrText>
      </w:r>
      <w:r w:rsidR="00E63BF2">
        <w:fldChar w:fldCharType="end"/>
      </w:r>
      <w:r w:rsidR="00E63BF2">
        <w:fldChar w:fldCharType="separate"/>
      </w:r>
      <w:r w:rsidR="00E63BF2" w:rsidRPr="00E63BF2">
        <w:rPr>
          <w:noProof/>
          <w:vertAlign w:val="superscript"/>
        </w:rPr>
        <w:t>2</w:t>
      </w:r>
      <w:r w:rsidR="00E63BF2">
        <w:fldChar w:fldCharType="end"/>
      </w:r>
      <w:r w:rsidR="0026336B" w:rsidRPr="004B295F">
        <w:t xml:space="preserve">.  A case in point was the 2018 </w:t>
      </w:r>
      <w:r w:rsidR="00444B3F" w:rsidRPr="004B295F">
        <w:t>I</w:t>
      </w:r>
      <w:r w:rsidR="0026336B" w:rsidRPr="004B295F">
        <w:t xml:space="preserve">nternational </w:t>
      </w:r>
      <w:r w:rsidR="00444B3F" w:rsidRPr="004B295F">
        <w:t>C</w:t>
      </w:r>
      <w:r w:rsidR="0026336B" w:rsidRPr="004B295F">
        <w:t xml:space="preserve">onsensus </w:t>
      </w:r>
      <w:r w:rsidR="00444B3F" w:rsidRPr="004B295F">
        <w:t>M</w:t>
      </w:r>
      <w:r w:rsidR="0026336B" w:rsidRPr="004B295F">
        <w:t>eeting (ICM</w:t>
      </w:r>
      <w:r w:rsidR="00C24A96" w:rsidRPr="004B295F">
        <w:t>)</w:t>
      </w:r>
      <w:r w:rsidR="0026336B" w:rsidRPr="004B295F">
        <w:fldChar w:fldCharType="begin"/>
      </w:r>
      <w:r w:rsidR="00E63BF2">
        <w:instrText xml:space="preserve"> ADDIN EN.CITE &lt;EndNote&gt;&lt;Cite&gt;&lt;Author&gt;Parvizi&lt;/Author&gt;&lt;Year&gt;2018&lt;/Year&gt;&lt;RecNum&gt;5151&lt;/RecNum&gt;&lt;DisplayText&gt;&lt;style face="superscript"&gt;3&lt;/style&gt;&lt;/DisplayText&gt;&lt;record&gt;&lt;rec-number&gt;5151&lt;/rec-number&gt;&lt;foreign-keys&gt;&lt;key app="EN" db-id="sd5fdvtxer0de6e9s2rvtw9lawxeewpv5d00" timestamp="1542831050"&gt;5151&lt;/key&gt;&lt;/foreign-keys&gt;&lt;ref-type name="Journal Article"&gt;17&lt;/ref-type&gt;&lt;contributors&gt;&lt;authors&gt;&lt;author&gt;Parvizi, J.&lt;/author&gt;&lt;author&gt;Gehrke, T.&lt;/author&gt;&lt;author&gt;Mont, M. A.&lt;/author&gt;&lt;author&gt;Callaghan, J. J.&lt;/author&gt;&lt;/authors&gt;&lt;/contributors&gt;&lt;titles&gt;&lt;title&gt;Introduction: Proceedings of International Consensus on Orthopedic Infections&lt;/title&gt;&lt;secondary-title&gt;J Arthroplasty&lt;/secondary-title&gt;&lt;/titles&gt;&lt;periodical&gt;&lt;full-title&gt;Journal of Arthroplasty&lt;/full-title&gt;&lt;abbr-1&gt;J. Arthroplasty&lt;/abbr-1&gt;&lt;abbr-2&gt;J Arthroplasty&lt;/abbr-2&gt;&lt;/periodical&gt;&lt;edition&gt;2018/10/23&lt;/edition&gt;&lt;dates&gt;&lt;year&gt;2018&lt;/year&gt;&lt;pub-dates&gt;&lt;date&gt;Oct 22&lt;/date&gt;&lt;/pub-dates&gt;&lt;/dates&gt;&lt;isbn&gt;1532-8406 (Electronic)&amp;#xD;0883-5403 (Linking)&lt;/isbn&gt;&lt;accession-num&gt;30343969&lt;/accession-num&gt;&lt;urls&gt;&lt;related-urls&gt;&lt;url&gt;https://www.ncbi.nlm.nih.gov/pubmed/30343969&lt;/url&gt;&lt;/related-urls&gt;&lt;/urls&gt;&lt;electronic-resource-num&gt;10.1016/j.arth.2018.09.038&lt;/electronic-resource-num&gt;&lt;/record&gt;&lt;/Cite&gt;&lt;/EndNote&gt;</w:instrText>
      </w:r>
      <w:r w:rsidR="0026336B" w:rsidRPr="004B295F">
        <w:fldChar w:fldCharType="separate"/>
      </w:r>
      <w:r w:rsidR="00E63BF2" w:rsidRPr="00E63BF2">
        <w:rPr>
          <w:noProof/>
          <w:vertAlign w:val="superscript"/>
        </w:rPr>
        <w:t>3</w:t>
      </w:r>
      <w:r w:rsidR="0026336B" w:rsidRPr="004B295F">
        <w:fldChar w:fldCharType="end"/>
      </w:r>
      <w:r w:rsidR="0026336B" w:rsidRPr="004B295F">
        <w:t>, which included 869 delegates from 92 countries</w:t>
      </w:r>
      <w:r w:rsidR="00C24A96" w:rsidRPr="004B295F">
        <w:t>, who derived recommendations with rationales for 652 consensus questions (</w:t>
      </w:r>
      <w:hyperlink r:id="rId28" w:history="1">
        <w:r w:rsidR="00C24A96" w:rsidRPr="004B295F">
          <w:rPr>
            <w:rStyle w:val="Hyperlink"/>
          </w:rPr>
          <w:t>https://icmphilly.com</w:t>
        </w:r>
      </w:hyperlink>
      <w:r w:rsidR="00C24A96" w:rsidRPr="004B295F">
        <w:t xml:space="preserve">).  Furthermore, </w:t>
      </w:r>
      <w:r w:rsidR="005B36D8" w:rsidRPr="004B295F">
        <w:t>specific 2018 ICM Research</w:t>
      </w:r>
      <w:r w:rsidR="00E4445F">
        <w:t xml:space="preserve"> </w:t>
      </w:r>
      <w:r w:rsidR="00C24A96" w:rsidRPr="004B295F">
        <w:t xml:space="preserve">Workgroups </w:t>
      </w:r>
      <w:r w:rsidR="005B36D8" w:rsidRPr="004B295F">
        <w:t>(RW)</w:t>
      </w:r>
      <w:r w:rsidR="00B34CFF" w:rsidRPr="004B295F">
        <w:t xml:space="preserve"> addresse</w:t>
      </w:r>
      <w:r w:rsidR="009C46C4" w:rsidRPr="004B295F">
        <w:t>d</w:t>
      </w:r>
      <w:r w:rsidR="00B34CFF" w:rsidRPr="004B295F">
        <w:t xml:space="preserve">: </w:t>
      </w:r>
      <w:r w:rsidR="009C46C4" w:rsidRPr="004B295F">
        <w:t xml:space="preserve"> high priority MSKI research questions (</w:t>
      </w:r>
      <w:hyperlink r:id="rId29" w:history="1">
        <w:r w:rsidR="009C46C4" w:rsidRPr="004B295F">
          <w:rPr>
            <w:rStyle w:val="Hyperlink"/>
          </w:rPr>
          <w:t>https://www.ors.org/icm-2018-research-agenda-workgroup/</w:t>
        </w:r>
      </w:hyperlink>
      <w:r w:rsidR="009C46C4" w:rsidRPr="004B295F">
        <w:t>)</w:t>
      </w:r>
      <w:r w:rsidR="00444B3F" w:rsidRPr="004B295F">
        <w:fldChar w:fldCharType="begin">
          <w:fldData xml:space="preserve">PEVuZE5vdGU+PENpdGU+PEF1dGhvcj5TY2h3YXJ6PC9BdXRob3I+PFllYXI+MjAxOTwvWWVhcj48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</w:fldData>
        </w:fldChar>
      </w:r>
      <w:r w:rsidR="00E63BF2">
        <w:instrText xml:space="preserve"> ADDIN EN.CITE </w:instrText>
      </w:r>
      <w:r w:rsidR="00E63BF2">
        <w:fldChar w:fldCharType="begin">
          <w:fldData xml:space="preserve">PEVuZE5vdGU+PENpdGU+PEF1dGhvcj5TY2h3YXJ6PC9BdXRob3I+PFllYXI+MjAxOTwvWWVhcj48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</w:fldData>
        </w:fldChar>
      </w:r>
      <w:r w:rsidR="00E63BF2">
        <w:instrText xml:space="preserve"> ADDIN EN.CITE.DATA </w:instrText>
      </w:r>
      <w:r w:rsidR="00E63BF2">
        <w:fldChar w:fldCharType="end"/>
      </w:r>
      <w:r w:rsidR="00444B3F" w:rsidRPr="004B295F">
        <w:fldChar w:fldCharType="separate"/>
      </w:r>
      <w:r w:rsidR="00E63BF2" w:rsidRPr="00E63BF2">
        <w:rPr>
          <w:noProof/>
          <w:vertAlign w:val="superscript"/>
        </w:rPr>
        <w:t>4</w:t>
      </w:r>
      <w:r w:rsidR="00444B3F" w:rsidRPr="004B295F">
        <w:fldChar w:fldCharType="end"/>
      </w:r>
      <w:r w:rsidR="009C46C4" w:rsidRPr="004B295F">
        <w:t xml:space="preserve">, </w:t>
      </w:r>
      <w:r w:rsidR="00B34CFF" w:rsidRPr="004B295F">
        <w:t>questions pertaining</w:t>
      </w:r>
      <w:r w:rsidR="00B5026B">
        <w:t xml:space="preserve"> specifically to </w:t>
      </w:r>
      <w:r w:rsidR="00757D96">
        <w:t xml:space="preserve">PJI </w:t>
      </w:r>
      <w:r w:rsidR="00B5026B">
        <w:t xml:space="preserve">of </w:t>
      </w:r>
      <w:r w:rsidR="00AD341A">
        <w:t xml:space="preserve">the </w:t>
      </w:r>
      <w:r w:rsidR="00B34CFF" w:rsidRPr="004B295F">
        <w:t>hip and knee (</w:t>
      </w:r>
      <w:hyperlink r:id="rId30" w:history="1">
        <w:r w:rsidR="00B34CFF" w:rsidRPr="004B295F">
          <w:rPr>
            <w:rStyle w:val="Hyperlink"/>
          </w:rPr>
          <w:t>https://icmphilly.com/wp-content/uploads/2018/11/Hip-and-Knee.pdf</w:t>
        </w:r>
      </w:hyperlink>
      <w:r w:rsidR="00B34CFF" w:rsidRPr="004B295F">
        <w:t>)</w:t>
      </w:r>
      <w:r w:rsidR="00444B3F" w:rsidRPr="004B295F">
        <w:fldChar w:fldCharType="begin">
          <w:fldData xml:space="preserve">PEVuZE5vdGU+PENpdGU+PEF1dGhvcj5BYmRlbDwvQXV0aG9yPjxZZWFyPjIwMTk8L1llYXI+PFJl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</w:fldData>
        </w:fldChar>
      </w:r>
      <w:r w:rsidR="00E63BF2">
        <w:instrText xml:space="preserve"> ADDIN EN.CITE </w:instrText>
      </w:r>
      <w:r w:rsidR="00E63BF2">
        <w:fldChar w:fldCharType="begin">
          <w:fldData xml:space="preserve">PEVuZE5vdGU+PENpdGU+PEF1dGhvcj5BYmRlbDwvQXV0aG9yPjxZZWFyPjIwMTk8L1llYXI+PFJl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</w:fldData>
        </w:fldChar>
      </w:r>
      <w:r w:rsidR="00E63BF2">
        <w:instrText xml:space="preserve"> ADDIN EN.CITE.DATA </w:instrText>
      </w:r>
      <w:r w:rsidR="00E63BF2">
        <w:fldChar w:fldCharType="end"/>
      </w:r>
      <w:r w:rsidR="00444B3F" w:rsidRPr="004B295F">
        <w:fldChar w:fldCharType="separate"/>
      </w:r>
      <w:r w:rsidR="00E63BF2" w:rsidRPr="00E63BF2">
        <w:rPr>
          <w:noProof/>
          <w:vertAlign w:val="superscript"/>
        </w:rPr>
        <w:t>5-7</w:t>
      </w:r>
      <w:r w:rsidR="00444B3F" w:rsidRPr="004B295F">
        <w:fldChar w:fldCharType="end"/>
      </w:r>
      <w:r w:rsidR="005B36D8" w:rsidRPr="004B295F">
        <w:t xml:space="preserve">, and </w:t>
      </w:r>
      <w:r w:rsidR="009C46C4" w:rsidRPr="004B295F">
        <w:t>b</w:t>
      </w:r>
      <w:r w:rsidR="00B34CFF" w:rsidRPr="004B295F">
        <w:t>iofilm questions (</w:t>
      </w:r>
      <w:hyperlink r:id="rId31" w:history="1">
        <w:r w:rsidR="00B34CFF" w:rsidRPr="004B295F">
          <w:rPr>
            <w:rStyle w:val="Hyperlink"/>
          </w:rPr>
          <w:t>https://www.ors.org/icm-2018-biofilm-workgroup/</w:t>
        </w:r>
      </w:hyperlink>
      <w:r w:rsidR="00B34CFF" w:rsidRPr="004B295F">
        <w:t>)</w:t>
      </w:r>
      <w:r w:rsidR="00444B3F" w:rsidRPr="004B295F">
        <w:fldChar w:fldCharType="begin">
          <w:fldData xml:space="preserve">PEVuZE5vdGU+PENpdGU+PEF1dGhvcj5TYWVlZDwvQXV0aG9yPjxZZWFyPjIwMTk8L1llYXI+PFJl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</w:fldData>
        </w:fldChar>
      </w:r>
      <w:r w:rsidR="00E63BF2">
        <w:instrText xml:space="preserve"> ADDIN EN.CITE </w:instrText>
      </w:r>
      <w:r w:rsidR="00E63BF2">
        <w:fldChar w:fldCharType="begin">
          <w:fldData xml:space="preserve">PEVuZE5vdGU+PENpdGU+PEF1dGhvcj5TYWVlZDwvQXV0aG9yPjxZZWFyPjIwMTk8L1llYXI+PFJl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</w:fldData>
        </w:fldChar>
      </w:r>
      <w:r w:rsidR="00E63BF2">
        <w:instrText xml:space="preserve"> ADDIN EN.CITE.DATA </w:instrText>
      </w:r>
      <w:r w:rsidR="00E63BF2">
        <w:fldChar w:fldCharType="end"/>
      </w:r>
      <w:r w:rsidR="00444B3F" w:rsidRPr="004B295F">
        <w:fldChar w:fldCharType="separate"/>
      </w:r>
      <w:r w:rsidR="00E63BF2" w:rsidRPr="00E63BF2">
        <w:rPr>
          <w:noProof/>
          <w:vertAlign w:val="superscript"/>
        </w:rPr>
        <w:t>8</w:t>
      </w:r>
      <w:r w:rsidR="00444B3F" w:rsidRPr="004B295F">
        <w:fldChar w:fldCharType="end"/>
      </w:r>
      <w:r w:rsidR="00B34CFF" w:rsidRPr="004B295F">
        <w:t xml:space="preserve">.   </w:t>
      </w:r>
      <w:r w:rsidR="00444B3F" w:rsidRPr="004B295F">
        <w:t xml:space="preserve">One </w:t>
      </w:r>
      <w:r w:rsidR="00E42988">
        <w:rPr>
          <w:color w:val="000000"/>
          <w:shd w:val="clear" w:color="auto" w:fill="FFFFFF"/>
        </w:rPr>
        <w:t xml:space="preserve">clinically relevant and frequently discussed topic </w:t>
      </w:r>
      <w:r w:rsidR="00E42988" w:rsidRPr="004B295F">
        <w:rPr>
          <w:color w:val="000000"/>
          <w:shd w:val="clear" w:color="auto" w:fill="FFFFFF"/>
        </w:rPr>
        <w:t>(</w:t>
      </w:r>
      <w:hyperlink r:id="rId32" w:history="1">
        <w:r w:rsidR="00E42988" w:rsidRPr="004B295F">
          <w:rPr>
            <w:rStyle w:val="Hyperlink"/>
          </w:rPr>
          <w:t>https://www.ors.org/wp-content/uploads/2019/01/Question-8.pdf</w:t>
        </w:r>
      </w:hyperlink>
      <w:r w:rsidR="00974147">
        <w:rPr>
          <w:rStyle w:val="Hyperlink"/>
        </w:rPr>
        <w:t>)</w:t>
      </w:r>
      <w:r w:rsidR="00444B3F" w:rsidRPr="004B295F">
        <w:t xml:space="preserve"> that</w:t>
      </w:r>
      <w:r w:rsidR="004B295F" w:rsidRPr="004B295F">
        <w:t xml:space="preserve"> drew great attention by all three of these independent RW </w:t>
      </w:r>
      <w:r w:rsidR="004B295F" w:rsidRPr="004B295F">
        <w:rPr>
          <w:color w:val="000000"/>
          <w:shd w:val="clear" w:color="auto" w:fill="FFFFFF"/>
        </w:rPr>
        <w:t>i</w:t>
      </w:r>
      <w:r w:rsidR="00444B3F" w:rsidRPr="004B295F">
        <w:rPr>
          <w:color w:val="000000"/>
          <w:shd w:val="clear" w:color="auto" w:fill="FFFFFF"/>
        </w:rPr>
        <w:t xml:space="preserve">s the use of </w:t>
      </w:r>
      <w:r w:rsidR="00995911" w:rsidRPr="004B295F">
        <w:rPr>
          <w:color w:val="000000"/>
          <w:shd w:val="clear" w:color="auto" w:fill="FFFFFF"/>
        </w:rPr>
        <w:t>a</w:t>
      </w:r>
      <w:r w:rsidR="00995911">
        <w:t>n</w:t>
      </w:r>
      <w:r w:rsidR="00995911" w:rsidRPr="004B295F">
        <w:rPr>
          <w:color w:val="000000"/>
          <w:shd w:val="clear" w:color="auto" w:fill="FFFFFF"/>
        </w:rPr>
        <w:t>tibiotic</w:t>
      </w:r>
      <w:r w:rsidR="00444B3F" w:rsidRPr="004B295F">
        <w:rPr>
          <w:color w:val="000000"/>
          <w:shd w:val="clear" w:color="auto" w:fill="FFFFFF"/>
        </w:rPr>
        <w:t xml:space="preserve">-loaded </w:t>
      </w:r>
      <w:r w:rsidR="00974147">
        <w:rPr>
          <w:color w:val="000000"/>
          <w:shd w:val="clear" w:color="auto" w:fill="FFFFFF"/>
        </w:rPr>
        <w:t xml:space="preserve">methylmethacrylate </w:t>
      </w:r>
      <w:r w:rsidR="00472299" w:rsidRPr="00977236">
        <w:rPr>
          <w:color w:val="000000"/>
          <w:shd w:val="clear" w:color="auto" w:fill="FFFFFF"/>
        </w:rPr>
        <w:t>bone cement</w:t>
      </w:r>
      <w:r w:rsidR="00472299">
        <w:rPr>
          <w:color w:val="000000"/>
          <w:shd w:val="clear" w:color="auto" w:fill="FFFFFF"/>
        </w:rPr>
        <w:t xml:space="preserve"> (ALBC),</w:t>
      </w:r>
      <w:r w:rsidR="00444B3F" w:rsidRPr="004B295F">
        <w:rPr>
          <w:color w:val="000000"/>
          <w:shd w:val="clear" w:color="auto" w:fill="FFFFFF"/>
        </w:rPr>
        <w:t xml:space="preserve"> </w:t>
      </w:r>
      <w:r w:rsidR="00757D96">
        <w:rPr>
          <w:color w:val="000000"/>
          <w:shd w:val="clear" w:color="auto" w:fill="FFFFFF"/>
        </w:rPr>
        <w:t>and the use of bone graft extender/substitutes (</w:t>
      </w:r>
      <w:r w:rsidR="00444B3F" w:rsidRPr="004B295F">
        <w:rPr>
          <w:color w:val="000000"/>
          <w:shd w:val="clear" w:color="auto" w:fill="FFFFFF"/>
        </w:rPr>
        <w:t xml:space="preserve">calcium </w:t>
      </w:r>
      <w:r w:rsidR="00472299" w:rsidRPr="004B295F">
        <w:rPr>
          <w:color w:val="000000"/>
          <w:shd w:val="clear" w:color="auto" w:fill="FFFFFF"/>
        </w:rPr>
        <w:t>sulphate</w:t>
      </w:r>
      <w:r w:rsidR="00444B3F" w:rsidRPr="004B295F">
        <w:rPr>
          <w:color w:val="000000"/>
          <w:shd w:val="clear" w:color="auto" w:fill="FFFFFF"/>
        </w:rPr>
        <w:t>/calcium phosphate</w:t>
      </w:r>
      <w:r w:rsidR="00757D96">
        <w:rPr>
          <w:color w:val="000000"/>
          <w:shd w:val="clear" w:color="auto" w:fill="FFFFFF"/>
        </w:rPr>
        <w:t>,</w:t>
      </w:r>
      <w:r w:rsidR="007E7DF9">
        <w:rPr>
          <w:color w:val="000000"/>
          <w:shd w:val="clear" w:color="auto" w:fill="FFFFFF"/>
        </w:rPr>
        <w:t xml:space="preserve"> </w:t>
      </w:r>
      <w:proofErr w:type="spellStart"/>
      <w:r w:rsidR="00444B3F" w:rsidRPr="00977236">
        <w:rPr>
          <w:color w:val="000000"/>
          <w:shd w:val="clear" w:color="auto" w:fill="FFFFFF"/>
        </w:rPr>
        <w:t>CaS</w:t>
      </w:r>
      <w:proofErr w:type="spellEnd"/>
      <w:r w:rsidR="00444B3F" w:rsidRPr="00977236">
        <w:rPr>
          <w:color w:val="000000"/>
          <w:shd w:val="clear" w:color="auto" w:fill="FFFFFF"/>
        </w:rPr>
        <w:t>/</w:t>
      </w:r>
      <w:proofErr w:type="spellStart"/>
      <w:r w:rsidR="00444B3F" w:rsidRPr="00977236">
        <w:rPr>
          <w:color w:val="000000"/>
          <w:shd w:val="clear" w:color="auto" w:fill="FFFFFF"/>
        </w:rPr>
        <w:t>CaP</w:t>
      </w:r>
      <w:proofErr w:type="spellEnd"/>
      <w:r w:rsidR="00444B3F" w:rsidRPr="00977236">
        <w:rPr>
          <w:color w:val="000000"/>
          <w:shd w:val="clear" w:color="auto" w:fill="FFFFFF"/>
        </w:rPr>
        <w:t>)</w:t>
      </w:r>
      <w:r w:rsidR="00472299">
        <w:rPr>
          <w:color w:val="000000"/>
          <w:shd w:val="clear" w:color="auto" w:fill="FFFFFF"/>
        </w:rPr>
        <w:t xml:space="preserve"> </w:t>
      </w:r>
      <w:r w:rsidR="00757D96">
        <w:rPr>
          <w:color w:val="000000"/>
          <w:shd w:val="clear" w:color="auto" w:fill="FFFFFF"/>
        </w:rPr>
        <w:t xml:space="preserve">as </w:t>
      </w:r>
      <w:r w:rsidR="00636FAF">
        <w:rPr>
          <w:color w:val="000000"/>
          <w:shd w:val="clear" w:color="auto" w:fill="FFFFFF"/>
        </w:rPr>
        <w:t>antibiotic</w:t>
      </w:r>
      <w:r w:rsidR="00AD341A">
        <w:rPr>
          <w:color w:val="000000"/>
          <w:shd w:val="clear" w:color="auto" w:fill="FFFFFF"/>
        </w:rPr>
        <w:t xml:space="preserve"> </w:t>
      </w:r>
      <w:r w:rsidR="00472299">
        <w:rPr>
          <w:color w:val="000000"/>
          <w:shd w:val="clear" w:color="auto" w:fill="FFFFFF"/>
        </w:rPr>
        <w:t>carriers,</w:t>
      </w:r>
      <w:r w:rsidR="00444B3F" w:rsidRPr="004B295F">
        <w:rPr>
          <w:color w:val="000000"/>
          <w:shd w:val="clear" w:color="auto" w:fill="FFFFFF"/>
        </w:rPr>
        <w:t xml:space="preserve"> in the treatment </w:t>
      </w:r>
      <w:r w:rsidR="00AD341A">
        <w:rPr>
          <w:color w:val="000000"/>
          <w:shd w:val="clear" w:color="auto" w:fill="FFFFFF"/>
        </w:rPr>
        <w:t xml:space="preserve">and prevention </w:t>
      </w:r>
      <w:r w:rsidR="00444B3F" w:rsidRPr="004B295F">
        <w:rPr>
          <w:color w:val="000000"/>
          <w:shd w:val="clear" w:color="auto" w:fill="FFFFFF"/>
        </w:rPr>
        <w:t>of surgical site infection</w:t>
      </w:r>
      <w:r w:rsidR="005A5291" w:rsidRPr="004B295F">
        <w:rPr>
          <w:color w:val="000000"/>
          <w:shd w:val="clear" w:color="auto" w:fill="FFFFFF"/>
        </w:rPr>
        <w:t xml:space="preserve"> </w:t>
      </w:r>
      <w:r w:rsidR="0069052E" w:rsidRPr="004B295F">
        <w:rPr>
          <w:color w:val="000000"/>
          <w:shd w:val="clear" w:color="auto" w:fill="FFFFFF"/>
        </w:rPr>
        <w:t>(SSI)</w:t>
      </w:r>
      <w:r w:rsidR="0069052E">
        <w:rPr>
          <w:color w:val="000000"/>
          <w:shd w:val="clear" w:color="auto" w:fill="FFFFFF"/>
        </w:rPr>
        <w:t>, fracture-related infection (FRI)</w:t>
      </w:r>
      <w:r w:rsidR="0069052E" w:rsidRPr="004B295F">
        <w:rPr>
          <w:color w:val="000000"/>
          <w:shd w:val="clear" w:color="auto" w:fill="FFFFFF"/>
        </w:rPr>
        <w:t xml:space="preserve"> </w:t>
      </w:r>
      <w:r w:rsidR="005A5291">
        <w:rPr>
          <w:color w:val="000000"/>
          <w:shd w:val="clear" w:color="auto" w:fill="FFFFFF"/>
        </w:rPr>
        <w:t>and PJI</w:t>
      </w:r>
      <w:r w:rsidR="00D37FAD">
        <w:rPr>
          <w:color w:val="000000"/>
          <w:shd w:val="clear" w:color="auto" w:fill="FFFFFF"/>
        </w:rPr>
        <w:t>.</w:t>
      </w:r>
      <w:r w:rsidR="000B1932">
        <w:rPr>
          <w:color w:val="000000"/>
          <w:shd w:val="clear" w:color="auto" w:fill="FFFFFF"/>
        </w:rPr>
        <w:t xml:space="preserve"> </w:t>
      </w:r>
      <w:r w:rsidR="0069052E">
        <w:rPr>
          <w:color w:val="000000"/>
          <w:shd w:val="clear" w:color="auto" w:fill="FFFFFF"/>
        </w:rPr>
        <w:t xml:space="preserve"> </w:t>
      </w:r>
    </w:p>
    <w:p w14:paraId="525BC6C1" w14:textId="0D50D63D" w:rsidR="00371FB6" w:rsidRPr="00F16293" w:rsidRDefault="00766039" w:rsidP="00F16293">
      <w:pPr>
        <w:pStyle w:val="NormalWeb"/>
        <w:spacing w:line="480" w:lineRule="auto"/>
        <w:ind w:firstLine="720"/>
        <w:rPr>
          <w:lang w:val="en-US" w:eastAsia="en-US"/>
        </w:rPr>
      </w:pPr>
      <w:r>
        <w:rPr>
          <w:lang w:val="en-US" w:eastAsia="en-US"/>
        </w:rPr>
        <w:t xml:space="preserve">ALBC use can be categorized as </w:t>
      </w:r>
      <w:r w:rsidR="008544E2">
        <w:rPr>
          <w:lang w:val="en-US" w:eastAsia="en-US"/>
        </w:rPr>
        <w:t xml:space="preserve">either </w:t>
      </w:r>
      <w:r>
        <w:rPr>
          <w:lang w:val="en-US" w:eastAsia="en-US"/>
        </w:rPr>
        <w:t>high-dose ALBC use</w:t>
      </w:r>
      <w:r w:rsidR="00777D85">
        <w:rPr>
          <w:lang w:val="en-US" w:eastAsia="en-US"/>
        </w:rPr>
        <w:t>d</w:t>
      </w:r>
      <w:r w:rsidR="00D37FAD">
        <w:rPr>
          <w:lang w:val="en-US" w:eastAsia="en-US"/>
        </w:rPr>
        <w:t xml:space="preserve"> </w:t>
      </w:r>
      <w:r w:rsidR="0069052E">
        <w:rPr>
          <w:lang w:val="en-US" w:eastAsia="en-US"/>
        </w:rPr>
        <w:t>in the first stage of MSKI treatment</w:t>
      </w:r>
      <w:r w:rsidR="008544E2">
        <w:rPr>
          <w:lang w:val="en-US" w:eastAsia="en-US"/>
        </w:rPr>
        <w:t>,</w:t>
      </w:r>
      <w:r>
        <w:rPr>
          <w:lang w:val="en-US" w:eastAsia="en-US"/>
        </w:rPr>
        <w:t xml:space="preserve"> </w:t>
      </w:r>
      <w:r w:rsidR="008544E2">
        <w:rPr>
          <w:lang w:val="en-US" w:eastAsia="en-US"/>
        </w:rPr>
        <w:t xml:space="preserve">or </w:t>
      </w:r>
      <w:r>
        <w:rPr>
          <w:lang w:val="en-US" w:eastAsia="en-US"/>
        </w:rPr>
        <w:t xml:space="preserve">low-dose </w:t>
      </w:r>
      <w:r w:rsidR="00875F49">
        <w:rPr>
          <w:lang w:val="en-US" w:eastAsia="en-US"/>
        </w:rPr>
        <w:t>ALBC for use during primary arthroplasty as a prophylaxis, or in the second stage reconstruction for MSKI</w:t>
      </w:r>
      <w:r>
        <w:rPr>
          <w:lang w:val="en-US" w:eastAsia="en-US"/>
        </w:rPr>
        <w:t xml:space="preserve">. </w:t>
      </w:r>
      <w:r w:rsidR="00532CD8">
        <w:rPr>
          <w:lang w:val="en-US" w:eastAsia="en-US"/>
        </w:rPr>
        <w:t>A</w:t>
      </w:r>
      <w:r w:rsidR="00371FB6">
        <w:rPr>
          <w:lang w:val="en-US" w:eastAsia="en-US"/>
        </w:rPr>
        <w:t xml:space="preserve"> </w:t>
      </w:r>
      <w:r w:rsidR="0069052E">
        <w:rPr>
          <w:lang w:val="en-US" w:eastAsia="en-US"/>
        </w:rPr>
        <w:t>recent comprehensive review of</w:t>
      </w:r>
      <w:r w:rsidR="00D37FAD">
        <w:rPr>
          <w:lang w:val="en-US" w:eastAsia="en-US"/>
        </w:rPr>
        <w:t xml:space="preserve"> </w:t>
      </w:r>
      <w:r w:rsidR="00371FB6">
        <w:rPr>
          <w:lang w:val="en-US" w:eastAsia="en-US"/>
        </w:rPr>
        <w:t>ALBC use</w:t>
      </w:r>
      <w:r w:rsidR="009B0DEE">
        <w:rPr>
          <w:lang w:val="en-US" w:eastAsia="en-US"/>
        </w:rPr>
        <w:t xml:space="preserve"> </w:t>
      </w:r>
      <w:r w:rsidR="00777D85">
        <w:rPr>
          <w:lang w:val="en-US" w:eastAsia="en-US"/>
        </w:rPr>
        <w:t xml:space="preserve">for prophylaxis </w:t>
      </w:r>
      <w:r w:rsidR="009B0DEE">
        <w:rPr>
          <w:lang w:val="en-US" w:eastAsia="en-US"/>
        </w:rPr>
        <w:t xml:space="preserve">in </w:t>
      </w:r>
      <w:r w:rsidR="009B0DEE" w:rsidRPr="00371FB6">
        <w:rPr>
          <w:rFonts w:eastAsiaTheme="minorHAnsi"/>
        </w:rPr>
        <w:t xml:space="preserve">primary </w:t>
      </w:r>
      <w:r w:rsidR="009B0DEE">
        <w:rPr>
          <w:rFonts w:eastAsiaTheme="minorHAnsi"/>
        </w:rPr>
        <w:t xml:space="preserve">total joint </w:t>
      </w:r>
      <w:r w:rsidR="00E749A7">
        <w:rPr>
          <w:rFonts w:eastAsiaTheme="minorHAnsi"/>
        </w:rPr>
        <w:t>replacement</w:t>
      </w:r>
      <w:r w:rsidR="009B0DEE">
        <w:rPr>
          <w:rFonts w:eastAsiaTheme="minorHAnsi"/>
        </w:rPr>
        <w:t xml:space="preserve"> (</w:t>
      </w:r>
      <w:r w:rsidR="009B0DEE" w:rsidRPr="00371FB6">
        <w:rPr>
          <w:rFonts w:eastAsiaTheme="minorHAnsi"/>
        </w:rPr>
        <w:t>TJ</w:t>
      </w:r>
      <w:r w:rsidR="00E749A7">
        <w:rPr>
          <w:rFonts w:eastAsiaTheme="minorHAnsi"/>
        </w:rPr>
        <w:t>R</w:t>
      </w:r>
      <w:r w:rsidR="009B0DEE">
        <w:rPr>
          <w:rFonts w:eastAsiaTheme="minorHAnsi"/>
        </w:rPr>
        <w:t>)</w:t>
      </w:r>
      <w:r w:rsidR="00131731">
        <w:rPr>
          <w:rFonts w:eastAsiaTheme="minorHAnsi"/>
        </w:rPr>
        <w:t xml:space="preserve"> included 24 qualifying studies</w:t>
      </w:r>
      <w:r w:rsidR="00B6370E">
        <w:rPr>
          <w:lang w:val="en-US" w:eastAsia="en-US"/>
        </w:rPr>
        <w:fldChar w:fldCharType="begin">
          <w:fldData xml:space="preserve">PEVuZE5vdGU+PENpdGU+PEF1dGhvcj5TdWx0YW48L0F1dGhvcj48WWVhcj4yMDE5PC9ZZWFyPjxS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</w:fldData>
        </w:fldChar>
      </w:r>
      <w:r w:rsidR="00E63BF2">
        <w:rPr>
          <w:lang w:val="en-US" w:eastAsia="en-US"/>
        </w:rPr>
        <w:instrText xml:space="preserve"> ADDIN EN.CITE </w:instrText>
      </w:r>
      <w:r w:rsidR="00E63BF2">
        <w:rPr>
          <w:lang w:val="en-US" w:eastAsia="en-US"/>
        </w:rPr>
        <w:fldChar w:fldCharType="begin">
          <w:fldData xml:space="preserve">PEVuZE5vdGU+PENpdGU+PEF1dGhvcj5TdWx0YW48L0F1dGhvcj48WWVhcj4yMDE5PC9ZZWFyPjxS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</w:fldData>
        </w:fldChar>
      </w:r>
      <w:r w:rsidR="00E63BF2">
        <w:rPr>
          <w:lang w:val="en-US" w:eastAsia="en-US"/>
        </w:rPr>
        <w:instrText xml:space="preserve"> ADDIN EN.CITE.DATA </w:instrText>
      </w:r>
      <w:r w:rsidR="00E63BF2">
        <w:rPr>
          <w:lang w:val="en-US" w:eastAsia="en-US"/>
        </w:rPr>
      </w:r>
      <w:r w:rsidR="00E63BF2">
        <w:rPr>
          <w:lang w:val="en-US" w:eastAsia="en-US"/>
        </w:rPr>
        <w:fldChar w:fldCharType="end"/>
      </w:r>
      <w:r w:rsidR="00B6370E">
        <w:rPr>
          <w:lang w:val="en-US" w:eastAsia="en-US"/>
        </w:rPr>
      </w:r>
      <w:r w:rsidR="00B6370E">
        <w:rPr>
          <w:lang w:val="en-US" w:eastAsia="en-US"/>
        </w:rPr>
        <w:fldChar w:fldCharType="separate"/>
      </w:r>
      <w:r w:rsidR="00E63BF2" w:rsidRPr="00E63BF2">
        <w:rPr>
          <w:noProof/>
          <w:vertAlign w:val="superscript"/>
          <w:lang w:val="en-US" w:eastAsia="en-US"/>
        </w:rPr>
        <w:t>9</w:t>
      </w:r>
      <w:r w:rsidR="00B6370E">
        <w:rPr>
          <w:lang w:val="en-US" w:eastAsia="en-US"/>
        </w:rPr>
        <w:fldChar w:fldCharType="end"/>
      </w:r>
      <w:r w:rsidR="00131731">
        <w:rPr>
          <w:lang w:val="en-US" w:eastAsia="en-US"/>
        </w:rPr>
        <w:t>,</w:t>
      </w:r>
      <w:r w:rsidR="002E0EE8">
        <w:rPr>
          <w:lang w:val="en-US" w:eastAsia="en-US"/>
        </w:rPr>
        <w:t xml:space="preserve"> focus</w:t>
      </w:r>
      <w:r w:rsidR="00131731">
        <w:rPr>
          <w:lang w:val="en-US" w:eastAsia="en-US"/>
        </w:rPr>
        <w:t>ing</w:t>
      </w:r>
      <w:r w:rsidR="002E0EE8">
        <w:rPr>
          <w:lang w:val="en-US" w:eastAsia="en-US"/>
        </w:rPr>
        <w:t xml:space="preserve"> on three fundamental </w:t>
      </w:r>
      <w:r w:rsidR="00532CD8">
        <w:rPr>
          <w:lang w:val="en-US" w:eastAsia="en-US"/>
        </w:rPr>
        <w:t>topics</w:t>
      </w:r>
      <w:r w:rsidR="002E0EE8">
        <w:rPr>
          <w:lang w:val="en-US" w:eastAsia="en-US"/>
        </w:rPr>
        <w:t>:</w:t>
      </w:r>
      <w:r w:rsidR="0069052E">
        <w:rPr>
          <w:lang w:val="en-US" w:eastAsia="en-US"/>
        </w:rPr>
        <w:t xml:space="preserve">  </w:t>
      </w:r>
      <w:r w:rsidR="002E0EE8">
        <w:rPr>
          <w:rFonts w:eastAsiaTheme="minorHAnsi"/>
        </w:rPr>
        <w:t>1)</w:t>
      </w:r>
      <w:r w:rsidR="00371FB6" w:rsidRPr="00371FB6">
        <w:rPr>
          <w:rFonts w:eastAsiaTheme="minorHAnsi"/>
        </w:rPr>
        <w:t xml:space="preserve"> </w:t>
      </w:r>
      <w:r w:rsidR="00071F68">
        <w:rPr>
          <w:rFonts w:eastAsiaTheme="minorHAnsi"/>
        </w:rPr>
        <w:t>efficacy</w:t>
      </w:r>
      <w:r w:rsidR="00371FB6" w:rsidRPr="00371FB6">
        <w:rPr>
          <w:rFonts w:eastAsiaTheme="minorHAnsi"/>
        </w:rPr>
        <w:t xml:space="preserve"> of ABLC </w:t>
      </w:r>
      <w:r w:rsidR="00532CD8">
        <w:rPr>
          <w:rFonts w:eastAsiaTheme="minorHAnsi"/>
        </w:rPr>
        <w:t>to</w:t>
      </w:r>
      <w:r w:rsidR="00371FB6" w:rsidRPr="00371FB6">
        <w:rPr>
          <w:rFonts w:eastAsiaTheme="minorHAnsi"/>
        </w:rPr>
        <w:t xml:space="preserve"> </w:t>
      </w:r>
      <w:r w:rsidR="00532CD8">
        <w:rPr>
          <w:rFonts w:eastAsiaTheme="minorHAnsi"/>
        </w:rPr>
        <w:t>prevent</w:t>
      </w:r>
      <w:r w:rsidR="00532CD8" w:rsidRPr="00371FB6">
        <w:rPr>
          <w:rFonts w:eastAsiaTheme="minorHAnsi"/>
        </w:rPr>
        <w:t xml:space="preserve"> </w:t>
      </w:r>
      <w:r w:rsidR="00071F68">
        <w:rPr>
          <w:rFonts w:eastAsiaTheme="minorHAnsi"/>
        </w:rPr>
        <w:t>PJI</w:t>
      </w:r>
      <w:r w:rsidR="00E749A7">
        <w:rPr>
          <w:rFonts w:eastAsiaTheme="minorHAnsi"/>
        </w:rPr>
        <w:t>,</w:t>
      </w:r>
      <w:r>
        <w:rPr>
          <w:rFonts w:eastAsiaTheme="minorHAnsi"/>
        </w:rPr>
        <w:t xml:space="preserve"> </w:t>
      </w:r>
      <w:r w:rsidR="0069052E">
        <w:rPr>
          <w:lang w:val="en-US" w:eastAsia="en-US"/>
        </w:rPr>
        <w:t xml:space="preserve"> </w:t>
      </w:r>
      <w:r w:rsidR="002E0EE8">
        <w:rPr>
          <w:rFonts w:eastAsiaTheme="minorHAnsi"/>
        </w:rPr>
        <w:t>2)</w:t>
      </w:r>
      <w:r w:rsidR="00371FB6" w:rsidRPr="00371FB6">
        <w:rPr>
          <w:rFonts w:eastAsiaTheme="minorHAnsi"/>
        </w:rPr>
        <w:t xml:space="preserve"> risks associated with </w:t>
      </w:r>
      <w:r>
        <w:rPr>
          <w:rFonts w:eastAsiaTheme="minorHAnsi"/>
        </w:rPr>
        <w:t xml:space="preserve">ALBC </w:t>
      </w:r>
      <w:r>
        <w:rPr>
          <w:rFonts w:eastAsiaTheme="minorHAnsi"/>
        </w:rPr>
        <w:lastRenderedPageBreak/>
        <w:t>for prophylaxis</w:t>
      </w:r>
      <w:r w:rsidR="00E749A7">
        <w:rPr>
          <w:rFonts w:eastAsiaTheme="minorHAnsi"/>
        </w:rPr>
        <w:t>,</w:t>
      </w:r>
      <w:r w:rsidR="002E0EE8">
        <w:rPr>
          <w:rFonts w:eastAsiaTheme="minorHAnsi"/>
        </w:rPr>
        <w:t xml:space="preserve"> </w:t>
      </w:r>
      <w:r w:rsidR="00E749A7">
        <w:rPr>
          <w:rFonts w:eastAsiaTheme="minorHAnsi"/>
        </w:rPr>
        <w:t>a</w:t>
      </w:r>
      <w:proofErr w:type="spellStart"/>
      <w:r w:rsidR="00F16293">
        <w:rPr>
          <w:lang w:val="en-US" w:eastAsia="en-US"/>
        </w:rPr>
        <w:t>nd</w:t>
      </w:r>
      <w:proofErr w:type="spellEnd"/>
      <w:r w:rsidR="00F16293">
        <w:rPr>
          <w:lang w:val="en-US" w:eastAsia="en-US"/>
        </w:rPr>
        <w:t xml:space="preserve"> </w:t>
      </w:r>
      <w:r w:rsidR="002E0EE8">
        <w:rPr>
          <w:rFonts w:eastAsiaTheme="minorHAnsi"/>
        </w:rPr>
        <w:t>3</w:t>
      </w:r>
      <w:r w:rsidR="00371FB6" w:rsidRPr="00371FB6">
        <w:rPr>
          <w:rFonts w:eastAsiaTheme="minorHAnsi"/>
        </w:rPr>
        <w:t xml:space="preserve">) </w:t>
      </w:r>
      <w:r w:rsidR="00532CD8" w:rsidRPr="00371FB6">
        <w:rPr>
          <w:rFonts w:eastAsiaTheme="minorHAnsi"/>
        </w:rPr>
        <w:t>economic justif</w:t>
      </w:r>
      <w:r w:rsidR="00532CD8">
        <w:rPr>
          <w:rFonts w:eastAsiaTheme="minorHAnsi"/>
        </w:rPr>
        <w:t xml:space="preserve">ication for </w:t>
      </w:r>
      <w:r>
        <w:rPr>
          <w:rFonts w:eastAsiaTheme="minorHAnsi"/>
        </w:rPr>
        <w:t>ALBC prophylaxis</w:t>
      </w:r>
      <w:r w:rsidRPr="00371FB6">
        <w:rPr>
          <w:rFonts w:eastAsiaTheme="minorHAnsi"/>
        </w:rPr>
        <w:t xml:space="preserve"> </w:t>
      </w:r>
      <w:r w:rsidR="00371FB6" w:rsidRPr="00371FB6">
        <w:rPr>
          <w:rFonts w:eastAsiaTheme="minorHAnsi"/>
        </w:rPr>
        <w:t>in primary TJ</w:t>
      </w:r>
      <w:r w:rsidR="00131731">
        <w:rPr>
          <w:rFonts w:eastAsiaTheme="minorHAnsi"/>
        </w:rPr>
        <w:t>R</w:t>
      </w:r>
      <w:r w:rsidR="00532CD8">
        <w:rPr>
          <w:rFonts w:eastAsiaTheme="minorHAnsi"/>
        </w:rPr>
        <w:t>.</w:t>
      </w:r>
      <w:r w:rsidR="00371FB6" w:rsidRPr="00371FB6">
        <w:rPr>
          <w:rFonts w:eastAsiaTheme="minorHAnsi"/>
        </w:rPr>
        <w:t xml:space="preserve"> </w:t>
      </w:r>
      <w:r w:rsidR="00F16293">
        <w:rPr>
          <w:lang w:val="en-US" w:eastAsia="en-US"/>
        </w:rPr>
        <w:t xml:space="preserve"> </w:t>
      </w:r>
      <w:r w:rsidR="00131731">
        <w:rPr>
          <w:rFonts w:eastAsiaTheme="minorHAnsi"/>
        </w:rPr>
        <w:t>T</w:t>
      </w:r>
      <w:r w:rsidR="002E0EE8">
        <w:rPr>
          <w:rFonts w:eastAsiaTheme="minorHAnsi"/>
        </w:rPr>
        <w:t xml:space="preserve">he authors concluded that although contradictory results have been published, </w:t>
      </w:r>
      <w:r w:rsidR="001058CD">
        <w:rPr>
          <w:rFonts w:eastAsiaTheme="minorHAnsi"/>
        </w:rPr>
        <w:t>most clinical studie</w:t>
      </w:r>
      <w:r w:rsidR="008544E2">
        <w:rPr>
          <w:rFonts w:eastAsiaTheme="minorHAnsi"/>
        </w:rPr>
        <w:t>s</w:t>
      </w:r>
      <w:r w:rsidR="00371FB6" w:rsidRPr="00371FB6">
        <w:rPr>
          <w:rFonts w:eastAsiaTheme="minorHAnsi"/>
        </w:rPr>
        <w:t xml:space="preserve"> </w:t>
      </w:r>
      <w:r w:rsidR="00071F68">
        <w:rPr>
          <w:rFonts w:eastAsiaTheme="minorHAnsi"/>
        </w:rPr>
        <w:t>found</w:t>
      </w:r>
      <w:r w:rsidR="00071F68" w:rsidRPr="00371FB6">
        <w:rPr>
          <w:rFonts w:eastAsiaTheme="minorHAnsi"/>
        </w:rPr>
        <w:t xml:space="preserve"> </w:t>
      </w:r>
      <w:r w:rsidR="00371FB6" w:rsidRPr="00371FB6">
        <w:rPr>
          <w:rFonts w:eastAsiaTheme="minorHAnsi"/>
        </w:rPr>
        <w:t>similar infection rates between</w:t>
      </w:r>
      <w:r>
        <w:rPr>
          <w:rFonts w:eastAsiaTheme="minorHAnsi"/>
        </w:rPr>
        <w:t xml:space="preserve"> low-do</w:t>
      </w:r>
      <w:r w:rsidR="00BE30DA">
        <w:rPr>
          <w:rFonts w:eastAsiaTheme="minorHAnsi"/>
        </w:rPr>
        <w:t>s</w:t>
      </w:r>
      <w:r>
        <w:rPr>
          <w:rFonts w:eastAsiaTheme="minorHAnsi"/>
        </w:rPr>
        <w:t>e</w:t>
      </w:r>
      <w:r w:rsidR="00371FB6" w:rsidRPr="00371FB6">
        <w:rPr>
          <w:rFonts w:eastAsiaTheme="minorHAnsi"/>
        </w:rPr>
        <w:t xml:space="preserve"> </w:t>
      </w:r>
      <w:r w:rsidR="00D23398" w:rsidRPr="00371FB6">
        <w:rPr>
          <w:rFonts w:eastAsiaTheme="minorHAnsi"/>
        </w:rPr>
        <w:t xml:space="preserve">ABLC </w:t>
      </w:r>
      <w:r w:rsidR="00D23398">
        <w:rPr>
          <w:rFonts w:eastAsiaTheme="minorHAnsi"/>
        </w:rPr>
        <w:t>(</w:t>
      </w:r>
      <w:r w:rsidR="00D23398" w:rsidRPr="00D23398">
        <w:rPr>
          <w:rFonts w:eastAsiaTheme="minorHAnsi"/>
          <w:u w:val="single"/>
        </w:rPr>
        <w:t>&lt;</w:t>
      </w:r>
      <w:r w:rsidR="00D23398">
        <w:rPr>
          <w:rFonts w:eastAsiaTheme="minorHAnsi"/>
        </w:rPr>
        <w:t xml:space="preserve">2 g of </w:t>
      </w:r>
      <w:r w:rsidR="00636FAF">
        <w:rPr>
          <w:rFonts w:eastAsiaTheme="minorHAnsi"/>
        </w:rPr>
        <w:t>antibiotic</w:t>
      </w:r>
      <w:r w:rsidR="00D23398">
        <w:rPr>
          <w:rFonts w:eastAsiaTheme="minorHAnsi"/>
        </w:rPr>
        <w:t xml:space="preserve"> powder per 40 g batch of ALBC) </w:t>
      </w:r>
      <w:r w:rsidR="00371FB6" w:rsidRPr="00371FB6">
        <w:rPr>
          <w:rFonts w:eastAsiaTheme="minorHAnsi"/>
        </w:rPr>
        <w:t>and plain cement</w:t>
      </w:r>
      <w:r w:rsidR="00131731">
        <w:rPr>
          <w:rFonts w:eastAsiaTheme="minorHAnsi"/>
        </w:rPr>
        <w:t xml:space="preserve"> (both groups received systemic perioperative antibiotic prophylaxis)</w:t>
      </w:r>
      <w:r w:rsidR="00071F68">
        <w:rPr>
          <w:rFonts w:eastAsiaTheme="minorHAnsi"/>
        </w:rPr>
        <w:t>.</w:t>
      </w:r>
      <w:r>
        <w:rPr>
          <w:rFonts w:eastAsiaTheme="minorHAnsi"/>
        </w:rPr>
        <w:t xml:space="preserve"> </w:t>
      </w:r>
      <w:r w:rsidR="002E0EE8">
        <w:rPr>
          <w:rFonts w:eastAsiaTheme="minorHAnsi"/>
        </w:rPr>
        <w:t>They also cited risks</w:t>
      </w:r>
      <w:r w:rsidR="00371FB6" w:rsidRPr="00371FB6">
        <w:rPr>
          <w:rFonts w:eastAsiaTheme="minorHAnsi"/>
        </w:rPr>
        <w:t xml:space="preserve"> associated with routine use of ABLC</w:t>
      </w:r>
      <w:r w:rsidR="002B07C9">
        <w:rPr>
          <w:rFonts w:eastAsiaTheme="minorHAnsi"/>
        </w:rPr>
        <w:t xml:space="preserve"> </w:t>
      </w:r>
      <w:r w:rsidR="00131731">
        <w:rPr>
          <w:rFonts w:eastAsiaTheme="minorHAnsi"/>
        </w:rPr>
        <w:t>including</w:t>
      </w:r>
      <w:r w:rsidR="002E0EE8">
        <w:rPr>
          <w:rFonts w:eastAsiaTheme="minorHAnsi"/>
        </w:rPr>
        <w:t>:</w:t>
      </w:r>
      <w:r w:rsidR="00371FB6" w:rsidRPr="00371FB6">
        <w:rPr>
          <w:rFonts w:eastAsiaTheme="minorHAnsi"/>
        </w:rPr>
        <w:t xml:space="preserve"> </w:t>
      </w:r>
      <w:r w:rsidR="00977236">
        <w:rPr>
          <w:rFonts w:eastAsiaTheme="minorHAnsi"/>
        </w:rPr>
        <w:t>dose</w:t>
      </w:r>
      <w:r>
        <w:rPr>
          <w:rFonts w:eastAsiaTheme="minorHAnsi"/>
        </w:rPr>
        <w:t>-</w:t>
      </w:r>
      <w:r w:rsidR="00977236">
        <w:rPr>
          <w:rFonts w:eastAsiaTheme="minorHAnsi"/>
        </w:rPr>
        <w:t>dependent degr</w:t>
      </w:r>
      <w:r w:rsidR="00BE7642">
        <w:rPr>
          <w:rFonts w:eastAsiaTheme="minorHAnsi"/>
        </w:rPr>
        <w:t>a</w:t>
      </w:r>
      <w:r w:rsidR="00977236">
        <w:rPr>
          <w:rFonts w:eastAsiaTheme="minorHAnsi"/>
        </w:rPr>
        <w:t xml:space="preserve">dation of material strength </w:t>
      </w:r>
      <w:r w:rsidR="00371FB6" w:rsidRPr="00371FB6">
        <w:rPr>
          <w:rFonts w:eastAsiaTheme="minorHAnsi"/>
        </w:rPr>
        <w:t xml:space="preserve">of </w:t>
      </w:r>
      <w:r w:rsidR="001C4231">
        <w:rPr>
          <w:rFonts w:eastAsiaTheme="minorHAnsi"/>
        </w:rPr>
        <w:t xml:space="preserve">the </w:t>
      </w:r>
      <w:r w:rsidR="00371FB6" w:rsidRPr="00371FB6">
        <w:rPr>
          <w:rFonts w:eastAsiaTheme="minorHAnsi"/>
        </w:rPr>
        <w:t xml:space="preserve">cement, </w:t>
      </w:r>
      <w:r w:rsidR="000F0588">
        <w:rPr>
          <w:color w:val="000000"/>
        </w:rPr>
        <w:t>adverse effects on</w:t>
      </w:r>
      <w:r w:rsidR="000F0588" w:rsidRPr="00450546">
        <w:rPr>
          <w:b/>
          <w:bCs/>
          <w:color w:val="000000"/>
        </w:rPr>
        <w:t xml:space="preserve"> </w:t>
      </w:r>
      <w:r w:rsidR="000F0588" w:rsidRPr="00450546">
        <w:rPr>
          <w:color w:val="000000"/>
        </w:rPr>
        <w:t>local cells and healing</w:t>
      </w:r>
      <w:r w:rsidR="000F0588">
        <w:rPr>
          <w:color w:val="000000"/>
        </w:rPr>
        <w:t>,</w:t>
      </w:r>
      <w:r w:rsidR="000F0588" w:rsidRPr="00E325A1">
        <w:rPr>
          <w:color w:val="000000"/>
        </w:rPr>
        <w:t xml:space="preserve"> </w:t>
      </w:r>
      <w:r w:rsidR="00371FB6" w:rsidRPr="00371FB6">
        <w:rPr>
          <w:rFonts w:eastAsiaTheme="minorHAnsi"/>
        </w:rPr>
        <w:t>systemic toxicity</w:t>
      </w:r>
      <w:r w:rsidR="007068A6">
        <w:rPr>
          <w:rFonts w:eastAsiaTheme="minorHAnsi"/>
        </w:rPr>
        <w:t xml:space="preserve"> when drug distribution out of the local site exceeds systemic clearance </w:t>
      </w:r>
      <w:r w:rsidR="008E2A34">
        <w:rPr>
          <w:rFonts w:eastAsiaTheme="minorHAnsi"/>
        </w:rPr>
        <w:t>(</w:t>
      </w:r>
      <w:r w:rsidR="00C7108D">
        <w:rPr>
          <w:rFonts w:eastAsiaTheme="minorHAnsi"/>
        </w:rPr>
        <w:t>A</w:t>
      </w:r>
      <w:r w:rsidR="008E2A34">
        <w:rPr>
          <w:rFonts w:eastAsiaTheme="minorHAnsi"/>
        </w:rPr>
        <w:t xml:space="preserve">cute Kidney Injury, AKI), </w:t>
      </w:r>
      <w:r w:rsidRPr="00371FB6">
        <w:rPr>
          <w:rFonts w:eastAsiaTheme="minorHAnsi"/>
        </w:rPr>
        <w:t xml:space="preserve">local </w:t>
      </w:r>
      <w:r w:rsidR="008E2A34">
        <w:rPr>
          <w:rFonts w:eastAsiaTheme="minorHAnsi"/>
        </w:rPr>
        <w:t xml:space="preserve">tissue toxicity </w:t>
      </w:r>
      <w:r w:rsidR="00371FB6" w:rsidRPr="00371FB6">
        <w:rPr>
          <w:rFonts w:eastAsiaTheme="minorHAnsi"/>
        </w:rPr>
        <w:t xml:space="preserve">and development of </w:t>
      </w:r>
      <w:r w:rsidR="008E2A34">
        <w:rPr>
          <w:rFonts w:eastAsiaTheme="minorHAnsi"/>
        </w:rPr>
        <w:t xml:space="preserve">antibacterial </w:t>
      </w:r>
      <w:r w:rsidR="00371FB6" w:rsidRPr="00371FB6">
        <w:rPr>
          <w:rFonts w:eastAsiaTheme="minorHAnsi"/>
        </w:rPr>
        <w:t>resistan</w:t>
      </w:r>
      <w:r w:rsidR="008E2A34">
        <w:rPr>
          <w:rFonts w:eastAsiaTheme="minorHAnsi"/>
        </w:rPr>
        <w:t>ce</w:t>
      </w:r>
      <w:r w:rsidR="00371FB6" w:rsidRPr="00371FB6">
        <w:rPr>
          <w:rFonts w:eastAsiaTheme="minorHAnsi"/>
        </w:rPr>
        <w:t xml:space="preserve">. </w:t>
      </w:r>
      <w:r w:rsidR="002E0EE8">
        <w:rPr>
          <w:rFonts w:eastAsiaTheme="minorHAnsi"/>
        </w:rPr>
        <w:t xml:space="preserve"> </w:t>
      </w:r>
      <w:r w:rsidR="00131731">
        <w:rPr>
          <w:rFonts w:eastAsiaTheme="minorHAnsi"/>
        </w:rPr>
        <w:t>T</w:t>
      </w:r>
      <w:r w:rsidR="00D50DC6">
        <w:rPr>
          <w:rFonts w:eastAsiaTheme="minorHAnsi"/>
        </w:rPr>
        <w:t xml:space="preserve">he authors </w:t>
      </w:r>
      <w:r w:rsidR="00131731">
        <w:rPr>
          <w:rFonts w:eastAsiaTheme="minorHAnsi"/>
        </w:rPr>
        <w:t xml:space="preserve">also </w:t>
      </w:r>
      <w:r w:rsidR="00D50DC6">
        <w:rPr>
          <w:rFonts w:eastAsiaTheme="minorHAnsi"/>
        </w:rPr>
        <w:t xml:space="preserve">concluded that the </w:t>
      </w:r>
      <w:r w:rsidR="008E2A34">
        <w:rPr>
          <w:rFonts w:eastAsiaTheme="minorHAnsi"/>
        </w:rPr>
        <w:t xml:space="preserve">cost of </w:t>
      </w:r>
      <w:r w:rsidR="00071F68">
        <w:rPr>
          <w:rFonts w:eastAsiaTheme="minorHAnsi"/>
        </w:rPr>
        <w:t xml:space="preserve">prophylactic use of </w:t>
      </w:r>
      <w:r w:rsidR="008E2A34">
        <w:rPr>
          <w:rFonts w:eastAsiaTheme="minorHAnsi"/>
        </w:rPr>
        <w:t xml:space="preserve">low-dose </w:t>
      </w:r>
      <w:r w:rsidR="009B0DEE" w:rsidRPr="00977236">
        <w:rPr>
          <w:rFonts w:eastAsiaTheme="minorHAnsi"/>
        </w:rPr>
        <w:t>ABLC</w:t>
      </w:r>
      <w:r w:rsidR="009B0DEE" w:rsidRPr="00371FB6">
        <w:rPr>
          <w:rFonts w:eastAsiaTheme="minorHAnsi"/>
        </w:rPr>
        <w:t xml:space="preserve"> </w:t>
      </w:r>
      <w:r w:rsidR="008E2A34">
        <w:rPr>
          <w:rFonts w:eastAsiaTheme="minorHAnsi"/>
        </w:rPr>
        <w:t xml:space="preserve">for </w:t>
      </w:r>
      <w:r w:rsidR="00F16293">
        <w:rPr>
          <w:rFonts w:eastAsiaTheme="minorHAnsi"/>
        </w:rPr>
        <w:t xml:space="preserve">PJI </w:t>
      </w:r>
      <w:r w:rsidR="002760B3">
        <w:rPr>
          <w:rFonts w:eastAsiaTheme="minorHAnsi"/>
        </w:rPr>
        <w:t>(</w:t>
      </w:r>
      <w:r w:rsidR="00071F68">
        <w:rPr>
          <w:rFonts w:eastAsiaTheme="minorHAnsi"/>
        </w:rPr>
        <w:t>~</w:t>
      </w:r>
      <w:r w:rsidR="002760B3">
        <w:rPr>
          <w:rFonts w:eastAsiaTheme="minorHAnsi"/>
        </w:rPr>
        <w:t xml:space="preserve"> $234</w:t>
      </w:r>
      <w:r w:rsidR="00071F68">
        <w:rPr>
          <w:rFonts w:eastAsiaTheme="minorHAnsi"/>
        </w:rPr>
        <w:t>M</w:t>
      </w:r>
      <w:r w:rsidR="002760B3" w:rsidRPr="00371FB6">
        <w:rPr>
          <w:rFonts w:eastAsiaTheme="minorHAnsi"/>
        </w:rPr>
        <w:t xml:space="preserve"> </w:t>
      </w:r>
      <w:r w:rsidR="002760B3">
        <w:rPr>
          <w:rFonts w:eastAsiaTheme="minorHAnsi"/>
        </w:rPr>
        <w:t xml:space="preserve">annually) </w:t>
      </w:r>
      <w:r w:rsidR="008E2A34">
        <w:rPr>
          <w:rFonts w:eastAsiaTheme="minorHAnsi"/>
        </w:rPr>
        <w:t>cannot be</w:t>
      </w:r>
      <w:r w:rsidR="00371FB6" w:rsidRPr="00371FB6">
        <w:rPr>
          <w:rFonts w:eastAsiaTheme="minorHAnsi"/>
        </w:rPr>
        <w:t xml:space="preserve"> justif</w:t>
      </w:r>
      <w:r w:rsidR="0047297D">
        <w:rPr>
          <w:rFonts w:eastAsiaTheme="minorHAnsi"/>
        </w:rPr>
        <w:t>ied</w:t>
      </w:r>
      <w:r w:rsidR="00371FB6" w:rsidRPr="00371FB6">
        <w:rPr>
          <w:rFonts w:eastAsiaTheme="minorHAnsi"/>
        </w:rPr>
        <w:t xml:space="preserve"> </w:t>
      </w:r>
      <w:r w:rsidR="00071F68">
        <w:rPr>
          <w:rFonts w:eastAsiaTheme="minorHAnsi"/>
        </w:rPr>
        <w:t>by</w:t>
      </w:r>
      <w:r w:rsidR="009B0DEE">
        <w:rPr>
          <w:rFonts w:eastAsiaTheme="minorHAnsi"/>
        </w:rPr>
        <w:t xml:space="preserve"> </w:t>
      </w:r>
      <w:r w:rsidR="008E2A34">
        <w:rPr>
          <w:rFonts w:eastAsiaTheme="minorHAnsi"/>
        </w:rPr>
        <w:t>cost savings from fewer PJIs</w:t>
      </w:r>
      <w:r w:rsidR="00371FB6" w:rsidRPr="00371FB6">
        <w:rPr>
          <w:rFonts w:eastAsiaTheme="minorHAnsi"/>
        </w:rPr>
        <w:t xml:space="preserve">. </w:t>
      </w:r>
    </w:p>
    <w:p w14:paraId="54623B1B" w14:textId="53762FC5" w:rsidR="00857EA1" w:rsidRDefault="00B33381" w:rsidP="00AB433B">
      <w:pPr>
        <w:autoSpaceDE w:val="0"/>
        <w:autoSpaceDN w:val="0"/>
        <w:adjustRightInd w:val="0"/>
        <w:spacing w:line="480" w:lineRule="auto"/>
        <w:ind w:firstLine="720"/>
      </w:pPr>
      <w:r>
        <w:t xml:space="preserve">On top of </w:t>
      </w:r>
      <w:r w:rsidR="00AC6816">
        <w:t>the aforementioned</w:t>
      </w:r>
      <w:r>
        <w:t xml:space="preserve"> </w:t>
      </w:r>
      <w:r w:rsidR="00AC6816">
        <w:t>questions</w:t>
      </w:r>
      <w:r>
        <w:t xml:space="preserve"> about </w:t>
      </w:r>
      <w:r w:rsidR="002760B3">
        <w:t xml:space="preserve">low-dose prophylactic </w:t>
      </w:r>
      <w:r w:rsidR="0010732E">
        <w:t>ALBC</w:t>
      </w:r>
      <w:r>
        <w:t xml:space="preserve"> </w:t>
      </w:r>
      <w:r w:rsidR="00AC6816">
        <w:t>use in primary TJ</w:t>
      </w:r>
      <w:r w:rsidR="00131731">
        <w:t>R</w:t>
      </w:r>
      <w:r w:rsidR="00AC6816">
        <w:t xml:space="preserve">, additional concerns with this clinical practice </w:t>
      </w:r>
      <w:r>
        <w:t xml:space="preserve">include: 1) </w:t>
      </w:r>
      <w:r w:rsidR="007807E0">
        <w:t>well known limitations of commonly used antibiotics (</w:t>
      </w:r>
      <w:r w:rsidR="007807E0" w:rsidRPr="007807E0">
        <w:rPr>
          <w:b/>
          <w:bCs/>
        </w:rPr>
        <w:t>Figure 1</w:t>
      </w:r>
      <w:r w:rsidR="007807E0">
        <w:t xml:space="preserve">), 2) </w:t>
      </w:r>
      <w:r w:rsidR="000F7CC5">
        <w:t xml:space="preserve">ineffectiveness </w:t>
      </w:r>
      <w:r w:rsidR="00E402D3">
        <w:t>for</w:t>
      </w:r>
      <w:r w:rsidR="000F7CC5">
        <w:t xml:space="preserve"> bacteria within biofilms </w:t>
      </w:r>
      <w:r w:rsidR="00014C24">
        <w:t>(</w:t>
      </w:r>
      <w:r w:rsidR="00014C24" w:rsidRPr="00014C24">
        <w:rPr>
          <w:b/>
          <w:bCs/>
        </w:rPr>
        <w:t>Figure 2</w:t>
      </w:r>
      <w:r w:rsidR="00014C24">
        <w:t>), 3) unfavorable biodistribution patterns in which the antibiotic is dispersed away from the infection (</w:t>
      </w:r>
      <w:r w:rsidR="00014C24" w:rsidRPr="00014C24">
        <w:rPr>
          <w:b/>
          <w:bCs/>
        </w:rPr>
        <w:t>Figure 3</w:t>
      </w:r>
      <w:r w:rsidR="00014C24">
        <w:t xml:space="preserve">), 4) </w:t>
      </w:r>
      <w:r w:rsidR="0010732E">
        <w:t xml:space="preserve">bacterial colonization of the ALBC after the </w:t>
      </w:r>
      <w:r w:rsidR="00636FAF">
        <w:rPr>
          <w:rFonts w:eastAsiaTheme="minorHAnsi"/>
        </w:rPr>
        <w:t xml:space="preserve">antibiotic </w:t>
      </w:r>
      <w:r w:rsidR="0010732E">
        <w:t xml:space="preserve">release </w:t>
      </w:r>
      <w:r w:rsidR="002760B3">
        <w:t>decrease</w:t>
      </w:r>
      <w:r w:rsidR="003E7834">
        <w:t>s</w:t>
      </w:r>
      <w:r w:rsidR="002760B3">
        <w:t xml:space="preserve"> to subtherapeutic levels </w:t>
      </w:r>
      <w:r w:rsidR="00C7108D">
        <w:t>(</w:t>
      </w:r>
      <w:r w:rsidR="001A43AB">
        <w:t xml:space="preserve">i.e.; </w:t>
      </w:r>
      <w:r w:rsidR="006C0E44">
        <w:t>below the minimum inhibitory concentration (</w:t>
      </w:r>
      <w:r w:rsidR="002760B3">
        <w:t>MIC</w:t>
      </w:r>
      <w:r w:rsidR="006C0E44">
        <w:t>)</w:t>
      </w:r>
      <w:r w:rsidR="00C7108D">
        <w:t>)</w:t>
      </w:r>
      <w:r w:rsidR="0010732E">
        <w:t xml:space="preserve">, </w:t>
      </w:r>
      <w:r w:rsidR="00014C24">
        <w:t>5</w:t>
      </w:r>
      <w:r w:rsidR="0010732E">
        <w:t xml:space="preserve">) </w:t>
      </w:r>
      <w:r w:rsidR="0010732E" w:rsidRPr="008112C9">
        <w:t>alterations</w:t>
      </w:r>
      <w:r w:rsidR="0010732E">
        <w:t xml:space="preserve"> to the host microbiome, </w:t>
      </w:r>
      <w:r w:rsidR="00014C24">
        <w:t>6</w:t>
      </w:r>
      <w:r w:rsidR="0010732E">
        <w:t xml:space="preserve">) </w:t>
      </w:r>
      <w:r w:rsidR="00C7108D">
        <w:t xml:space="preserve">a </w:t>
      </w:r>
      <w:r w:rsidR="00F538DB" w:rsidRPr="008112C9">
        <w:t>limited number of commercial</w:t>
      </w:r>
      <w:r w:rsidR="00C7108D">
        <w:t>ly available</w:t>
      </w:r>
      <w:r w:rsidR="00F538DB" w:rsidRPr="008112C9">
        <w:t xml:space="preserve"> products</w:t>
      </w:r>
      <w:r w:rsidR="00AC6816" w:rsidRPr="008112C9">
        <w:t>,</w:t>
      </w:r>
      <w:r w:rsidR="00AC6816">
        <w:t xml:space="preserve"> </w:t>
      </w:r>
      <w:r w:rsidR="00014C24">
        <w:t>7</w:t>
      </w:r>
      <w:r w:rsidR="002760B3">
        <w:t xml:space="preserve">) </w:t>
      </w:r>
      <w:r w:rsidR="00AC6816" w:rsidRPr="008112C9">
        <w:t>products</w:t>
      </w:r>
      <w:r w:rsidR="00F538DB" w:rsidRPr="008112C9">
        <w:t xml:space="preserve"> </w:t>
      </w:r>
      <w:r w:rsidR="002760B3">
        <w:t>available in the USA</w:t>
      </w:r>
      <w:r w:rsidR="00F538DB" w:rsidRPr="008112C9">
        <w:t xml:space="preserve"> </w:t>
      </w:r>
      <w:r w:rsidR="003349B5">
        <w:t xml:space="preserve">that </w:t>
      </w:r>
      <w:r w:rsidR="00F538DB" w:rsidRPr="008112C9">
        <w:t>contain</w:t>
      </w:r>
      <w:r w:rsidR="00A0529F">
        <w:t xml:space="preserve"> an</w:t>
      </w:r>
      <w:r w:rsidR="00F538DB" w:rsidRPr="008112C9">
        <w:t xml:space="preserve"> insufficient</w:t>
      </w:r>
      <w:r w:rsidR="002760B3">
        <w:t xml:space="preserve"> </w:t>
      </w:r>
      <w:r w:rsidR="00636FAF">
        <w:rPr>
          <w:rFonts w:eastAsiaTheme="minorHAnsi"/>
        </w:rPr>
        <w:t xml:space="preserve">antibiotic </w:t>
      </w:r>
      <w:r w:rsidR="002760B3">
        <w:t xml:space="preserve">load for the first stage </w:t>
      </w:r>
      <w:r w:rsidR="00F538DB" w:rsidRPr="008112C9">
        <w:t>treat</w:t>
      </w:r>
      <w:r w:rsidR="002760B3">
        <w:t>ment of</w:t>
      </w:r>
      <w:r w:rsidR="00F538DB" w:rsidRPr="008112C9">
        <w:t xml:space="preserve"> biofilm</w:t>
      </w:r>
      <w:r w:rsidR="002760B3">
        <w:t>-associated MSK</w:t>
      </w:r>
      <w:r w:rsidR="00A0529F">
        <w:t>I</w:t>
      </w:r>
      <w:r w:rsidR="00F538DB">
        <w:t xml:space="preserve"> infections, and </w:t>
      </w:r>
      <w:r w:rsidR="00014C24">
        <w:t>8</w:t>
      </w:r>
      <w:r w:rsidR="00F538DB">
        <w:t xml:space="preserve">) complications </w:t>
      </w:r>
      <w:r w:rsidR="00204B75">
        <w:t xml:space="preserve">from non-standardized, non-validated, surgeon-directed, high-dose ALBC </w:t>
      </w:r>
      <w:r w:rsidR="00D23398" w:rsidRPr="00371FB6">
        <w:rPr>
          <w:rFonts w:eastAsiaTheme="minorHAnsi"/>
        </w:rPr>
        <w:t xml:space="preserve"> </w:t>
      </w:r>
      <w:r w:rsidR="00D23398">
        <w:rPr>
          <w:rFonts w:eastAsiaTheme="minorHAnsi"/>
        </w:rPr>
        <w:t>(</w:t>
      </w:r>
      <w:r w:rsidR="00D23398">
        <w:rPr>
          <w:rFonts w:eastAsiaTheme="minorHAnsi"/>
          <w:u w:val="single"/>
        </w:rPr>
        <w:t>&gt;</w:t>
      </w:r>
      <w:r w:rsidR="00104861">
        <w:rPr>
          <w:rFonts w:eastAsiaTheme="minorHAnsi"/>
        </w:rPr>
        <w:t>5</w:t>
      </w:r>
      <w:r w:rsidR="00D23398">
        <w:rPr>
          <w:rFonts w:eastAsiaTheme="minorHAnsi"/>
        </w:rPr>
        <w:t xml:space="preserve"> g of </w:t>
      </w:r>
      <w:r w:rsidR="00636FAF">
        <w:rPr>
          <w:rFonts w:eastAsiaTheme="minorHAnsi"/>
        </w:rPr>
        <w:t xml:space="preserve">antibiotic </w:t>
      </w:r>
      <w:r w:rsidR="00D23398">
        <w:rPr>
          <w:rFonts w:eastAsiaTheme="minorHAnsi"/>
        </w:rPr>
        <w:t xml:space="preserve">powder per 40 g batch of ALBC) </w:t>
      </w:r>
      <w:r w:rsidR="00204B75">
        <w:t xml:space="preserve">formulations with unknown </w:t>
      </w:r>
      <w:r w:rsidR="00636FAF">
        <w:rPr>
          <w:rFonts w:eastAsiaTheme="minorHAnsi"/>
        </w:rPr>
        <w:t xml:space="preserve">antibiotic </w:t>
      </w:r>
      <w:r w:rsidR="00204B75">
        <w:t>release</w:t>
      </w:r>
      <w:r w:rsidR="00DB6ED5">
        <w:t xml:space="preserve">, </w:t>
      </w:r>
      <w:r w:rsidR="00F538DB">
        <w:t xml:space="preserve">including </w:t>
      </w:r>
      <w:r w:rsidR="002760B3">
        <w:t>AKI</w:t>
      </w:r>
      <w:r w:rsidR="00F538DB" w:rsidRPr="008112C9">
        <w:t xml:space="preserve"> </w:t>
      </w:r>
      <w:r w:rsidR="00DB6ED5" w:rsidRPr="008112C9">
        <w:t xml:space="preserve">from </w:t>
      </w:r>
      <w:r w:rsidR="002760B3">
        <w:t xml:space="preserve">systemic </w:t>
      </w:r>
      <w:r w:rsidR="00DB6ED5" w:rsidRPr="008112C9">
        <w:t xml:space="preserve">antibiotic </w:t>
      </w:r>
      <w:r w:rsidR="002760B3">
        <w:t>exposure</w:t>
      </w:r>
      <w:r w:rsidR="00DB6ED5">
        <w:t>.</w:t>
      </w:r>
      <w:r w:rsidR="00857EA1">
        <w:t xml:space="preserve">  </w:t>
      </w:r>
    </w:p>
    <w:p w14:paraId="39ED7AB5" w14:textId="65BCD479" w:rsidR="00777D85" w:rsidRPr="00B35C38" w:rsidRDefault="00777D85" w:rsidP="00D13735">
      <w:pPr>
        <w:pStyle w:val="NormalWeb"/>
        <w:spacing w:line="480" w:lineRule="auto"/>
        <w:ind w:firstLine="720"/>
      </w:pPr>
      <w:r w:rsidRPr="00D13735">
        <w:t xml:space="preserve">Remarkably, despite the broad clinical use of ALBC since the 1980s </w:t>
      </w:r>
      <w:r w:rsidRPr="00D13735">
        <w:fldChar w:fldCharType="begin"/>
      </w:r>
      <w:r w:rsidR="00E63BF2">
        <w:instrText xml:space="preserve"> ADDIN EN.CITE &lt;EndNote&gt;&lt;Cite&gt;&lt;Author&gt;Buchholz&lt;/Author&gt;&lt;Year&gt;1984&lt;/Year&gt;&lt;RecNum&gt;5182&lt;/RecNum&gt;&lt;DisplayText&gt;&lt;style face="superscript"&gt;10&lt;/style&gt;&lt;/DisplayText&gt;&lt;record&gt;&lt;rec-number&gt;5182&lt;/rec-number&gt;&lt;foreign-keys&gt;&lt;key app="EN" db-id="sd5fdvtxer0de6e9s2rvtw9lawxeewpv5d00" timestamp="1545839885"&gt;5182&lt;/key&gt;&lt;/foreign-keys&gt;&lt;ref-type name="Journal Article"&gt;17&lt;/ref-type&gt;&lt;contributors&gt;&lt;authors&gt;&lt;author&gt;Buchholz, H. W.&lt;/author&gt;&lt;author&gt;Elson, R. A.&lt;/author&gt;&lt;author&gt;Heinert, K.&lt;/author&gt;&lt;/authors&gt;&lt;/contributors&gt;&lt;titles&gt;&lt;title&gt;Antibiotic-loaded acrylic cement: current concepts&lt;/title&gt;&lt;secondary-title&gt;Clin Orthop Relat Res&lt;/secondary-title&gt;&lt;/titles&gt;&lt;periodical&gt;&lt;full-title&gt;Clinical Orthopaedics and Related Research&lt;/full-title&gt;&lt;abbr-1&gt;Clin. Orthop. Relat. Res.&lt;/abbr-1&gt;&lt;abbr-2&gt;Clin Orthop Relat Res&lt;/abbr-2&gt;&lt;abbr-3&gt;Clinical Orthopaedics &amp;amp; Related Research&lt;/abbr-3&gt;&lt;/periodical&gt;&lt;pages&gt;96-108&lt;/pages&gt;&lt;number&gt;190&lt;/number&gt;&lt;edition&gt;1984/11/01&lt;/edition&gt;&lt;keywords&gt;&lt;keyword&gt;Anti-Bacterial Agents/*administration &amp;amp; dosage&lt;/keyword&gt;&lt;keyword&gt;*Bone Cements&lt;/keyword&gt;&lt;keyword&gt;Hip Prosthesis/adverse effects&lt;/keyword&gt;&lt;keyword&gt;Humans&lt;/keyword&gt;&lt;keyword&gt;Joint Prosthesis/*adverse effects/mortality&lt;/keyword&gt;&lt;keyword&gt;Premedication/methods&lt;/keyword&gt;&lt;keyword&gt;Surgical Wound Infection/*drug therapy&lt;/keyword&gt;&lt;/keywords&gt;&lt;dates&gt;&lt;year&gt;1984&lt;/year&gt;&lt;pub-dates&gt;&lt;date&gt;Nov&lt;/date&gt;&lt;/pub-dates&gt;&lt;/dates&gt;&lt;isbn&gt;0009-921X (Print)&amp;#xD;0009-921X (Linking)&lt;/isbn&gt;&lt;accession-num&gt;6386264&lt;/accession-num&gt;&lt;urls&gt;&lt;related-urls&gt;&lt;url&gt;https://www.ncbi.nlm.nih.gov/pubmed/6386264&lt;/url&gt;&lt;/related-urls&gt;&lt;/urls&gt;&lt;/record&gt;&lt;/Cite&gt;&lt;/EndNote&gt;</w:instrText>
      </w:r>
      <w:r w:rsidRPr="00D13735">
        <w:fldChar w:fldCharType="separate"/>
      </w:r>
      <w:r w:rsidR="00E63BF2" w:rsidRPr="00E63BF2">
        <w:rPr>
          <w:noProof/>
          <w:vertAlign w:val="superscript"/>
        </w:rPr>
        <w:t>10</w:t>
      </w:r>
      <w:r w:rsidRPr="00D13735">
        <w:fldChar w:fldCharType="end"/>
      </w:r>
      <w:r w:rsidRPr="00D13735">
        <w:t xml:space="preserve">, this practice has not been successfully extended to other carriers. </w:t>
      </w:r>
      <w:r w:rsidR="00C7108D">
        <w:t xml:space="preserve">At </w:t>
      </w:r>
      <w:r w:rsidR="007F4305">
        <w:t xml:space="preserve">the </w:t>
      </w:r>
      <w:r w:rsidR="007F4305" w:rsidRPr="004B295F">
        <w:t>2018 ICM</w:t>
      </w:r>
      <w:r w:rsidR="007F4305">
        <w:t xml:space="preserve"> </w:t>
      </w:r>
      <w:r w:rsidR="00C7108D">
        <w:t>t</w:t>
      </w:r>
      <w:r w:rsidRPr="00D13735">
        <w:t xml:space="preserve">here was a Strong Consensus </w:t>
      </w:r>
      <w:r w:rsidR="00C7108D">
        <w:lastRenderedPageBreak/>
        <w:t>(</w:t>
      </w:r>
      <w:r w:rsidR="00C7108D" w:rsidRPr="002264BE">
        <w:t>Super Majority</w:t>
      </w:r>
      <w:r w:rsidR="00C7108D">
        <w:t xml:space="preserve"> agreement</w:t>
      </w:r>
      <w:r w:rsidR="00B35C38">
        <w:t xml:space="preserve">, </w:t>
      </w:r>
      <w:r w:rsidRPr="00D13735">
        <w:t>Delegate Vote = Agree: 80%, Disagree: 13%, Abstain: 7%), that “</w:t>
      </w:r>
      <w:r w:rsidRPr="00D13735">
        <w:rPr>
          <w:lang w:val="en-US" w:eastAsia="en-US"/>
        </w:rPr>
        <w:t xml:space="preserve">The use of antibiotic-loaded ceramic bone graft substitutes, specifically </w:t>
      </w:r>
      <w:r w:rsidR="001C1994">
        <w:rPr>
          <w:lang w:val="en-US" w:eastAsia="en-US"/>
        </w:rPr>
        <w:t>calcium sulfate</w:t>
      </w:r>
      <w:r w:rsidR="001C1994" w:rsidRPr="00D13735">
        <w:rPr>
          <w:lang w:val="en-US" w:eastAsia="en-US"/>
        </w:rPr>
        <w:t xml:space="preserve"> </w:t>
      </w:r>
      <w:r w:rsidRPr="00D13735">
        <w:rPr>
          <w:lang w:val="en-US" w:eastAsia="en-US"/>
        </w:rPr>
        <w:t xml:space="preserve">and </w:t>
      </w:r>
      <w:r w:rsidR="001C1994">
        <w:rPr>
          <w:lang w:val="en-US" w:eastAsia="en-US"/>
        </w:rPr>
        <w:t>calcium phosphate</w:t>
      </w:r>
      <w:r w:rsidR="001C1994" w:rsidRPr="00D13735">
        <w:rPr>
          <w:lang w:val="en-US" w:eastAsia="en-US"/>
        </w:rPr>
        <w:t xml:space="preserve"> </w:t>
      </w:r>
      <w:r w:rsidRPr="00D13735">
        <w:rPr>
          <w:lang w:val="en-US" w:eastAsia="en-US"/>
        </w:rPr>
        <w:t xml:space="preserve">based materials, to locally deliver </w:t>
      </w:r>
      <w:r w:rsidR="00636FAF">
        <w:rPr>
          <w:rFonts w:eastAsiaTheme="minorHAnsi"/>
        </w:rPr>
        <w:t>antibiotic</w:t>
      </w:r>
      <w:r w:rsidRPr="00D13735">
        <w:rPr>
          <w:lang w:val="en-US" w:eastAsia="en-US"/>
        </w:rPr>
        <w:t>s at sites of musculoskeletal infection, specifically SSI</w:t>
      </w:r>
      <w:r w:rsidR="00A0529F">
        <w:rPr>
          <w:lang w:val="en-US" w:eastAsia="en-US"/>
        </w:rPr>
        <w:t>, FRI</w:t>
      </w:r>
      <w:r w:rsidRPr="00D13735">
        <w:rPr>
          <w:lang w:val="en-US" w:eastAsia="en-US"/>
        </w:rPr>
        <w:t xml:space="preserve"> and PJI</w:t>
      </w:r>
      <w:r w:rsidR="00E63BF2" w:rsidRPr="00E63BF2">
        <w:t xml:space="preserve"> </w:t>
      </w:r>
      <w:r w:rsidR="00E63BF2">
        <w:rPr>
          <w:lang w:val="en-US" w:eastAsia="en-US"/>
        </w:rPr>
        <w:fldChar w:fldCharType="begin">
          <w:fldData xml:space="preserve">PEVuZE5vdGU+PENpdGU+PEF1dGhvcj5NZXRzZW1ha2VyczwvQXV0aG9yPjxZZWFyPjIwMTk8L1ll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</w:fldData>
        </w:fldChar>
      </w:r>
      <w:r w:rsidR="00E63BF2">
        <w:rPr>
          <w:lang w:val="en-US" w:eastAsia="en-US"/>
        </w:rPr>
        <w:instrText xml:space="preserve"> ADDIN EN.CITE </w:instrText>
      </w:r>
      <w:r w:rsidR="00E63BF2">
        <w:rPr>
          <w:lang w:val="en-US" w:eastAsia="en-US"/>
        </w:rPr>
        <w:fldChar w:fldCharType="begin">
          <w:fldData xml:space="preserve">PEVuZE5vdGU+PENpdGU+PEF1dGhvcj5NZXRzZW1ha2VyczwvQXV0aG9yPjxZZWFyPjIwMTk8L1ll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</w:fldData>
        </w:fldChar>
      </w:r>
      <w:r w:rsidR="00E63BF2">
        <w:rPr>
          <w:lang w:val="en-US" w:eastAsia="en-US"/>
        </w:rPr>
        <w:instrText xml:space="preserve"> ADDIN EN.CITE.DATA </w:instrText>
      </w:r>
      <w:r w:rsidR="00E63BF2">
        <w:rPr>
          <w:lang w:val="en-US" w:eastAsia="en-US"/>
        </w:rPr>
      </w:r>
      <w:r w:rsidR="00E63BF2">
        <w:rPr>
          <w:lang w:val="en-US" w:eastAsia="en-US"/>
        </w:rPr>
        <w:fldChar w:fldCharType="end"/>
      </w:r>
      <w:r w:rsidR="00E63BF2">
        <w:rPr>
          <w:lang w:val="en-US" w:eastAsia="en-US"/>
        </w:rPr>
      </w:r>
      <w:r w:rsidR="00E63BF2">
        <w:rPr>
          <w:lang w:val="en-US" w:eastAsia="en-US"/>
        </w:rPr>
        <w:fldChar w:fldCharType="separate"/>
      </w:r>
      <w:r w:rsidR="00E63BF2" w:rsidRPr="00E63BF2">
        <w:rPr>
          <w:noProof/>
          <w:vertAlign w:val="superscript"/>
          <w:lang w:val="en-US" w:eastAsia="en-US"/>
        </w:rPr>
        <w:t>11</w:t>
      </w:r>
      <w:r w:rsidR="00E63BF2">
        <w:rPr>
          <w:lang w:val="en-US" w:eastAsia="en-US"/>
        </w:rPr>
        <w:fldChar w:fldCharType="end"/>
      </w:r>
      <w:r w:rsidRPr="00D13735">
        <w:rPr>
          <w:lang w:val="en-US" w:eastAsia="en-US"/>
        </w:rPr>
        <w:t>, has not been shown to be effective in the management of SSI/</w:t>
      </w:r>
      <w:r w:rsidR="00A0529F">
        <w:rPr>
          <w:lang w:val="en-US" w:eastAsia="en-US"/>
        </w:rPr>
        <w:t>FRI/</w:t>
      </w:r>
      <w:r w:rsidRPr="00D13735">
        <w:rPr>
          <w:lang w:val="en-US" w:eastAsia="en-US"/>
        </w:rPr>
        <w:t>PJI.”</w:t>
      </w:r>
      <w:r w:rsidRPr="00D13735">
        <w:fldChar w:fldCharType="begin">
          <w:fldData xml:space="preserve">PEVuZE5vdGU+PENpdGU+PEF1dGhvcj5TY2h3YXJ6PC9BdXRob3I+PFllYXI+MjAxOTwvWWVhcj48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</w:fldData>
        </w:fldChar>
      </w:r>
      <w:r w:rsidR="00E63BF2">
        <w:instrText xml:space="preserve"> ADDIN EN.CITE </w:instrText>
      </w:r>
      <w:r w:rsidR="00E63BF2">
        <w:fldChar w:fldCharType="begin">
          <w:fldData xml:space="preserve">PEVuZE5vdGU+PENpdGU+PEF1dGhvcj5TY2h3YXJ6PC9BdXRob3I+PFllYXI+MjAxOTwvWWVhcj48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</w:fldData>
        </w:fldChar>
      </w:r>
      <w:r w:rsidR="00E63BF2">
        <w:instrText xml:space="preserve"> ADDIN EN.CITE.DATA </w:instrText>
      </w:r>
      <w:r w:rsidR="00E63BF2">
        <w:fldChar w:fldCharType="end"/>
      </w:r>
      <w:r w:rsidRPr="00D13735">
        <w:fldChar w:fldCharType="separate"/>
      </w:r>
      <w:r w:rsidR="00E63BF2" w:rsidRPr="00E63BF2">
        <w:rPr>
          <w:noProof/>
          <w:vertAlign w:val="superscript"/>
        </w:rPr>
        <w:t>4</w:t>
      </w:r>
      <w:r w:rsidRPr="00D13735">
        <w:fldChar w:fldCharType="end"/>
      </w:r>
      <w:r w:rsidRPr="00D13735">
        <w:rPr>
          <w:lang w:val="en-US" w:eastAsia="en-US"/>
        </w:rPr>
        <w:t xml:space="preserve">   This consensus is consistent with the most recent peer-reviewed literature on this topic</w:t>
      </w:r>
      <w:r w:rsidR="008F2B52">
        <w:rPr>
          <w:lang w:val="en-US" w:eastAsia="en-US"/>
        </w:rPr>
        <w:t>, which</w:t>
      </w:r>
      <w:r w:rsidR="00D031B6">
        <w:rPr>
          <w:lang w:val="en-US" w:eastAsia="en-US"/>
        </w:rPr>
        <w:t xml:space="preserve"> has </w:t>
      </w:r>
      <w:r w:rsidR="004A7D92">
        <w:rPr>
          <w:lang w:val="en-US" w:eastAsia="en-US"/>
        </w:rPr>
        <w:t xml:space="preserve">also </w:t>
      </w:r>
      <w:r w:rsidR="00D031B6">
        <w:rPr>
          <w:lang w:val="en-US" w:eastAsia="en-US"/>
        </w:rPr>
        <w:t xml:space="preserve">not shown sufficient outcome evidence to </w:t>
      </w:r>
      <w:r w:rsidR="004A7D92">
        <w:rPr>
          <w:lang w:val="en-US" w:eastAsia="en-US"/>
        </w:rPr>
        <w:t xml:space="preserve">prove </w:t>
      </w:r>
      <w:r w:rsidR="00D031B6">
        <w:rPr>
          <w:lang w:val="en-US" w:eastAsia="en-US"/>
        </w:rPr>
        <w:t>the efficacy of ALBC in the management of osteoarticular infections</w:t>
      </w:r>
      <w:r w:rsidR="006C0E44">
        <w:rPr>
          <w:lang w:val="en-US" w:eastAsia="en-US"/>
        </w:rPr>
        <w:t xml:space="preserve"> </w:t>
      </w:r>
      <w:r w:rsidR="006C0E44" w:rsidRPr="004B295F">
        <w:fldChar w:fldCharType="begin">
          <w:fldData xml:space="preserve">PEVuZE5vdGU+PENpdGU+PEF1dGhvcj5BYmRlbDwvQXV0aG9yPjxZZWFyPjIwMTk8L1llYXI+PFJl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</w:fldData>
        </w:fldChar>
      </w:r>
      <w:r w:rsidR="00E63BF2">
        <w:instrText xml:space="preserve"> ADDIN EN.CITE </w:instrText>
      </w:r>
      <w:r w:rsidR="00E63BF2">
        <w:fldChar w:fldCharType="begin">
          <w:fldData xml:space="preserve">PEVuZE5vdGU+PENpdGU+PEF1dGhvcj5BYmRlbDwvQXV0aG9yPjxZZWFyPjIwMTk8L1llYXI+PFJl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</w:fldData>
        </w:fldChar>
      </w:r>
      <w:r w:rsidR="00E63BF2">
        <w:instrText xml:space="preserve"> ADDIN EN.CITE.DATA </w:instrText>
      </w:r>
      <w:r w:rsidR="00E63BF2">
        <w:fldChar w:fldCharType="end"/>
      </w:r>
      <w:r w:rsidR="006C0E44" w:rsidRPr="004B295F">
        <w:fldChar w:fldCharType="separate"/>
      </w:r>
      <w:r w:rsidR="00E63BF2" w:rsidRPr="00E63BF2">
        <w:rPr>
          <w:noProof/>
          <w:vertAlign w:val="superscript"/>
        </w:rPr>
        <w:t>5-7</w:t>
      </w:r>
      <w:r w:rsidR="006C0E44" w:rsidRPr="004B295F">
        <w:fldChar w:fldCharType="end"/>
      </w:r>
      <w:r w:rsidR="00D031B6">
        <w:rPr>
          <w:lang w:val="en-US" w:eastAsia="en-US"/>
        </w:rPr>
        <w:t xml:space="preserve">. </w:t>
      </w:r>
      <w:r w:rsidR="00521E54">
        <w:rPr>
          <w:lang w:val="en-US" w:eastAsia="en-US"/>
        </w:rPr>
        <w:t>Th</w:t>
      </w:r>
      <w:r w:rsidR="004A7D92">
        <w:rPr>
          <w:lang w:val="en-US" w:eastAsia="en-US"/>
        </w:rPr>
        <w:t xml:space="preserve">is </w:t>
      </w:r>
      <w:r w:rsidR="0097132B">
        <w:rPr>
          <w:lang w:val="en-US" w:eastAsia="en-US"/>
        </w:rPr>
        <w:t>absence</w:t>
      </w:r>
      <w:r w:rsidR="000A29FE">
        <w:rPr>
          <w:lang w:val="en-US" w:eastAsia="en-US"/>
        </w:rPr>
        <w:t xml:space="preserve"> of efficacy data may be due to the lack of randomized clinical trials designed to answer this question.</w:t>
      </w:r>
    </w:p>
    <w:p w14:paraId="4DEAFBBB" w14:textId="28C9447B" w:rsidR="00A23C56" w:rsidRPr="00F203D5" w:rsidRDefault="00857EA1" w:rsidP="003349B5">
      <w:pPr>
        <w:autoSpaceDE w:val="0"/>
        <w:autoSpaceDN w:val="0"/>
        <w:adjustRightInd w:val="0"/>
        <w:spacing w:line="480" w:lineRule="auto"/>
        <w:ind w:firstLine="720"/>
      </w:pPr>
      <w:r>
        <w:t xml:space="preserve">Based on these </w:t>
      </w:r>
      <w:r w:rsidR="00AC6816">
        <w:t xml:space="preserve">and other </w:t>
      </w:r>
      <w:r>
        <w:t>questions</w:t>
      </w:r>
      <w:r w:rsidR="004A7D92">
        <w:t>,</w:t>
      </w:r>
      <w:r>
        <w:t xml:space="preserve"> and controversies</w:t>
      </w:r>
      <w:r w:rsidR="00AC6816">
        <w:t xml:space="preserve"> in the field</w:t>
      </w:r>
      <w:r>
        <w:t>,</w:t>
      </w:r>
      <w:r w:rsidR="00E36CDC">
        <w:t xml:space="preserve"> a Biofilm Symposium was held in New York City </w:t>
      </w:r>
      <w:r w:rsidR="00AC6816">
        <w:t xml:space="preserve">on </w:t>
      </w:r>
      <w:r w:rsidR="00E36CDC">
        <w:t xml:space="preserve">August 1, 2019, the day before the Musculoskeletal Infection Society (MSIS) annual meeting. </w:t>
      </w:r>
      <w:r w:rsidR="00E63BF2">
        <w:t xml:space="preserve"> </w:t>
      </w:r>
      <w:r w:rsidR="00E36CDC">
        <w:t xml:space="preserve">Attendees included </w:t>
      </w:r>
      <w:r w:rsidR="001328F4">
        <w:t>MSKI investigators</w:t>
      </w:r>
      <w:r w:rsidR="00E36CDC">
        <w:t xml:space="preserve">, </w:t>
      </w:r>
      <w:r w:rsidR="001328F4">
        <w:t xml:space="preserve">infectious disease </w:t>
      </w:r>
      <w:r w:rsidR="00204B75">
        <w:t>physicians</w:t>
      </w:r>
      <w:r w:rsidR="001328F4">
        <w:t xml:space="preserve">, and orthopaedic surgeons.  </w:t>
      </w:r>
      <w:r w:rsidR="00AC6816">
        <w:t>P</w:t>
      </w:r>
      <w:r w:rsidR="001328F4">
        <w:t>rimary goal</w:t>
      </w:r>
      <w:r w:rsidR="00AC6816">
        <w:t>s</w:t>
      </w:r>
      <w:r w:rsidR="001328F4">
        <w:t xml:space="preserve"> of</w:t>
      </w:r>
      <w:r w:rsidR="00AC6816">
        <w:t xml:space="preserve"> the meeting included granular discussions on</w:t>
      </w:r>
      <w:r w:rsidR="00F324FA">
        <w:t>: 1)</w:t>
      </w:r>
      <w:r w:rsidR="00AC6816">
        <w:t xml:space="preserve"> </w:t>
      </w:r>
      <w:r w:rsidR="00F324FA">
        <w:t xml:space="preserve">current </w:t>
      </w:r>
      <w:r w:rsidR="00AC6816">
        <w:t xml:space="preserve">surgical </w:t>
      </w:r>
      <w:r w:rsidR="00204B75">
        <w:t xml:space="preserve">debridement </w:t>
      </w:r>
      <w:r w:rsidR="00AC6816">
        <w:t>and post-</w:t>
      </w:r>
      <w:r w:rsidR="00204B75">
        <w:t>debridement</w:t>
      </w:r>
      <w:r w:rsidR="00B35C38">
        <w:t xml:space="preserve"> </w:t>
      </w:r>
      <w:r w:rsidR="00636FAF">
        <w:rPr>
          <w:rFonts w:eastAsiaTheme="minorHAnsi"/>
        </w:rPr>
        <w:t>antibiotic</w:t>
      </w:r>
      <w:r w:rsidR="00204B75">
        <w:t xml:space="preserve">s </w:t>
      </w:r>
      <w:r w:rsidR="00F324FA">
        <w:t xml:space="preserve">for </w:t>
      </w:r>
      <w:r w:rsidR="00204B75">
        <w:t xml:space="preserve">established </w:t>
      </w:r>
      <w:r w:rsidR="00E63BF2">
        <w:t>MSKI</w:t>
      </w:r>
      <w:r w:rsidR="00F324FA">
        <w:t xml:space="preserve"> and </w:t>
      </w:r>
      <w:r w:rsidR="00F324FA" w:rsidRPr="000A02FB">
        <w:t>implant-</w:t>
      </w:r>
      <w:r w:rsidR="00AE2B3F">
        <w:t>related</w:t>
      </w:r>
      <w:r w:rsidR="00AE2B3F" w:rsidRPr="000A02FB">
        <w:t xml:space="preserve"> </w:t>
      </w:r>
      <w:r w:rsidR="00F324FA" w:rsidRPr="000A02FB">
        <w:t xml:space="preserve">infections, 2) the effectiveness of these </w:t>
      </w:r>
      <w:r w:rsidR="00204B75">
        <w:t xml:space="preserve">currently recommended treatment modalities </w:t>
      </w:r>
      <w:r w:rsidR="00F324FA" w:rsidRPr="000A02FB">
        <w:t xml:space="preserve">to eradicate the four distinct biofilms known to exist in </w:t>
      </w:r>
      <w:r w:rsidR="00206DE8" w:rsidRPr="000A02FB">
        <w:t>MSKI</w:t>
      </w:r>
      <w:r w:rsidR="00F324FA" w:rsidRPr="000A02FB">
        <w:t xml:space="preserve"> (</w:t>
      </w:r>
      <w:r w:rsidR="00296A4D" w:rsidRPr="00296A4D">
        <w:rPr>
          <w:b/>
          <w:bCs/>
        </w:rPr>
        <w:t xml:space="preserve">Figure </w:t>
      </w:r>
      <w:r w:rsidR="006C0E44">
        <w:rPr>
          <w:b/>
          <w:bCs/>
        </w:rPr>
        <w:t>2</w:t>
      </w:r>
      <w:r w:rsidR="00296A4D">
        <w:t>)</w:t>
      </w:r>
      <w:r w:rsidR="00806157">
        <w:t xml:space="preserve">, 3) the </w:t>
      </w:r>
      <w:r w:rsidR="00D85F8C">
        <w:t xml:space="preserve">basic </w:t>
      </w:r>
      <w:r w:rsidR="00806157">
        <w:t>science of ALBC</w:t>
      </w:r>
      <w:r w:rsidR="0053152B">
        <w:t xml:space="preserve"> in clinical use (</w:t>
      </w:r>
      <w:r w:rsidR="00636FAF">
        <w:rPr>
          <w:rFonts w:eastAsiaTheme="minorHAnsi"/>
        </w:rPr>
        <w:t>antibiotic</w:t>
      </w:r>
      <w:r w:rsidR="00B35C38">
        <w:t xml:space="preserve"> selection</w:t>
      </w:r>
      <w:r w:rsidR="007C7EB3">
        <w:t xml:space="preserve">, </w:t>
      </w:r>
      <w:r w:rsidR="00636FAF">
        <w:rPr>
          <w:rFonts w:eastAsiaTheme="minorHAnsi"/>
        </w:rPr>
        <w:t xml:space="preserve">antibiotic </w:t>
      </w:r>
      <w:r w:rsidR="00D85F8C">
        <w:t>load</w:t>
      </w:r>
      <w:r w:rsidR="0053152B">
        <w:t xml:space="preserve">, release kinetics, </w:t>
      </w:r>
      <w:r w:rsidR="00204B75">
        <w:t xml:space="preserve">temporospatial </w:t>
      </w:r>
      <w:r w:rsidR="0053152B">
        <w:t>biodistribution</w:t>
      </w:r>
      <w:r w:rsidR="00204B75">
        <w:t xml:space="preserve"> following local delivery</w:t>
      </w:r>
      <w:r w:rsidR="0053152B">
        <w:t xml:space="preserve">), and 4) the potential of alternative local </w:t>
      </w:r>
      <w:r w:rsidR="00636FAF">
        <w:rPr>
          <w:rFonts w:eastAsiaTheme="minorHAnsi"/>
        </w:rPr>
        <w:t xml:space="preserve">antibiotic </w:t>
      </w:r>
      <w:r w:rsidR="0053152B">
        <w:t xml:space="preserve">delivery systems that are not currently available for </w:t>
      </w:r>
      <w:r w:rsidR="00D85F8C">
        <w:t xml:space="preserve">clinical </w:t>
      </w:r>
      <w:r w:rsidR="0053152B">
        <w:t>use (</w:t>
      </w:r>
      <w:r w:rsidR="00D85F8C">
        <w:t>biodegradable controlled release carriers</w:t>
      </w:r>
      <w:r w:rsidR="0053152B">
        <w:t xml:space="preserve">, </w:t>
      </w:r>
      <w:r w:rsidR="00D85F8C">
        <w:t>anti</w:t>
      </w:r>
      <w:r w:rsidR="0047297D">
        <w:t>-</w:t>
      </w:r>
      <w:r w:rsidR="00D85F8C">
        <w:t>infective</w:t>
      </w:r>
      <w:r w:rsidR="0053152B">
        <w:t>-coat</w:t>
      </w:r>
      <w:r w:rsidR="004A7D92">
        <w:t>ings for</w:t>
      </w:r>
      <w:r w:rsidR="0053152B">
        <w:t xml:space="preserve"> implants</w:t>
      </w:r>
      <w:r w:rsidR="00C95224">
        <w:t>, non</w:t>
      </w:r>
      <w:r w:rsidR="0047297D">
        <w:t>-</w:t>
      </w:r>
      <w:r w:rsidR="00C95224">
        <w:t>traditional anti</w:t>
      </w:r>
      <w:r w:rsidR="0047297D">
        <w:t>-</w:t>
      </w:r>
      <w:r w:rsidR="00C95224">
        <w:t>infectives, biofilm disruption and anti-quorum sensing st</w:t>
      </w:r>
      <w:r w:rsidR="004A7D92">
        <w:t>r</w:t>
      </w:r>
      <w:r w:rsidR="00C95224">
        <w:t>ategies</w:t>
      </w:r>
      <w:r w:rsidR="0053152B">
        <w:t>).</w:t>
      </w:r>
      <w:r w:rsidR="00617882">
        <w:t xml:space="preserve">  </w:t>
      </w:r>
      <w:r w:rsidR="003327C5">
        <w:t>After the meeting, a</w:t>
      </w:r>
      <w:r w:rsidR="003132E2">
        <w:t xml:space="preserve"> RW comprised of attendees and other experts in the field (the authors of this paper</w:t>
      </w:r>
      <w:r w:rsidR="001C4231">
        <w:t>,</w:t>
      </w:r>
      <w:r w:rsidR="003132E2">
        <w:t xml:space="preserve"> termed the 2019 ALBC-RW) completed additional literature review</w:t>
      </w:r>
      <w:r w:rsidR="000A29FE">
        <w:t xml:space="preserve"> </w:t>
      </w:r>
      <w:r w:rsidR="003132E2">
        <w:t xml:space="preserve">to </w:t>
      </w:r>
      <w:r w:rsidR="00AD43BA">
        <w:t>reach consensus</w:t>
      </w:r>
      <w:r w:rsidR="00624A31">
        <w:t xml:space="preserve"> about the </w:t>
      </w:r>
      <w:r w:rsidR="00AD43BA">
        <w:t>science, clinical use</w:t>
      </w:r>
      <w:r w:rsidR="001C4231">
        <w:t>,</w:t>
      </w:r>
      <w:r w:rsidR="00AD43BA">
        <w:t xml:space="preserve"> and future directions of local antibiotic therapy, as described below.</w:t>
      </w:r>
    </w:p>
    <w:p w14:paraId="2FC898A2" w14:textId="77777777" w:rsidR="00E9087F" w:rsidRDefault="00E9087F" w:rsidP="00AB433B">
      <w:pPr>
        <w:spacing w:line="480" w:lineRule="auto"/>
        <w:rPr>
          <w:b/>
        </w:rPr>
      </w:pPr>
    </w:p>
    <w:p w14:paraId="5C8A1A4E" w14:textId="14377D24" w:rsidR="00AE2BD6" w:rsidRPr="00F203D5" w:rsidRDefault="00AE2BD6" w:rsidP="00AB433B">
      <w:pPr>
        <w:spacing w:line="480" w:lineRule="auto"/>
        <w:rPr>
          <w:b/>
        </w:rPr>
      </w:pPr>
      <w:r w:rsidRPr="00F203D5">
        <w:rPr>
          <w:b/>
        </w:rPr>
        <w:t xml:space="preserve">Methodology </w:t>
      </w:r>
    </w:p>
    <w:p w14:paraId="5656E6ED" w14:textId="00F22343" w:rsidR="00857633" w:rsidRDefault="00BC2FB8" w:rsidP="00AB433B">
      <w:pPr>
        <w:spacing w:line="480" w:lineRule="auto"/>
        <w:ind w:firstLine="720"/>
      </w:pPr>
      <w:r>
        <w:t xml:space="preserve">Following the announcement of the 2019 Biofilm Symposia, the Editor-in-Chief of the </w:t>
      </w:r>
      <w:r w:rsidRPr="00187926">
        <w:rPr>
          <w:i/>
          <w:iCs/>
        </w:rPr>
        <w:t>Journal of Orthopaedic Research</w:t>
      </w:r>
      <w:r>
        <w:t xml:space="preserve"> invited a Consensus Article submission on local versus </w:t>
      </w:r>
      <w:r w:rsidR="00187926">
        <w:t xml:space="preserve">systemic </w:t>
      </w:r>
      <w:r w:rsidR="00636FAF">
        <w:rPr>
          <w:rFonts w:eastAsiaTheme="minorHAnsi"/>
        </w:rPr>
        <w:t xml:space="preserve">antibiotic </w:t>
      </w:r>
      <w:r>
        <w:t>therapy</w:t>
      </w:r>
      <w:r w:rsidR="00934FA3">
        <w:t>,</w:t>
      </w:r>
      <w:r>
        <w:t xml:space="preserve"> </w:t>
      </w:r>
      <w:r w:rsidR="00187926">
        <w:t xml:space="preserve">based on the outcomes of the meeting.  </w:t>
      </w:r>
      <w:r w:rsidR="001C4231">
        <w:t xml:space="preserve">The </w:t>
      </w:r>
      <w:r w:rsidR="00E42CFE">
        <w:t xml:space="preserve">Course </w:t>
      </w:r>
      <w:r>
        <w:t>Directors</w:t>
      </w:r>
      <w:r w:rsidR="001C4231">
        <w:t xml:space="preserve"> of the 2019 Biofilm Symposia (</w:t>
      </w:r>
      <w:r>
        <w:t xml:space="preserve">BB, </w:t>
      </w:r>
      <w:r w:rsidR="001C4231">
        <w:t>EMS</w:t>
      </w:r>
      <w:r w:rsidR="00502162">
        <w:t>, ACM</w:t>
      </w:r>
      <w:r>
        <w:t xml:space="preserve"> &amp;</w:t>
      </w:r>
      <w:r w:rsidR="001C4231">
        <w:t xml:space="preserve"> TPS) </w:t>
      </w:r>
      <w:r w:rsidR="00834B1F">
        <w:t>define</w:t>
      </w:r>
      <w:r>
        <w:t>d</w:t>
      </w:r>
      <w:r w:rsidR="00834B1F">
        <w:t xml:space="preserve"> the topics to be discussed</w:t>
      </w:r>
      <w:r w:rsidR="00E42CFE">
        <w:t>,</w:t>
      </w:r>
      <w:r w:rsidR="00834B1F">
        <w:t xml:space="preserve"> including</w:t>
      </w:r>
      <w:r>
        <w:t xml:space="preserve">: “Four </w:t>
      </w:r>
      <w:r w:rsidR="00187926">
        <w:t>Distinct</w:t>
      </w:r>
      <w:r>
        <w:t xml:space="preserve"> Modes of Biofilm Formation During Implant-Associated Osteomyelitis” (presented by EMS)</w:t>
      </w:r>
      <w:r w:rsidR="00834B1F">
        <w:t xml:space="preserve">, </w:t>
      </w:r>
      <w:r>
        <w:t>“What are the Goals of Debridement During 2-Stage Revision Surgery for PJI?” (</w:t>
      </w:r>
      <w:proofErr w:type="gramStart"/>
      <w:r>
        <w:t>presented</w:t>
      </w:r>
      <w:proofErr w:type="gramEnd"/>
      <w:r>
        <w:t xml:space="preserve"> by MB), “What is the Evidence for Local Antibiotics and Opportunities to Enhance Efficacy?</w:t>
      </w:r>
      <w:r w:rsidR="00187926">
        <w:t>” (</w:t>
      </w:r>
      <w:proofErr w:type="gramStart"/>
      <w:r w:rsidR="00187926">
        <w:t>presented</w:t>
      </w:r>
      <w:proofErr w:type="gramEnd"/>
      <w:r w:rsidR="00187926">
        <w:t xml:space="preserve"> by JP), and “Standard of Care Antibiotics. Their Efficacy and Limitations” (presented by ACM).  The </w:t>
      </w:r>
      <w:r w:rsidR="00E42CFE">
        <w:t xml:space="preserve">Course </w:t>
      </w:r>
      <w:r w:rsidR="00187926">
        <w:t>Directors also</w:t>
      </w:r>
      <w:r w:rsidR="00834B1F">
        <w:t xml:space="preserve"> invited 61 </w:t>
      </w:r>
      <w:r w:rsidR="00D85F8C">
        <w:t>MSKI experts to</w:t>
      </w:r>
      <w:r w:rsidR="00834B1F">
        <w:t xml:space="preserve"> attend the meeting.</w:t>
      </w:r>
      <w:r w:rsidR="00187926">
        <w:t xml:space="preserve"> Th</w:t>
      </w:r>
      <w:r w:rsidR="00934FA3">
        <w:t>ose with</w:t>
      </w:r>
      <w:r w:rsidR="003C256E">
        <w:t xml:space="preserve"> the most ALBC</w:t>
      </w:r>
      <w:r w:rsidR="00E42CFE">
        <w:t>/local delivery</w:t>
      </w:r>
      <w:r w:rsidR="003C256E">
        <w:t xml:space="preserve"> expertise were invited to participate in the 2019 ALBC-RW, and contribute to this article.</w:t>
      </w:r>
      <w:r w:rsidR="00834B1F">
        <w:t xml:space="preserve">  </w:t>
      </w:r>
      <w:r w:rsidR="00AE2BD6" w:rsidRPr="00F203D5">
        <w:t xml:space="preserve">The </w:t>
      </w:r>
      <w:r w:rsidR="003C256E">
        <w:t>2019 ALBC-</w:t>
      </w:r>
      <w:r w:rsidR="00AE2BD6" w:rsidRPr="00F203D5">
        <w:t xml:space="preserve">RW </w:t>
      </w:r>
      <w:r w:rsidR="00D85F8C">
        <w:t xml:space="preserve">identified the key unknowns </w:t>
      </w:r>
      <w:r w:rsidR="00E42CFE">
        <w:t>related</w:t>
      </w:r>
      <w:r w:rsidR="00D85F8C">
        <w:t xml:space="preserve"> to care for patients with biofilm</w:t>
      </w:r>
      <w:r w:rsidR="006F6492">
        <w:t>-</w:t>
      </w:r>
      <w:r w:rsidR="00D85F8C">
        <w:t>associated MSKI</w:t>
      </w:r>
      <w:r w:rsidR="00E42CFE">
        <w:t xml:space="preserve"> and</w:t>
      </w:r>
      <w:r w:rsidR="006F6492">
        <w:t xml:space="preserve"> </w:t>
      </w:r>
      <w:r w:rsidR="00D85F8C">
        <w:t xml:space="preserve">framed </w:t>
      </w:r>
      <w:r w:rsidR="00CB284D">
        <w:t>ten</w:t>
      </w:r>
      <w:r w:rsidR="000A29FE">
        <w:t xml:space="preserve"> </w:t>
      </w:r>
      <w:r w:rsidR="00D85F8C">
        <w:t xml:space="preserve">questions </w:t>
      </w:r>
      <w:r w:rsidR="006F6492">
        <w:t>based on those unknowns</w:t>
      </w:r>
      <w:r w:rsidR="00CB284D">
        <w:t>, three of which were combined to derive the final seven Consensus Questions</w:t>
      </w:r>
      <w:r w:rsidR="006F6492">
        <w:t xml:space="preserve">. Primary responders to the questions were assigned from the </w:t>
      </w:r>
      <w:r w:rsidR="00E63BF2">
        <w:t>2019 ALBC-RW</w:t>
      </w:r>
      <w:r w:rsidR="000A29FE">
        <w:t>,</w:t>
      </w:r>
      <w:r w:rsidR="006F6492">
        <w:t xml:space="preserve"> and then </w:t>
      </w:r>
      <w:r w:rsidR="00D85F8C">
        <w:t>consensus</w:t>
      </w:r>
      <w:r w:rsidR="006F6492">
        <w:t xml:space="preserve"> </w:t>
      </w:r>
      <w:r w:rsidR="00E42CFE">
        <w:t xml:space="preserve">was </w:t>
      </w:r>
      <w:r w:rsidR="006F6492">
        <w:t xml:space="preserve">sought through broad </w:t>
      </w:r>
      <w:r w:rsidR="00D85F8C">
        <w:t xml:space="preserve">work group </w:t>
      </w:r>
      <w:r w:rsidR="006F6492">
        <w:t xml:space="preserve">revision of those </w:t>
      </w:r>
      <w:r w:rsidR="00E42CFE">
        <w:t xml:space="preserve">questions and </w:t>
      </w:r>
      <w:r w:rsidR="006F6492">
        <w:t xml:space="preserve">responses. </w:t>
      </w:r>
    </w:p>
    <w:p w14:paraId="68AB1107" w14:textId="105614D5" w:rsidR="00857633" w:rsidRDefault="006F6B28" w:rsidP="00AB433B">
      <w:pPr>
        <w:spacing w:line="480" w:lineRule="auto"/>
        <w:ind w:firstLine="720"/>
      </w:pPr>
      <w:r>
        <w:t xml:space="preserve">Additionally, only for </w:t>
      </w:r>
      <w:r w:rsidR="00857633" w:rsidRPr="00857633">
        <w:rPr>
          <w:b/>
          <w:bCs/>
        </w:rPr>
        <w:t>Question 2</w:t>
      </w:r>
      <w:r>
        <w:rPr>
          <w:b/>
          <w:bCs/>
        </w:rPr>
        <w:t>,</w:t>
      </w:r>
      <w:r w:rsidR="00857633">
        <w:t xml:space="preserve"> “</w:t>
      </w:r>
      <w:r w:rsidR="00857633" w:rsidRPr="00857633">
        <w:rPr>
          <w:bCs/>
        </w:rPr>
        <w:t xml:space="preserve">Why do orthopaedic surgeons use local </w:t>
      </w:r>
      <w:r w:rsidR="00636FAF">
        <w:rPr>
          <w:rFonts w:eastAsiaTheme="minorHAnsi"/>
        </w:rPr>
        <w:t xml:space="preserve">antibiotic </w:t>
      </w:r>
      <w:r w:rsidR="00857633" w:rsidRPr="00857633">
        <w:rPr>
          <w:bCs/>
        </w:rPr>
        <w:t xml:space="preserve">delivery from ALBC when data to support it are </w:t>
      </w:r>
      <w:r w:rsidR="00E749A7">
        <w:rPr>
          <w:bCs/>
        </w:rPr>
        <w:t xml:space="preserve">from </w:t>
      </w:r>
      <w:r w:rsidR="00857633" w:rsidRPr="00857633">
        <w:rPr>
          <w:bCs/>
        </w:rPr>
        <w:t>low level</w:t>
      </w:r>
      <w:r w:rsidR="00E749A7">
        <w:rPr>
          <w:bCs/>
        </w:rPr>
        <w:t xml:space="preserve"> of evidence studies</w:t>
      </w:r>
      <w:r w:rsidR="00857633" w:rsidRPr="00857633">
        <w:rPr>
          <w:bCs/>
        </w:rPr>
        <w:t>, conflicting or incomplete?</w:t>
      </w:r>
      <w:proofErr w:type="gramStart"/>
      <w:r w:rsidR="00857633" w:rsidRPr="00857633">
        <w:rPr>
          <w:bCs/>
        </w:rPr>
        <w:t>”</w:t>
      </w:r>
      <w:r w:rsidR="00857633">
        <w:rPr>
          <w:bCs/>
        </w:rPr>
        <w:t>,</w:t>
      </w:r>
      <w:proofErr w:type="gramEnd"/>
      <w:r w:rsidR="000A29FE">
        <w:t xml:space="preserve"> the orthopaedic surgeons in the 2019 ALBC-WC </w:t>
      </w:r>
      <w:r w:rsidR="00857633">
        <w:t>(n=1</w:t>
      </w:r>
      <w:r w:rsidR="00E63BF2">
        <w:t>7</w:t>
      </w:r>
      <w:r w:rsidR="00857633">
        <w:t xml:space="preserve">) </w:t>
      </w:r>
      <w:r w:rsidR="000A29FE">
        <w:t xml:space="preserve">individually </w:t>
      </w:r>
      <w:r w:rsidR="00432455">
        <w:t>responded</w:t>
      </w:r>
      <w:r w:rsidR="000A29FE">
        <w:t xml:space="preserve"> to </w:t>
      </w:r>
      <w:r w:rsidR="00857633">
        <w:t xml:space="preserve">the questions in </w:t>
      </w:r>
      <w:r w:rsidR="00857633" w:rsidRPr="00857633">
        <w:rPr>
          <w:b/>
          <w:bCs/>
        </w:rPr>
        <w:t>Table 1</w:t>
      </w:r>
      <w:r w:rsidR="00857633">
        <w:t>, and the responses were tabulated.</w:t>
      </w:r>
      <w:r w:rsidR="000A29FE">
        <w:t xml:space="preserve"> </w:t>
      </w:r>
    </w:p>
    <w:p w14:paraId="1CD1E83C" w14:textId="10996B03" w:rsidR="00AE2BD6" w:rsidRDefault="006F6492" w:rsidP="00AB433B">
      <w:pPr>
        <w:spacing w:line="480" w:lineRule="auto"/>
        <w:ind w:firstLine="720"/>
      </w:pPr>
      <w:r>
        <w:t>The 2019 ALBC-RW</w:t>
      </w:r>
      <w:r w:rsidR="00D85F8C">
        <w:t xml:space="preserve"> </w:t>
      </w:r>
      <w:r w:rsidR="00AE2BD6" w:rsidRPr="00F203D5">
        <w:t xml:space="preserve">accentuates that </w:t>
      </w:r>
      <w:r w:rsidR="003C256E">
        <w:t xml:space="preserve">the </w:t>
      </w:r>
      <w:r w:rsidR="00AE2BD6" w:rsidRPr="00F203D5">
        <w:t xml:space="preserve">consensus </w:t>
      </w:r>
      <w:r w:rsidR="003C256E">
        <w:t>opinions in this article were</w:t>
      </w:r>
      <w:r w:rsidR="00AE2BD6" w:rsidRPr="00F203D5">
        <w:t xml:space="preserve"> achieved without unwarranted persuasive power or expressiveness, compulsion, incompetence to </w:t>
      </w:r>
      <w:r w:rsidR="00AE2BD6" w:rsidRPr="00F203D5">
        <w:lastRenderedPageBreak/>
        <w:t xml:space="preserve">understand alternative actions, or exasperation with the debating process. Discussion </w:t>
      </w:r>
      <w:r w:rsidR="003C256E">
        <w:t xml:space="preserve">at the meeting </w:t>
      </w:r>
      <w:r w:rsidR="00AE2BD6" w:rsidRPr="00F203D5">
        <w:t xml:space="preserve">occurred in a controlled open forum in which all </w:t>
      </w:r>
      <w:r w:rsidR="003C256E">
        <w:t>attendees</w:t>
      </w:r>
      <w:r w:rsidR="00AE2BD6" w:rsidRPr="00F203D5">
        <w:t xml:space="preserve"> had opportunities to </w:t>
      </w:r>
      <w:r w:rsidR="003C256E">
        <w:t>ask questions, contribute information, voice their opinions, and make</w:t>
      </w:r>
      <w:r w:rsidR="00AE2BD6" w:rsidRPr="00F203D5">
        <w:t xml:space="preserve"> recommendations, </w:t>
      </w:r>
      <w:r w:rsidR="00937E88">
        <w:t xml:space="preserve">which were used to derive the </w:t>
      </w:r>
      <w:r>
        <w:t>clinical unknowns</w:t>
      </w:r>
      <w:r w:rsidR="00937E88">
        <w:t xml:space="preserve"> and </w:t>
      </w:r>
      <w:r>
        <w:t xml:space="preserve">included in the responses reported </w:t>
      </w:r>
      <w:proofErr w:type="gramStart"/>
      <w:r>
        <w:t xml:space="preserve">in </w:t>
      </w:r>
      <w:r w:rsidR="00937E88">
        <w:t xml:space="preserve"> this</w:t>
      </w:r>
      <w:proofErr w:type="gramEnd"/>
      <w:r w:rsidR="00937E88">
        <w:t xml:space="preserve"> article</w:t>
      </w:r>
      <w:r w:rsidR="00AE2BD6" w:rsidRPr="00F203D5">
        <w:t>. </w:t>
      </w:r>
    </w:p>
    <w:p w14:paraId="64DE5848" w14:textId="77777777" w:rsidR="000B24EC" w:rsidRPr="00F203D5" w:rsidRDefault="000B24EC" w:rsidP="004A2C66">
      <w:pPr>
        <w:spacing w:line="480" w:lineRule="auto"/>
        <w:rPr>
          <w:b/>
          <w:bCs/>
          <w:lang w:val="en-GB"/>
        </w:rPr>
      </w:pPr>
    </w:p>
    <w:p w14:paraId="40EDA80F" w14:textId="6D4C66F2" w:rsidR="000B24EC" w:rsidRPr="000A29FE" w:rsidRDefault="00BB4147" w:rsidP="000A29FE">
      <w:pPr>
        <w:spacing w:after="200" w:line="480" w:lineRule="auto"/>
        <w:rPr>
          <w:b/>
          <w:bCs/>
        </w:rPr>
      </w:pPr>
      <w:r w:rsidRPr="000A29FE">
        <w:rPr>
          <w:b/>
          <w:bCs/>
        </w:rPr>
        <w:t>Results</w:t>
      </w:r>
      <w:r w:rsidR="00E42CFE" w:rsidRPr="000A29FE">
        <w:rPr>
          <w:b/>
          <w:bCs/>
        </w:rPr>
        <w:t xml:space="preserve"> </w:t>
      </w:r>
    </w:p>
    <w:p w14:paraId="583A4068" w14:textId="3D84AEB0" w:rsidR="00926F3D" w:rsidRPr="000A29FE" w:rsidRDefault="000A29FE" w:rsidP="000A29FE">
      <w:pPr>
        <w:spacing w:line="480" w:lineRule="auto"/>
        <w:rPr>
          <w:b/>
        </w:rPr>
      </w:pPr>
      <w:r>
        <w:rPr>
          <w:b/>
        </w:rPr>
        <w:t xml:space="preserve">Question 1: </w:t>
      </w:r>
      <w:r w:rsidR="00926F3D" w:rsidRPr="000A29FE">
        <w:rPr>
          <w:b/>
        </w:rPr>
        <w:t xml:space="preserve">What is the rationale for using local </w:t>
      </w:r>
      <w:r w:rsidR="00636FAF">
        <w:rPr>
          <w:b/>
        </w:rPr>
        <w:t>antibiotic</w:t>
      </w:r>
      <w:r w:rsidR="00926F3D" w:rsidRPr="000A29FE">
        <w:rPr>
          <w:b/>
        </w:rPr>
        <w:t xml:space="preserve"> delivery for </w:t>
      </w:r>
      <w:r w:rsidR="006F6B28">
        <w:rPr>
          <w:b/>
        </w:rPr>
        <w:t xml:space="preserve">prevention and </w:t>
      </w:r>
      <w:r w:rsidR="00926F3D" w:rsidRPr="000A29FE">
        <w:rPr>
          <w:b/>
        </w:rPr>
        <w:t>treatment of MSK</w:t>
      </w:r>
      <w:r w:rsidR="005A5291">
        <w:rPr>
          <w:b/>
        </w:rPr>
        <w:t>I</w:t>
      </w:r>
      <w:r w:rsidR="00926F3D" w:rsidRPr="000A29FE">
        <w:rPr>
          <w:b/>
        </w:rPr>
        <w:t xml:space="preserve">, especially </w:t>
      </w:r>
      <w:r w:rsidR="00AB433B" w:rsidRPr="000A29FE">
        <w:rPr>
          <w:b/>
        </w:rPr>
        <w:t xml:space="preserve">biofilm-associated, </w:t>
      </w:r>
      <w:r w:rsidR="00926F3D" w:rsidRPr="000A29FE">
        <w:rPr>
          <w:b/>
        </w:rPr>
        <w:t>implant</w:t>
      </w:r>
      <w:r w:rsidR="00AB433B" w:rsidRPr="000A29FE">
        <w:rPr>
          <w:b/>
        </w:rPr>
        <w:t>-</w:t>
      </w:r>
      <w:r w:rsidR="00926F3D" w:rsidRPr="000A29FE">
        <w:rPr>
          <w:b/>
        </w:rPr>
        <w:t>related infections?</w:t>
      </w:r>
    </w:p>
    <w:p w14:paraId="61386754" w14:textId="02042203" w:rsidR="000A29FE" w:rsidRDefault="007F651C" w:rsidP="000A29FE">
      <w:pPr>
        <w:spacing w:line="480" w:lineRule="auto"/>
        <w:rPr>
          <w:color w:val="333333"/>
          <w:shd w:val="clear" w:color="auto" w:fill="FFFFFF"/>
        </w:rPr>
      </w:pPr>
      <w:r w:rsidRPr="000A29FE">
        <w:rPr>
          <w:color w:val="1C1D1E"/>
          <w:shd w:val="clear" w:color="auto" w:fill="FFFFFF"/>
        </w:rPr>
        <w:t xml:space="preserve">Antibiotic‐loaded carriers </w:t>
      </w:r>
      <w:r>
        <w:rPr>
          <w:color w:val="1C1D1E"/>
          <w:shd w:val="clear" w:color="auto" w:fill="FFFFFF"/>
        </w:rPr>
        <w:t xml:space="preserve">are used for prevention and </w:t>
      </w:r>
      <w:r w:rsidRPr="000A29FE">
        <w:rPr>
          <w:color w:val="1C1D1E"/>
          <w:shd w:val="clear" w:color="auto" w:fill="FFFFFF"/>
        </w:rPr>
        <w:t xml:space="preserve">treatment of SSI, </w:t>
      </w:r>
      <w:r>
        <w:rPr>
          <w:color w:val="1C1D1E"/>
          <w:shd w:val="clear" w:color="auto" w:fill="FFFFFF"/>
        </w:rPr>
        <w:t>FRI and</w:t>
      </w:r>
      <w:r w:rsidRPr="000A29FE">
        <w:rPr>
          <w:color w:val="1C1D1E"/>
          <w:shd w:val="clear" w:color="auto" w:fill="FFFFFF"/>
        </w:rPr>
        <w:t xml:space="preserve"> PJI </w:t>
      </w:r>
      <w:r w:rsidR="000A29FE" w:rsidRPr="000A29FE">
        <w:rPr>
          <w:color w:val="1C1D1E"/>
          <w:shd w:val="clear" w:color="auto" w:fill="FFFFFF"/>
        </w:rPr>
        <w:t>in particular, in which non‐FDA‐approved local treatments have become the standard of care in various settings to treat bone</w:t>
      </w:r>
      <w:r w:rsidR="00A76EE6">
        <w:rPr>
          <w:color w:val="1C1D1E"/>
          <w:shd w:val="clear" w:color="auto" w:fill="FFFFFF"/>
        </w:rPr>
        <w:t xml:space="preserve"> and implant-related</w:t>
      </w:r>
      <w:r w:rsidR="000A29FE" w:rsidRPr="000A29FE">
        <w:rPr>
          <w:color w:val="1C1D1E"/>
          <w:shd w:val="clear" w:color="auto" w:fill="FFFFFF"/>
        </w:rPr>
        <w:t xml:space="preserve"> infections. The idea was championed by Buchholz </w:t>
      </w:r>
      <w:r w:rsidR="000A29FE" w:rsidRPr="005A5291">
        <w:rPr>
          <w:i/>
          <w:iCs/>
          <w:color w:val="1C1D1E"/>
          <w:shd w:val="clear" w:color="auto" w:fill="FFFFFF"/>
        </w:rPr>
        <w:t>et al</w:t>
      </w:r>
      <w:r w:rsidR="000A29FE" w:rsidRPr="000A29FE">
        <w:rPr>
          <w:color w:val="1C1D1E"/>
          <w:shd w:val="clear" w:color="auto" w:fill="FFFFFF"/>
        </w:rPr>
        <w:t xml:space="preserve"> at the Endo </w:t>
      </w:r>
      <w:proofErr w:type="spellStart"/>
      <w:r w:rsidR="000A29FE" w:rsidRPr="000A29FE">
        <w:rPr>
          <w:color w:val="1C1D1E"/>
          <w:shd w:val="clear" w:color="auto" w:fill="FFFFFF"/>
        </w:rPr>
        <w:t>Klinik</w:t>
      </w:r>
      <w:proofErr w:type="spellEnd"/>
      <w:r w:rsidR="000A29FE" w:rsidRPr="000A29FE">
        <w:rPr>
          <w:color w:val="1C1D1E"/>
          <w:shd w:val="clear" w:color="auto" w:fill="FFFFFF"/>
        </w:rPr>
        <w:t xml:space="preserve"> in 1984</w:t>
      </w:r>
      <w:r w:rsidR="008A13F0">
        <w:rPr>
          <w:color w:val="1C1D1E"/>
          <w:shd w:val="clear" w:color="auto" w:fill="FFFFFF"/>
        </w:rPr>
        <w:fldChar w:fldCharType="begin"/>
      </w:r>
      <w:r w:rsidR="00E63BF2">
        <w:rPr>
          <w:color w:val="1C1D1E"/>
          <w:shd w:val="clear" w:color="auto" w:fill="FFFFFF"/>
        </w:rPr>
        <w:instrText xml:space="preserve"> ADDIN EN.CITE &lt;EndNote&gt;&lt;Cite&gt;&lt;Author&gt;Buchholz&lt;/Author&gt;&lt;Year&gt;1984&lt;/Year&gt;&lt;RecNum&gt;5182&lt;/RecNum&gt;&lt;DisplayText&gt;&lt;style face="superscript"&gt;10&lt;/style&gt;&lt;/DisplayText&gt;&lt;record&gt;&lt;rec-number&gt;5182&lt;/rec-number&gt;&lt;foreign-keys&gt;&lt;key app="EN" db-id="sd5fdvtxer0de6e9s2rvtw9lawxeewpv5d00" timestamp="1545839885"&gt;5182&lt;/key&gt;&lt;/foreign-keys&gt;&lt;ref-type name="Journal Article"&gt;17&lt;/ref-type&gt;&lt;contributors&gt;&lt;authors&gt;&lt;author&gt;Buchholz, H. W.&lt;/author&gt;&lt;author&gt;Elson, R. A.&lt;/author&gt;&lt;author&gt;Heinert, K.&lt;/author&gt;&lt;/authors&gt;&lt;/contributors&gt;&lt;titles&gt;&lt;title&gt;Antibiotic-loaded acrylic cement: current concepts&lt;/title&gt;&lt;secondary-title&gt;Clin Orthop Relat Res&lt;/secondary-title&gt;&lt;/titles&gt;&lt;periodical&gt;&lt;full-title&gt;Clinical Orthopaedics and Related Research&lt;/full-title&gt;&lt;abbr-1&gt;Clin. Orthop. Relat. Res.&lt;/abbr-1&gt;&lt;abbr-2&gt;Clin Orthop Relat Res&lt;/abbr-2&gt;&lt;abbr-3&gt;Clinical Orthopaedics &amp;amp; Related Research&lt;/abbr-3&gt;&lt;/periodical&gt;&lt;pages&gt;96-108&lt;/pages&gt;&lt;number&gt;190&lt;/number&gt;&lt;edition&gt;1984/11/01&lt;/edition&gt;&lt;keywords&gt;&lt;keyword&gt;Anti-Bacterial Agents/*administration &amp;amp; dosage&lt;/keyword&gt;&lt;keyword&gt;*Bone Cements&lt;/keyword&gt;&lt;keyword&gt;Hip Prosthesis/adverse effects&lt;/keyword&gt;&lt;keyword&gt;Humans&lt;/keyword&gt;&lt;keyword&gt;Joint Prosthesis/*adverse effects/mortality&lt;/keyword&gt;&lt;keyword&gt;Premedication/methods&lt;/keyword&gt;&lt;keyword&gt;Surgical Wound Infection/*drug therapy&lt;/keyword&gt;&lt;/keywords&gt;&lt;dates&gt;&lt;year&gt;1984&lt;/year&gt;&lt;pub-dates&gt;&lt;date&gt;Nov&lt;/date&gt;&lt;/pub-dates&gt;&lt;/dates&gt;&lt;isbn&gt;0009-921X (Print)&amp;#xD;0009-921X (Linking)&lt;/isbn&gt;&lt;accession-num&gt;6386264&lt;/accession-num&gt;&lt;urls&gt;&lt;related-urls&gt;&lt;url&gt;https://www.ncbi.nlm.nih.gov/pubmed/6386264&lt;/url&gt;&lt;/related-urls&gt;&lt;/urls&gt;&lt;/record&gt;&lt;/Cite&gt;&lt;/EndNote&gt;</w:instrText>
      </w:r>
      <w:r w:rsidR="008A13F0">
        <w:rPr>
          <w:color w:val="1C1D1E"/>
          <w:shd w:val="clear" w:color="auto" w:fill="FFFFFF"/>
        </w:rPr>
        <w:fldChar w:fldCharType="separate"/>
      </w:r>
      <w:r w:rsidR="00E63BF2" w:rsidRPr="00E63BF2">
        <w:rPr>
          <w:noProof/>
          <w:color w:val="1C1D1E"/>
          <w:shd w:val="clear" w:color="auto" w:fill="FFFFFF"/>
          <w:vertAlign w:val="superscript"/>
        </w:rPr>
        <w:t>10</w:t>
      </w:r>
      <w:r w:rsidR="008A13F0">
        <w:rPr>
          <w:color w:val="1C1D1E"/>
          <w:shd w:val="clear" w:color="auto" w:fill="FFFFFF"/>
        </w:rPr>
        <w:fldChar w:fldCharType="end"/>
      </w:r>
      <w:r w:rsidR="008A13F0">
        <w:rPr>
          <w:color w:val="1C1D1E"/>
          <w:shd w:val="clear" w:color="auto" w:fill="FFFFFF"/>
        </w:rPr>
        <w:t>,</w:t>
      </w:r>
      <w:r w:rsidR="000A29FE" w:rsidRPr="000A29FE">
        <w:rPr>
          <w:color w:val="1C1D1E"/>
          <w:shd w:val="clear" w:color="auto" w:fill="FFFFFF"/>
        </w:rPr>
        <w:t xml:space="preserve"> and since then a</w:t>
      </w:r>
      <w:r w:rsidR="000A29FE" w:rsidRPr="000A29FE">
        <w:rPr>
          <w:color w:val="333333"/>
          <w:shd w:val="clear" w:color="auto" w:fill="FFFFFF"/>
        </w:rPr>
        <w:t xml:space="preserve"> significant amount of experience has been acquired in this field</w:t>
      </w:r>
      <w:r w:rsidR="008A13F0">
        <w:rPr>
          <w:color w:val="333333"/>
          <w:shd w:val="clear" w:color="auto" w:fill="FFFFFF"/>
        </w:rPr>
        <w:fldChar w:fldCharType="begin"/>
      </w:r>
      <w:r w:rsidR="00E63BF2">
        <w:rPr>
          <w:color w:val="333333"/>
          <w:shd w:val="clear" w:color="auto" w:fill="FFFFFF"/>
        </w:rPr>
        <w:instrText xml:space="preserve"> ADDIN EN.CITE &lt;EndNote&gt;&lt;Cite&gt;&lt;Author&gt;van Vugt&lt;/Author&gt;&lt;Year&gt;2016&lt;/Year&gt;&lt;RecNum&gt;5476&lt;/RecNum&gt;&lt;DisplayText&gt;&lt;style face="superscript"&gt;12&lt;/style&gt;&lt;/DisplayText&gt;&lt;record&gt;&lt;rec-number&gt;5476&lt;/rec-number&gt;&lt;foreign-keys&gt;&lt;key app="EN" db-id="sd5fdvtxer0de6e9s2rvtw9lawxeewpv5d00" timestamp="1573247904"&gt;5476&lt;/key&gt;&lt;/foreign-keys&gt;&lt;ref-type name="Journal Article"&gt;17&lt;/ref-type&gt;&lt;contributors&gt;&lt;authors&gt;&lt;author&gt;van Vugt, T. A.&lt;/author&gt;&lt;author&gt;Geurts, J.&lt;/author&gt;&lt;author&gt;Arts, J. J.&lt;/author&gt;&lt;/authors&gt;&lt;/contributors&gt;&lt;auth-address&gt;Department of Orthopaedic Surgery, Research School CAPHRI, Maastricht University Medical Centre, P.O. Box 5800, 6229 HX Maastricht, Netherlands.&lt;/auth-address&gt;&lt;titles&gt;&lt;title&gt;Clinical Application of Antimicrobial Bone Graft Substitute in Osteomyelitis Treatment: A Systematic Review of Different Bone Graft Substitutes Available in Clinical Treatment of Osteomyelitis&lt;/title&gt;&lt;secondary-title&gt;Biomed Res Int&lt;/secondary-title&gt;&lt;/titles&gt;&lt;periodical&gt;&lt;full-title&gt;Biomed Res Int&lt;/full-title&gt;&lt;/periodical&gt;&lt;pages&gt;6984656&lt;/pages&gt;&lt;volume&gt;2016&lt;/volume&gt;&lt;edition&gt;2016/02/24&lt;/edition&gt;&lt;keywords&gt;&lt;keyword&gt;Anti-Infective Agents/classification/*therapeutic use&lt;/keyword&gt;&lt;keyword&gt;Bone Substitutes/classification/*therapeutic use&lt;/keyword&gt;&lt;keyword&gt;*Bone Transplantation&lt;/keyword&gt;&lt;keyword&gt;Humans&lt;/keyword&gt;&lt;keyword&gt;Osteomyelitis/*drug therapy/microbiology/pathology&lt;/keyword&gt;&lt;keyword&gt;Treatment Outcome&lt;/keyword&gt;&lt;/keywords&gt;&lt;dates&gt;&lt;year&gt;2016&lt;/year&gt;&lt;/dates&gt;&lt;isbn&gt;2314-6141 (Electronic)&lt;/isbn&gt;&lt;accession-num&gt;26904683&lt;/accession-num&gt;&lt;urls&gt;&lt;related-urls&gt;&lt;url&gt;https://www.ncbi.nlm.nih.gov/pubmed/26904683&lt;/url&gt;&lt;/related-urls&gt;&lt;/urls&gt;&lt;custom2&gt;PMC4745864&lt;/custom2&gt;&lt;electronic-resource-num&gt;10.1155/2016/6984656&lt;/electronic-resource-num&gt;&lt;/record&gt;&lt;/Cite&gt;&lt;/EndNote&gt;</w:instrText>
      </w:r>
      <w:r w:rsidR="008A13F0">
        <w:rPr>
          <w:color w:val="333333"/>
          <w:shd w:val="clear" w:color="auto" w:fill="FFFFFF"/>
        </w:rPr>
        <w:fldChar w:fldCharType="separate"/>
      </w:r>
      <w:r w:rsidR="00E63BF2" w:rsidRPr="00E63BF2">
        <w:rPr>
          <w:noProof/>
          <w:color w:val="333333"/>
          <w:shd w:val="clear" w:color="auto" w:fill="FFFFFF"/>
          <w:vertAlign w:val="superscript"/>
        </w:rPr>
        <w:t>12</w:t>
      </w:r>
      <w:r w:rsidR="008A13F0">
        <w:rPr>
          <w:color w:val="333333"/>
          <w:shd w:val="clear" w:color="auto" w:fill="FFFFFF"/>
        </w:rPr>
        <w:fldChar w:fldCharType="end"/>
      </w:r>
      <w:r w:rsidR="000A29FE" w:rsidRPr="000A29FE">
        <w:rPr>
          <w:color w:val="333333"/>
          <w:shd w:val="clear" w:color="auto" w:fill="FFFFFF"/>
        </w:rPr>
        <w:t xml:space="preserve">. </w:t>
      </w:r>
    </w:p>
    <w:p w14:paraId="45D356A9" w14:textId="3B823D61" w:rsidR="000A29FE" w:rsidRDefault="000A29FE" w:rsidP="000A29FE">
      <w:pPr>
        <w:spacing w:line="480" w:lineRule="auto"/>
        <w:ind w:firstLine="720"/>
        <w:rPr>
          <w:color w:val="333333"/>
          <w:shd w:val="clear" w:color="auto" w:fill="FFFFFF"/>
        </w:rPr>
      </w:pPr>
      <w:r w:rsidRPr="000A29FE">
        <w:rPr>
          <w:color w:val="333333"/>
          <w:shd w:val="clear" w:color="auto" w:fill="FFFFFF"/>
        </w:rPr>
        <w:t xml:space="preserve">Local delivery of </w:t>
      </w:r>
      <w:r w:rsidR="00636FAF">
        <w:rPr>
          <w:rFonts w:eastAsiaTheme="minorHAnsi"/>
        </w:rPr>
        <w:t xml:space="preserve">antibiotic </w:t>
      </w:r>
      <w:r w:rsidRPr="000A29FE">
        <w:rPr>
          <w:color w:val="333333"/>
          <w:shd w:val="clear" w:color="auto" w:fill="FFFFFF"/>
        </w:rPr>
        <w:t xml:space="preserve">represents an attractive therapeutic modality in the treatment of </w:t>
      </w:r>
      <w:r w:rsidRPr="000A29FE">
        <w:t>biofilm-associated, implant-related MSK</w:t>
      </w:r>
      <w:r w:rsidR="005A5291">
        <w:t>I</w:t>
      </w:r>
      <w:r w:rsidRPr="000A29FE">
        <w:rPr>
          <w:color w:val="333333"/>
          <w:shd w:val="clear" w:color="auto" w:fill="FFFFFF"/>
        </w:rPr>
        <w:t xml:space="preserve">. A key advantage is that </w:t>
      </w:r>
      <w:r w:rsidR="00A76EE6" w:rsidRPr="000A29FE">
        <w:rPr>
          <w:color w:val="333333"/>
          <w:shd w:val="clear" w:color="auto" w:fill="FFFFFF"/>
        </w:rPr>
        <w:t xml:space="preserve">local </w:t>
      </w:r>
      <w:r w:rsidRPr="000A29FE">
        <w:rPr>
          <w:color w:val="333333"/>
          <w:shd w:val="clear" w:color="auto" w:fill="FFFFFF"/>
        </w:rPr>
        <w:t xml:space="preserve">delivery of antibiotics (via carriers or directly) can result in concentrations of antibiotics in the affected or targeted area, higher than </w:t>
      </w:r>
      <w:r w:rsidR="00A76EE6">
        <w:rPr>
          <w:color w:val="333333"/>
          <w:shd w:val="clear" w:color="auto" w:fill="FFFFFF"/>
        </w:rPr>
        <w:t>achievable systemically</w:t>
      </w:r>
      <w:r w:rsidRPr="000A29FE">
        <w:rPr>
          <w:color w:val="333333"/>
          <w:shd w:val="clear" w:color="auto" w:fill="FFFFFF"/>
        </w:rPr>
        <w:t>, for organisms present at the site of infection, while serum antibiotic levels remain low</w:t>
      </w:r>
      <w:r w:rsidR="008A13F0">
        <w:rPr>
          <w:color w:val="333333"/>
          <w:shd w:val="clear" w:color="auto" w:fill="FFFFFF"/>
        </w:rPr>
        <w:fldChar w:fldCharType="begin">
          <w:fldData xml:space="preserve">PEVuZE5vdGU+PENpdGU+PEF1dGhvcj5CdXRpbmk8L0F1dGhvcj48WWVhcj4yMDE4PC9ZZWFyPjxS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==
</w:fldData>
        </w:fldChar>
      </w:r>
      <w:r w:rsidR="00E63BF2">
        <w:rPr>
          <w:color w:val="333333"/>
          <w:shd w:val="clear" w:color="auto" w:fill="FFFFFF"/>
        </w:rPr>
        <w:instrText xml:space="preserve"> ADDIN EN.CITE </w:instrText>
      </w:r>
      <w:r w:rsidR="00E63BF2">
        <w:rPr>
          <w:color w:val="333333"/>
          <w:shd w:val="clear" w:color="auto" w:fill="FFFFFF"/>
        </w:rPr>
        <w:fldChar w:fldCharType="begin">
          <w:fldData xml:space="preserve">PEVuZE5vdGU+PENpdGU+PEF1dGhvcj5CdXRpbmk8L0F1dGhvcj48WWVhcj4yMDE4PC9ZZWFyPjxS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==
</w:fldData>
        </w:fldChar>
      </w:r>
      <w:r w:rsidR="00E63BF2">
        <w:rPr>
          <w:color w:val="333333"/>
          <w:shd w:val="clear" w:color="auto" w:fill="FFFFFF"/>
        </w:rPr>
        <w:instrText xml:space="preserve"> ADDIN EN.CITE.DATA </w:instrText>
      </w:r>
      <w:r w:rsidR="00E63BF2">
        <w:rPr>
          <w:color w:val="333333"/>
          <w:shd w:val="clear" w:color="auto" w:fill="FFFFFF"/>
        </w:rPr>
      </w:r>
      <w:r w:rsidR="00E63BF2">
        <w:rPr>
          <w:color w:val="333333"/>
          <w:shd w:val="clear" w:color="auto" w:fill="FFFFFF"/>
        </w:rPr>
        <w:fldChar w:fldCharType="end"/>
      </w:r>
      <w:r w:rsidR="008A13F0">
        <w:rPr>
          <w:color w:val="333333"/>
          <w:shd w:val="clear" w:color="auto" w:fill="FFFFFF"/>
        </w:rPr>
      </w:r>
      <w:r w:rsidR="008A13F0">
        <w:rPr>
          <w:color w:val="333333"/>
          <w:shd w:val="clear" w:color="auto" w:fill="FFFFFF"/>
        </w:rPr>
        <w:fldChar w:fldCharType="separate"/>
      </w:r>
      <w:r w:rsidR="00E63BF2" w:rsidRPr="00E63BF2">
        <w:rPr>
          <w:noProof/>
          <w:color w:val="333333"/>
          <w:shd w:val="clear" w:color="auto" w:fill="FFFFFF"/>
          <w:vertAlign w:val="superscript"/>
        </w:rPr>
        <w:t>13</w:t>
      </w:r>
      <w:r w:rsidR="008A13F0">
        <w:rPr>
          <w:color w:val="333333"/>
          <w:shd w:val="clear" w:color="auto" w:fill="FFFFFF"/>
        </w:rPr>
        <w:fldChar w:fldCharType="end"/>
      </w:r>
      <w:r w:rsidRPr="000A29FE">
        <w:rPr>
          <w:color w:val="333333"/>
          <w:shd w:val="clear" w:color="auto" w:fill="FFFFFF"/>
        </w:rPr>
        <w:t>.</w:t>
      </w:r>
      <w:r w:rsidRPr="000A29FE">
        <w:rPr>
          <w:color w:val="333333"/>
          <w:shd w:val="clear" w:color="auto" w:fill="FFFFFF"/>
          <w:vertAlign w:val="superscript"/>
        </w:rPr>
        <w:t xml:space="preserve"> </w:t>
      </w:r>
      <w:r w:rsidRPr="000A29FE">
        <w:rPr>
          <w:color w:val="333333"/>
          <w:shd w:val="clear" w:color="auto" w:fill="FFFFFF"/>
        </w:rPr>
        <w:t>This is</w:t>
      </w:r>
      <w:r w:rsidR="009B6529">
        <w:rPr>
          <w:color w:val="333333"/>
          <w:shd w:val="clear" w:color="auto" w:fill="FFFFFF"/>
        </w:rPr>
        <w:t xml:space="preserve"> </w:t>
      </w:r>
      <w:r w:rsidRPr="000A29FE">
        <w:rPr>
          <w:color w:val="333333"/>
          <w:shd w:val="clear" w:color="auto" w:fill="FFFFFF"/>
        </w:rPr>
        <w:t xml:space="preserve">important </w:t>
      </w:r>
      <w:r w:rsidR="00432456">
        <w:rPr>
          <w:color w:val="333333"/>
          <w:shd w:val="clear" w:color="auto" w:fill="FFFFFF"/>
        </w:rPr>
        <w:t>also</w:t>
      </w:r>
      <w:r w:rsidR="00432456" w:rsidRPr="000A29FE">
        <w:rPr>
          <w:color w:val="333333"/>
          <w:shd w:val="clear" w:color="auto" w:fill="FFFFFF"/>
        </w:rPr>
        <w:t xml:space="preserve"> </w:t>
      </w:r>
      <w:r w:rsidRPr="000A29FE">
        <w:rPr>
          <w:color w:val="333333"/>
          <w:shd w:val="clear" w:color="auto" w:fill="FFFFFF"/>
        </w:rPr>
        <w:t xml:space="preserve">as penetration of the systemically administrated antibiotics in </w:t>
      </w:r>
      <w:r w:rsidRPr="000A29FE">
        <w:t>implant-related MSK</w:t>
      </w:r>
      <w:r w:rsidR="005A5291">
        <w:t>I</w:t>
      </w:r>
      <w:r w:rsidRPr="000A29FE">
        <w:rPr>
          <w:color w:val="333333"/>
          <w:shd w:val="clear" w:color="auto" w:fill="FFFFFF"/>
        </w:rPr>
        <w:t xml:space="preserve"> might be suboptimal as a result of potentially compromised vascular perfusion and/or the presence of biofilms.</w:t>
      </w:r>
    </w:p>
    <w:p w14:paraId="5F63E2FB" w14:textId="1FAD87A1" w:rsidR="000A29FE" w:rsidRDefault="000A29FE" w:rsidP="000A29FE">
      <w:pPr>
        <w:spacing w:line="480" w:lineRule="auto"/>
        <w:ind w:firstLine="720"/>
        <w:rPr>
          <w:color w:val="333333"/>
          <w:shd w:val="clear" w:color="auto" w:fill="FFFFFF"/>
        </w:rPr>
      </w:pPr>
      <w:r w:rsidRPr="000A29FE">
        <w:t xml:space="preserve">Local delivery could also provide continuous </w:t>
      </w:r>
      <w:r w:rsidR="00636FAF">
        <w:rPr>
          <w:rFonts w:eastAsiaTheme="minorHAnsi"/>
        </w:rPr>
        <w:t xml:space="preserve">antibiotic </w:t>
      </w:r>
      <w:r w:rsidRPr="000A29FE">
        <w:t xml:space="preserve">release in affected </w:t>
      </w:r>
      <w:r w:rsidRPr="007F651C">
        <w:t xml:space="preserve">compartments, optimizing the effect of most antibiotics, as time of exposure at adequate concentrations is one of the most important pharmacodynamic parameters for </w:t>
      </w:r>
      <w:r w:rsidR="00A76A42" w:rsidRPr="007F651C">
        <w:t xml:space="preserve">many </w:t>
      </w:r>
      <w:r w:rsidRPr="007F651C">
        <w:t>antibiotic classes</w:t>
      </w:r>
      <w:r w:rsidR="00A76A42" w:rsidRPr="007F651C">
        <w:t xml:space="preserve"> (i.e.; </w:t>
      </w:r>
      <w:proofErr w:type="spellStart"/>
      <w:r w:rsidR="00A76A42" w:rsidRPr="007F651C">
        <w:rPr>
          <w:i/>
        </w:rPr>
        <w:t>f</w:t>
      </w:r>
      <w:r w:rsidR="00A76A42" w:rsidRPr="007F651C">
        <w:t>T</w:t>
      </w:r>
      <w:proofErr w:type="spellEnd"/>
      <w:r w:rsidR="00A76A42" w:rsidRPr="00104861">
        <w:t>&gt; MIC</w:t>
      </w:r>
      <w:r w:rsidR="00A76A42" w:rsidRPr="007F651C">
        <w:t xml:space="preserve">) </w:t>
      </w:r>
      <w:r w:rsidR="008A13F0" w:rsidRPr="007F651C">
        <w:fldChar w:fldCharType="begin">
          <w:fldData xml:space="preserve">PEVuZE5vdGU+PENpdGU+PEF1dGhvcj5HdW5kZXJzb248L0F1dGhvcj48WWVhcj4yMDAxPC9ZZWFy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</w:fldData>
        </w:fldChar>
      </w:r>
      <w:r w:rsidR="00E63BF2" w:rsidRPr="007F651C">
        <w:instrText xml:space="preserve"> ADDIN EN.CITE </w:instrText>
      </w:r>
      <w:r w:rsidR="00E63BF2" w:rsidRPr="007F651C">
        <w:fldChar w:fldCharType="begin">
          <w:fldData xml:space="preserve">PEVuZE5vdGU+PENpdGU+PEF1dGhvcj5HdW5kZXJzb248L0F1dGhvcj48WWVhcj4yMDAxPC9ZZWFy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</w:fldData>
        </w:fldChar>
      </w:r>
      <w:r w:rsidR="00E63BF2" w:rsidRPr="007F651C">
        <w:instrText xml:space="preserve"> ADDIN EN.CITE.DATA </w:instrText>
      </w:r>
      <w:r w:rsidR="00E63BF2" w:rsidRPr="007F651C">
        <w:fldChar w:fldCharType="end"/>
      </w:r>
      <w:r w:rsidR="008A13F0" w:rsidRPr="007F651C">
        <w:fldChar w:fldCharType="separate"/>
      </w:r>
      <w:r w:rsidR="00E63BF2" w:rsidRPr="007F651C">
        <w:rPr>
          <w:noProof/>
          <w:vertAlign w:val="superscript"/>
        </w:rPr>
        <w:t>14</w:t>
      </w:r>
      <w:r w:rsidR="008A13F0" w:rsidRPr="007F651C">
        <w:fldChar w:fldCharType="end"/>
      </w:r>
      <w:r w:rsidRPr="007F651C">
        <w:t xml:space="preserve">. </w:t>
      </w:r>
      <w:r w:rsidRPr="007F651C">
        <w:lastRenderedPageBreak/>
        <w:t>Additionally</w:t>
      </w:r>
      <w:r w:rsidR="00A76EE6" w:rsidRPr="007F651C">
        <w:t>,</w:t>
      </w:r>
      <w:r w:rsidRPr="007F651C">
        <w:t xml:space="preserve"> local delivery of  antibiotic</w:t>
      </w:r>
      <w:r w:rsidR="00A76EE6" w:rsidRPr="007F651C">
        <w:t>s</w:t>
      </w:r>
      <w:r w:rsidRPr="007F651C">
        <w:t xml:space="preserve"> can be an advantage for individuals</w:t>
      </w:r>
      <w:r w:rsidRPr="000A29FE">
        <w:t xml:space="preserve"> who are intolerant to systemic use of that antibiotic as the</w:t>
      </w:r>
      <w:r w:rsidRPr="000A29FE">
        <w:rPr>
          <w:color w:val="333333"/>
          <w:shd w:val="clear" w:color="auto" w:fill="FFFFFF"/>
        </w:rPr>
        <w:t xml:space="preserve"> limited systemic absorption of the locally installed antibiotic reduces the risk of toxicity and avoids many of the adverse drug reactions caused by systemic </w:t>
      </w:r>
      <w:r w:rsidR="00636FAF">
        <w:rPr>
          <w:rFonts w:eastAsiaTheme="minorHAnsi"/>
        </w:rPr>
        <w:t>antibiotic</w:t>
      </w:r>
      <w:r w:rsidRPr="000A29FE">
        <w:rPr>
          <w:color w:val="333333"/>
          <w:shd w:val="clear" w:color="auto" w:fill="FFFFFF"/>
        </w:rPr>
        <w:t>s</w:t>
      </w:r>
      <w:r w:rsidR="008A13F0">
        <w:rPr>
          <w:color w:val="333333"/>
          <w:shd w:val="clear" w:color="auto" w:fill="FFFFFF"/>
        </w:rPr>
        <w:fldChar w:fldCharType="begin"/>
      </w:r>
      <w:r w:rsidR="00E63BF2">
        <w:rPr>
          <w:color w:val="333333"/>
          <w:shd w:val="clear" w:color="auto" w:fill="FFFFFF"/>
        </w:rPr>
        <w:instrText xml:space="preserve"> ADDIN EN.CITE &lt;EndNote&gt;&lt;Cite&gt;&lt;Author&gt;Dale&lt;/Author&gt;&lt;Year&gt;2015&lt;/Year&gt;&lt;RecNum&gt;5479&lt;/RecNum&gt;&lt;DisplayText&gt;&lt;style face="superscript"&gt;15&lt;/style&gt;&lt;/DisplayText&gt;&lt;record&gt;&lt;rec-number&gt;5479&lt;/rec-number&gt;&lt;foreign-keys&gt;&lt;key app="EN" db-id="sd5fdvtxer0de6e9s2rvtw9lawxeewpv5d00" timestamp="1573248351"&gt;5479&lt;/key&gt;&lt;/foreign-keys&gt;&lt;ref-type name="Journal Article"&gt;17&lt;/ref-type&gt;&lt;contributors&gt;&lt;authors&gt;&lt;author&gt;Dale, A. P.&lt;/author&gt;&lt;author&gt;Saeed, K.&lt;/author&gt;&lt;/authors&gt;&lt;/contributors&gt;&lt;auth-address&gt;Department of Microbiology, Hampshire Hospitals NHS Foundation Trust, Royal Hampshire County Hospital, Winchester, UK.&lt;/auth-address&gt;&lt;titles&gt;&lt;title&gt;Novel negative pressure wound therapy with instillation and the management of diabetic foot infections&lt;/title&gt;&lt;secondary-title&gt;Curr Opin Infect Dis&lt;/secondary-title&gt;&lt;/titles&gt;&lt;periodical&gt;&lt;full-title&gt;Current Opinion in Infectious Diseases&lt;/full-title&gt;&lt;abbr-1&gt;Curr. Opin. Infect. Dis.&lt;/abbr-1&gt;&lt;abbr-2&gt;Curr Opin Infect Dis&lt;/abbr-2&gt;&lt;/periodical&gt;&lt;pages&gt;151-7&lt;/pages&gt;&lt;volume&gt;28&lt;/volume&gt;&lt;number&gt;2&lt;/number&gt;&lt;edition&gt;2015/02/19&lt;/edition&gt;&lt;keywords&gt;&lt;keyword&gt;Diabetic Foot/*complications/*therapy&lt;/keyword&gt;&lt;keyword&gt;Humans&lt;/keyword&gt;&lt;keyword&gt;Negative-Pressure Wound Therapy/*methods&lt;/keyword&gt;&lt;keyword&gt;Skin Diseases, Infectious/*prevention &amp;amp; control&lt;/keyword&gt;&lt;keyword&gt;Surgical Wound Infection/therapy&lt;/keyword&gt;&lt;keyword&gt;Therapeutic Irrigation/methods&lt;/keyword&gt;&lt;keyword&gt;Treatment Outcome&lt;/keyword&gt;&lt;/keywords&gt;&lt;dates&gt;&lt;year&gt;2015&lt;/year&gt;&lt;pub-dates&gt;&lt;date&gt;Apr&lt;/date&gt;&lt;/pub-dates&gt;&lt;/dates&gt;&lt;isbn&gt;1473-6527 (Electronic)&amp;#xD;0951-7375 (Linking)&lt;/isbn&gt;&lt;accession-num&gt;25692273&lt;/accession-num&gt;&lt;urls&gt;&lt;related-urls&gt;&lt;url&gt;https://www.ncbi.nlm.nih.gov/pubmed/25692273&lt;/url&gt;&lt;/related-urls&gt;&lt;/urls&gt;&lt;electronic-resource-num&gt;10.1097/QCO.0000000000000146&lt;/electronic-resource-num&gt;&lt;/record&gt;&lt;/Cite&gt;&lt;/EndNote&gt;</w:instrText>
      </w:r>
      <w:r w:rsidR="008A13F0">
        <w:rPr>
          <w:color w:val="333333"/>
          <w:shd w:val="clear" w:color="auto" w:fill="FFFFFF"/>
        </w:rPr>
        <w:fldChar w:fldCharType="separate"/>
      </w:r>
      <w:r w:rsidR="00E63BF2" w:rsidRPr="00E63BF2">
        <w:rPr>
          <w:noProof/>
          <w:color w:val="333333"/>
          <w:shd w:val="clear" w:color="auto" w:fill="FFFFFF"/>
          <w:vertAlign w:val="superscript"/>
        </w:rPr>
        <w:t>15</w:t>
      </w:r>
      <w:r w:rsidR="008A13F0">
        <w:rPr>
          <w:color w:val="333333"/>
          <w:shd w:val="clear" w:color="auto" w:fill="FFFFFF"/>
        </w:rPr>
        <w:fldChar w:fldCharType="end"/>
      </w:r>
      <w:r w:rsidRPr="000A29FE">
        <w:rPr>
          <w:color w:val="333333"/>
          <w:shd w:val="clear" w:color="auto" w:fill="FFFFFF"/>
        </w:rPr>
        <w:t xml:space="preserve">. </w:t>
      </w:r>
      <w:r w:rsidR="00A76A42">
        <w:rPr>
          <w:color w:val="333333"/>
          <w:shd w:val="clear" w:color="auto" w:fill="FFFFFF"/>
        </w:rPr>
        <w:t>Furthermore,</w:t>
      </w:r>
      <w:r w:rsidR="00A76A42" w:rsidRPr="000A29FE">
        <w:rPr>
          <w:color w:val="333333"/>
          <w:shd w:val="clear" w:color="auto" w:fill="FFFFFF"/>
        </w:rPr>
        <w:t xml:space="preserve"> </w:t>
      </w:r>
      <w:r w:rsidRPr="000A29FE">
        <w:rPr>
          <w:color w:val="333333"/>
          <w:shd w:val="clear" w:color="auto" w:fill="FFFFFF"/>
        </w:rPr>
        <w:t xml:space="preserve">the effect on the </w:t>
      </w:r>
      <w:r w:rsidR="003349B5">
        <w:rPr>
          <w:color w:val="333333"/>
          <w:shd w:val="clear" w:color="auto" w:fill="FFFFFF"/>
        </w:rPr>
        <w:t>human microbiome</w:t>
      </w:r>
      <w:r w:rsidRPr="000A29FE">
        <w:rPr>
          <w:color w:val="333333"/>
          <w:shd w:val="clear" w:color="auto" w:fill="FFFFFF"/>
        </w:rPr>
        <w:t xml:space="preserve"> would be negligible</w:t>
      </w:r>
      <w:r w:rsidR="00131731">
        <w:rPr>
          <w:color w:val="333333"/>
          <w:shd w:val="clear" w:color="auto" w:fill="FFFFFF"/>
        </w:rPr>
        <w:t>.</w:t>
      </w:r>
    </w:p>
    <w:p w14:paraId="3B60ADDF" w14:textId="0926C772" w:rsidR="008A13F0" w:rsidRPr="008A13F0" w:rsidRDefault="00A76A42" w:rsidP="008A13F0">
      <w:pPr>
        <w:spacing w:line="480" w:lineRule="auto"/>
        <w:ind w:firstLine="720"/>
        <w:rPr>
          <w:color w:val="1C1D1E"/>
          <w:shd w:val="clear" w:color="auto" w:fill="FFFFFF"/>
        </w:rPr>
      </w:pPr>
      <w:r>
        <w:t>T</w:t>
      </w:r>
      <w:r w:rsidR="000A29FE" w:rsidRPr="000A29FE">
        <w:t xml:space="preserve">here is </w:t>
      </w:r>
      <w:r w:rsidR="000A29FE" w:rsidRPr="000A29FE">
        <w:rPr>
          <w:color w:val="1C1D1E"/>
          <w:shd w:val="clear" w:color="auto" w:fill="FFFFFF"/>
        </w:rPr>
        <w:t xml:space="preserve">consensus that bacterial attachment can occur on essentially all </w:t>
      </w:r>
      <w:r>
        <w:rPr>
          <w:color w:val="1C1D1E"/>
          <w:shd w:val="clear" w:color="auto" w:fill="FFFFFF"/>
        </w:rPr>
        <w:t>foreign material</w:t>
      </w:r>
      <w:r w:rsidRPr="000A29FE">
        <w:rPr>
          <w:color w:val="1C1D1E"/>
          <w:shd w:val="clear" w:color="auto" w:fill="FFFFFF"/>
        </w:rPr>
        <w:t xml:space="preserve"> </w:t>
      </w:r>
      <w:r w:rsidR="000A29FE" w:rsidRPr="000A29FE">
        <w:rPr>
          <w:color w:val="1C1D1E"/>
          <w:shd w:val="clear" w:color="auto" w:fill="FFFFFF"/>
        </w:rPr>
        <w:t xml:space="preserve">and injured or immune compromised biological surfaces, including surfaces of ALBC spacers utilized to locally deliver </w:t>
      </w:r>
      <w:r w:rsidR="00636FAF">
        <w:rPr>
          <w:rFonts w:eastAsiaTheme="minorHAnsi"/>
        </w:rPr>
        <w:t>antibiotics</w:t>
      </w:r>
      <w:r w:rsidR="005A5291">
        <w:rPr>
          <w:color w:val="1C1D1E"/>
          <w:shd w:val="clear" w:color="auto" w:fill="FFFFFF"/>
        </w:rPr>
        <w:fldChar w:fldCharType="begin">
          <w:fldData xml:space="preserve">PEVuZE5vdGU+PENpdGU+PEF1dGhvcj5TYWVlZDwvQXV0aG9yPjxZZWFyPjIwMTk8L1llYXI+PFJl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</w:fldData>
        </w:fldChar>
      </w:r>
      <w:r w:rsidR="00E63BF2">
        <w:rPr>
          <w:color w:val="1C1D1E"/>
          <w:shd w:val="clear" w:color="auto" w:fill="FFFFFF"/>
        </w:rPr>
        <w:instrText xml:space="preserve"> ADDIN EN.CITE </w:instrText>
      </w:r>
      <w:r w:rsidR="00E63BF2">
        <w:rPr>
          <w:color w:val="1C1D1E"/>
          <w:shd w:val="clear" w:color="auto" w:fill="FFFFFF"/>
        </w:rPr>
        <w:fldChar w:fldCharType="begin">
          <w:fldData xml:space="preserve">PEVuZE5vdGU+PENpdGU+PEF1dGhvcj5TYWVlZDwvQXV0aG9yPjxZZWFyPjIwMTk8L1llYXI+PFJl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</w:fldData>
        </w:fldChar>
      </w:r>
      <w:r w:rsidR="00E63BF2">
        <w:rPr>
          <w:color w:val="1C1D1E"/>
          <w:shd w:val="clear" w:color="auto" w:fill="FFFFFF"/>
        </w:rPr>
        <w:instrText xml:space="preserve"> ADDIN EN.CITE.DATA </w:instrText>
      </w:r>
      <w:r w:rsidR="00E63BF2">
        <w:rPr>
          <w:color w:val="1C1D1E"/>
          <w:shd w:val="clear" w:color="auto" w:fill="FFFFFF"/>
        </w:rPr>
      </w:r>
      <w:r w:rsidR="00E63BF2">
        <w:rPr>
          <w:color w:val="1C1D1E"/>
          <w:shd w:val="clear" w:color="auto" w:fill="FFFFFF"/>
        </w:rPr>
        <w:fldChar w:fldCharType="end"/>
      </w:r>
      <w:r w:rsidR="005A5291">
        <w:rPr>
          <w:color w:val="1C1D1E"/>
          <w:shd w:val="clear" w:color="auto" w:fill="FFFFFF"/>
        </w:rPr>
      </w:r>
      <w:r w:rsidR="005A5291">
        <w:rPr>
          <w:color w:val="1C1D1E"/>
          <w:shd w:val="clear" w:color="auto" w:fill="FFFFFF"/>
        </w:rPr>
        <w:fldChar w:fldCharType="separate"/>
      </w:r>
      <w:r w:rsidR="00E63BF2" w:rsidRPr="00E63BF2">
        <w:rPr>
          <w:noProof/>
          <w:color w:val="1C1D1E"/>
          <w:shd w:val="clear" w:color="auto" w:fill="FFFFFF"/>
          <w:vertAlign w:val="superscript"/>
        </w:rPr>
        <w:t>8</w:t>
      </w:r>
      <w:r w:rsidR="005A5291">
        <w:rPr>
          <w:color w:val="1C1D1E"/>
          <w:shd w:val="clear" w:color="auto" w:fill="FFFFFF"/>
        </w:rPr>
        <w:fldChar w:fldCharType="end"/>
      </w:r>
      <w:r w:rsidR="000A29FE" w:rsidRPr="000A29FE">
        <w:rPr>
          <w:color w:val="1C1D1E"/>
          <w:shd w:val="clear" w:color="auto" w:fill="FFFFFF"/>
        </w:rPr>
        <w:t xml:space="preserve">.  As the </w:t>
      </w:r>
      <w:r w:rsidR="00636FAF">
        <w:rPr>
          <w:rFonts w:eastAsiaTheme="minorHAnsi"/>
        </w:rPr>
        <w:t xml:space="preserve">antibiotic </w:t>
      </w:r>
      <w:r w:rsidR="000A29FE" w:rsidRPr="000A29FE">
        <w:rPr>
          <w:color w:val="1C1D1E"/>
          <w:shd w:val="clear" w:color="auto" w:fill="FFFFFF"/>
        </w:rPr>
        <w:t xml:space="preserve">load in ALBC is released, the surrounding </w:t>
      </w:r>
      <w:r w:rsidR="003349B5">
        <w:rPr>
          <w:rFonts w:eastAsiaTheme="minorHAnsi"/>
        </w:rPr>
        <w:t>drug</w:t>
      </w:r>
      <w:r w:rsidR="00636FAF">
        <w:rPr>
          <w:rFonts w:eastAsiaTheme="minorHAnsi"/>
        </w:rPr>
        <w:t xml:space="preserve"> </w:t>
      </w:r>
      <w:r w:rsidR="000A29FE" w:rsidRPr="000A29FE">
        <w:rPr>
          <w:color w:val="1C1D1E"/>
          <w:shd w:val="clear" w:color="auto" w:fill="FFFFFF"/>
        </w:rPr>
        <w:t xml:space="preserve">levels fall below the MIC, and thus the surface </w:t>
      </w:r>
      <w:r w:rsidR="00DC33C3">
        <w:rPr>
          <w:color w:val="1C1D1E"/>
          <w:shd w:val="clear" w:color="auto" w:fill="FFFFFF"/>
        </w:rPr>
        <w:t xml:space="preserve">itself </w:t>
      </w:r>
      <w:r w:rsidR="000A29FE" w:rsidRPr="000A29FE">
        <w:rPr>
          <w:color w:val="1C1D1E"/>
          <w:shd w:val="clear" w:color="auto" w:fill="FFFFFF"/>
        </w:rPr>
        <w:t>become</w:t>
      </w:r>
      <w:r w:rsidR="00A76EE6">
        <w:rPr>
          <w:color w:val="1C1D1E"/>
          <w:shd w:val="clear" w:color="auto" w:fill="FFFFFF"/>
        </w:rPr>
        <w:t>s</w:t>
      </w:r>
      <w:r w:rsidR="000A29FE" w:rsidRPr="000A29FE">
        <w:rPr>
          <w:color w:val="1C1D1E"/>
          <w:shd w:val="clear" w:color="auto" w:fill="FFFFFF"/>
        </w:rPr>
        <w:t xml:space="preserve"> susceptible to microbial colonization. </w:t>
      </w:r>
      <w:r w:rsidR="00636FAF">
        <w:rPr>
          <w:rFonts w:eastAsiaTheme="minorHAnsi"/>
        </w:rPr>
        <w:t xml:space="preserve"> Antibiotic </w:t>
      </w:r>
      <w:r w:rsidR="000A29FE" w:rsidRPr="000A29FE">
        <w:rPr>
          <w:color w:val="1C1D1E"/>
          <w:shd w:val="clear" w:color="auto" w:fill="FFFFFF"/>
        </w:rPr>
        <w:t>levels can remain sub‐</w:t>
      </w:r>
      <w:r w:rsidR="000A29FE" w:rsidRPr="008A13F0">
        <w:rPr>
          <w:color w:val="1C1D1E"/>
          <w:shd w:val="clear" w:color="auto" w:fill="FFFFFF"/>
        </w:rPr>
        <w:t xml:space="preserve">therapeutic </w:t>
      </w:r>
      <w:r w:rsidR="008F2B52">
        <w:rPr>
          <w:color w:val="1C1D1E"/>
          <w:shd w:val="clear" w:color="auto" w:fill="FFFFFF"/>
        </w:rPr>
        <w:t>for a prolonged time,</w:t>
      </w:r>
      <w:r w:rsidR="000A29FE" w:rsidRPr="008A13F0">
        <w:rPr>
          <w:color w:val="1C1D1E"/>
          <w:shd w:val="clear" w:color="auto" w:fill="FFFFFF"/>
        </w:rPr>
        <w:t xml:space="preserve"> which increase</w:t>
      </w:r>
      <w:r w:rsidR="00A76EE6">
        <w:rPr>
          <w:color w:val="1C1D1E"/>
          <w:shd w:val="clear" w:color="auto" w:fill="FFFFFF"/>
        </w:rPr>
        <w:t>s</w:t>
      </w:r>
      <w:r w:rsidR="000A29FE" w:rsidRPr="008A13F0">
        <w:rPr>
          <w:color w:val="1C1D1E"/>
          <w:shd w:val="clear" w:color="auto" w:fill="FFFFFF"/>
        </w:rPr>
        <w:t xml:space="preserve"> the risk for the emergence of microorganisms that are resistant to the incorporated </w:t>
      </w:r>
      <w:r w:rsidR="00636FAF">
        <w:rPr>
          <w:rFonts w:eastAsiaTheme="minorHAnsi"/>
        </w:rPr>
        <w:t>antibiotic</w:t>
      </w:r>
      <w:r w:rsidR="000A29FE" w:rsidRPr="008A13F0">
        <w:rPr>
          <w:color w:val="1C1D1E"/>
          <w:shd w:val="clear" w:color="auto" w:fill="FFFFFF"/>
        </w:rPr>
        <w:t>(s)</w:t>
      </w:r>
      <w:r w:rsidR="008C1B3F">
        <w:rPr>
          <w:color w:val="1C1D1E"/>
          <w:shd w:val="clear" w:color="auto" w:fill="FFFFFF"/>
        </w:rPr>
        <w:t>.</w:t>
      </w:r>
      <w:r w:rsidR="000A29FE" w:rsidRPr="008A13F0">
        <w:rPr>
          <w:color w:val="1C1D1E"/>
          <w:shd w:val="clear" w:color="auto" w:fill="FFFFFF"/>
        </w:rPr>
        <w:t xml:space="preserve"> </w:t>
      </w:r>
    </w:p>
    <w:p w14:paraId="3FCDEB3C" w14:textId="59BDA0C1" w:rsidR="0045278B" w:rsidRPr="0045278B" w:rsidRDefault="00131731" w:rsidP="0045278B">
      <w:pPr>
        <w:spacing w:line="480" w:lineRule="auto"/>
        <w:ind w:firstLine="720"/>
      </w:pPr>
      <w:r>
        <w:rPr>
          <w:rFonts w:eastAsia="Calibri"/>
        </w:rPr>
        <w:t>The</w:t>
      </w:r>
      <w:r w:rsidR="00E801E8" w:rsidRPr="00FB7FCD">
        <w:t xml:space="preserve"> use of commercially available ALBC for infection prophylaxis in primary THA and TKA remains prevalent in North America and </w:t>
      </w:r>
      <w:r w:rsidR="00E801E8">
        <w:t>i</w:t>
      </w:r>
      <w:r w:rsidR="00E801E8" w:rsidRPr="00FB7FCD">
        <w:t xml:space="preserve">nternationally. Its use varies from less than 50% of cases in North America to greater than 90% of cases in some parts of Northern Europe </w:t>
      </w:r>
      <w:r w:rsidR="00373DCE">
        <w:fldChar w:fldCharType="begin">
          <w:fldData xml:space="preserve">PEVuZE5vdGU+PENpdGU+PEF1dGhvcj5Cb2htPC9BdXRob3I+PFllYXI+MjAxNDwvWWVhcj48UmVj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</w:fldData>
        </w:fldChar>
      </w:r>
      <w:r w:rsidR="00E63BF2">
        <w:instrText xml:space="preserve"> ADDIN EN.CITE </w:instrText>
      </w:r>
      <w:r w:rsidR="00E63BF2">
        <w:fldChar w:fldCharType="begin">
          <w:fldData xml:space="preserve">PEVuZE5vdGU+PENpdGU+PEF1dGhvcj5Cb2htPC9BdXRob3I+PFllYXI+MjAxNDwvWWVhcj48UmVj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</w:fldData>
        </w:fldChar>
      </w:r>
      <w:r w:rsidR="00E63BF2">
        <w:instrText xml:space="preserve"> ADDIN EN.CITE.DATA </w:instrText>
      </w:r>
      <w:r w:rsidR="00E63BF2">
        <w:fldChar w:fldCharType="end"/>
      </w:r>
      <w:r w:rsidR="00373DCE">
        <w:fldChar w:fldCharType="separate"/>
      </w:r>
      <w:r w:rsidR="00E63BF2" w:rsidRPr="00E63BF2">
        <w:rPr>
          <w:noProof/>
          <w:vertAlign w:val="superscript"/>
        </w:rPr>
        <w:t>16</w:t>
      </w:r>
      <w:r w:rsidR="00373DCE">
        <w:fldChar w:fldCharType="end"/>
      </w:r>
      <w:r w:rsidR="00E801E8" w:rsidRPr="00FB7FCD">
        <w:t>. Like other prophylactic modalities such as the use of antibiotics in surgical irrigation</w:t>
      </w:r>
      <w:r w:rsidR="00E801E8">
        <w:t>,</w:t>
      </w:r>
      <w:r w:rsidR="00E801E8" w:rsidRPr="00FB7FCD">
        <w:t xml:space="preserve"> or the use of laminar airflow in joint replacement, the use of ALBC in infection prophylaxis has a certain historical context</w:t>
      </w:r>
      <w:r w:rsidR="00E801E8">
        <w:t>,</w:t>
      </w:r>
      <w:r w:rsidR="00E801E8" w:rsidRPr="00FB7FCD">
        <w:t xml:space="preserve"> and was implemented in a time whe</w:t>
      </w:r>
      <w:r w:rsidR="00636FAF">
        <w:t>n</w:t>
      </w:r>
      <w:r w:rsidR="00E801E8" w:rsidRPr="00FB7FCD">
        <w:t xml:space="preserve"> there was a less rigorous standard </w:t>
      </w:r>
      <w:r w:rsidR="003349B5">
        <w:t xml:space="preserve">required </w:t>
      </w:r>
      <w:r w:rsidR="00C273E1">
        <w:t>for</w:t>
      </w:r>
      <w:r w:rsidR="00C273E1" w:rsidRPr="00FB7FCD">
        <w:t xml:space="preserve"> </w:t>
      </w:r>
      <w:r w:rsidR="00E801E8" w:rsidRPr="00FB7FCD">
        <w:t xml:space="preserve">proof of </w:t>
      </w:r>
      <w:r w:rsidR="00C273E1" w:rsidRPr="00FB7FCD">
        <w:t>eff</w:t>
      </w:r>
      <w:r w:rsidR="00C273E1">
        <w:t>icacy</w:t>
      </w:r>
      <w:r w:rsidR="00E801E8" w:rsidRPr="00FB7FCD">
        <w:t xml:space="preserve">.  Early </w:t>
      </w:r>
      <w:r w:rsidR="00C273E1" w:rsidRPr="00FB7FCD">
        <w:t xml:space="preserve">elution </w:t>
      </w:r>
      <w:r w:rsidR="00E801E8" w:rsidRPr="00FB7FCD">
        <w:t>studies f</w:t>
      </w:r>
      <w:r w:rsidR="00C273E1">
        <w:t>or</w:t>
      </w:r>
      <w:r w:rsidR="00E801E8" w:rsidRPr="00FB7FCD">
        <w:t xml:space="preserve"> individual </w:t>
      </w:r>
      <w:r w:rsidR="00B97495">
        <w:rPr>
          <w:rFonts w:eastAsiaTheme="minorHAnsi"/>
        </w:rPr>
        <w:t>antibiotic</w:t>
      </w:r>
      <w:r w:rsidR="00B97495">
        <w:t xml:space="preserve"> </w:t>
      </w:r>
      <w:r w:rsidR="00104861">
        <w:t>or</w:t>
      </w:r>
      <w:r w:rsidR="00E801E8" w:rsidRPr="00FB7FCD">
        <w:t xml:space="preserve"> combinations from ALBC</w:t>
      </w:r>
      <w:r w:rsidR="00104861">
        <w:t>,</w:t>
      </w:r>
      <w:r w:rsidR="00E801E8" w:rsidRPr="00FB7FCD">
        <w:t xml:space="preserve"> </w:t>
      </w:r>
      <w:r w:rsidR="00104861">
        <w:t>and dat</w:t>
      </w:r>
      <w:r w:rsidR="00B97495">
        <w:t>a</w:t>
      </w:r>
      <w:r w:rsidR="00104861">
        <w:t xml:space="preserve"> on local </w:t>
      </w:r>
      <w:r w:rsidR="00B97495">
        <w:t xml:space="preserve">directly measured </w:t>
      </w:r>
      <w:r w:rsidR="00636FAF">
        <w:rPr>
          <w:rFonts w:eastAsiaTheme="minorHAnsi"/>
        </w:rPr>
        <w:t xml:space="preserve">antibiotic </w:t>
      </w:r>
      <w:r w:rsidR="00104861">
        <w:t xml:space="preserve">levels, </w:t>
      </w:r>
      <w:r w:rsidR="00E801E8" w:rsidRPr="00FB7FCD">
        <w:t>suggested that</w:t>
      </w:r>
      <w:r w:rsidR="00C273E1">
        <w:t xml:space="preserve"> </w:t>
      </w:r>
      <w:r w:rsidR="00B97495">
        <w:rPr>
          <w:rFonts w:eastAsiaTheme="minorHAnsi"/>
        </w:rPr>
        <w:t>antibiotic</w:t>
      </w:r>
      <w:r w:rsidR="00B97495">
        <w:t xml:space="preserve"> </w:t>
      </w:r>
      <w:r w:rsidR="00C273E1">
        <w:t xml:space="preserve">release from </w:t>
      </w:r>
      <w:r w:rsidR="00E801E8" w:rsidRPr="00FB7FCD">
        <w:t xml:space="preserve">ALBC </w:t>
      </w:r>
      <w:r w:rsidR="00C273E1">
        <w:t>c</w:t>
      </w:r>
      <w:r w:rsidR="00C273E1" w:rsidRPr="00FB7FCD">
        <w:t>ould</w:t>
      </w:r>
      <w:r w:rsidR="00C273E1">
        <w:t xml:space="preserve"> achieve levels needed to prevent bacterial contamination </w:t>
      </w:r>
      <w:r w:rsidR="003349B5">
        <w:t>from</w:t>
      </w:r>
      <w:r w:rsidR="00C273E1">
        <w:t xml:space="preserve"> establishing infection</w:t>
      </w:r>
      <w:r w:rsidR="00E801E8" w:rsidRPr="00FB7FCD">
        <w:t xml:space="preserve">.  While many logical ideas have been </w:t>
      </w:r>
      <w:r w:rsidR="00683C1C">
        <w:t>subsequently</w:t>
      </w:r>
      <w:r w:rsidR="00E801E8" w:rsidRPr="00FB7FCD">
        <w:t xml:space="preserve"> prove</w:t>
      </w:r>
      <w:r w:rsidR="00683C1C">
        <w:t>n</w:t>
      </w:r>
      <w:r w:rsidR="00E801E8" w:rsidRPr="00FB7FCD">
        <w:t xml:space="preserve"> false by </w:t>
      </w:r>
      <w:r w:rsidR="00937D38">
        <w:t xml:space="preserve">clinical </w:t>
      </w:r>
      <w:r w:rsidR="00E801E8" w:rsidRPr="00FB7FCD">
        <w:t xml:space="preserve">research, the concept of local </w:t>
      </w:r>
      <w:r w:rsidR="00B97495">
        <w:rPr>
          <w:rFonts w:eastAsiaTheme="minorHAnsi"/>
        </w:rPr>
        <w:t>antibiotic</w:t>
      </w:r>
      <w:r w:rsidR="00B97495" w:rsidRPr="00FB7FCD">
        <w:t xml:space="preserve"> </w:t>
      </w:r>
      <w:r w:rsidR="00E801E8" w:rsidRPr="00FB7FCD">
        <w:t xml:space="preserve">delivery seemed to be bolstered by </w:t>
      </w:r>
      <w:r w:rsidR="00C2057D">
        <w:t xml:space="preserve">advances </w:t>
      </w:r>
      <w:r w:rsidR="00683C1C">
        <w:t>in</w:t>
      </w:r>
      <w:r w:rsidR="00E801E8" w:rsidRPr="00FB7FCD">
        <w:t xml:space="preserve"> biofilm </w:t>
      </w:r>
      <w:r w:rsidR="00C2057D">
        <w:t xml:space="preserve">science </w:t>
      </w:r>
      <w:r w:rsidR="00E801E8" w:rsidRPr="00FB7FCD">
        <w:t>in the field of MSK</w:t>
      </w:r>
      <w:r w:rsidR="00E801E8">
        <w:t>I</w:t>
      </w:r>
      <w:r w:rsidR="00E801E8" w:rsidRPr="00FB7FCD">
        <w:t xml:space="preserve">.  With the understanding that very high antibiotic concentrations are </w:t>
      </w:r>
      <w:r w:rsidR="00E801E8" w:rsidRPr="00FB7FCD">
        <w:lastRenderedPageBreak/>
        <w:t>needed to treat biofilm-</w:t>
      </w:r>
      <w:r w:rsidR="003349B5">
        <w:t>associated</w:t>
      </w:r>
      <w:r w:rsidR="00E801E8" w:rsidRPr="00FB7FCD">
        <w:t xml:space="preserve"> infections, the idea of local delivery</w:t>
      </w:r>
      <w:r w:rsidR="0038027C">
        <w:t xml:space="preserve"> to achieve</w:t>
      </w:r>
      <w:r w:rsidR="00E801E8" w:rsidRPr="00FB7FCD">
        <w:t xml:space="preserve"> high antibiotic concentrations seemed all the more appealing in treating and, by logical extension, preventing these infections.  However, the proof of this concept is quite shallow.  In </w:t>
      </w:r>
      <w:r w:rsidR="003349B5">
        <w:t>the</w:t>
      </w:r>
      <w:r w:rsidR="00E801E8" w:rsidRPr="00FB7FCD">
        <w:t xml:space="preserve"> current era of evidence-based medicine, there is a glaring lack of </w:t>
      </w:r>
      <w:r w:rsidR="00E801E8">
        <w:t>L</w:t>
      </w:r>
      <w:r w:rsidR="00E801E8" w:rsidRPr="00FB7FCD">
        <w:t xml:space="preserve">evel 1 studies to support the use of ALBC for </w:t>
      </w:r>
      <w:r w:rsidR="0045278B">
        <w:t>MSKI</w:t>
      </w:r>
      <w:r w:rsidR="00E801E8" w:rsidRPr="00FB7FCD">
        <w:t xml:space="preserve"> prophylaxis.  </w:t>
      </w:r>
      <w:r w:rsidR="0045278B" w:rsidRPr="0045278B">
        <w:t xml:space="preserve">A systematic review by Barth </w:t>
      </w:r>
      <w:r w:rsidR="0045278B" w:rsidRPr="0048531B">
        <w:rPr>
          <w:i/>
          <w:iCs/>
        </w:rPr>
        <w:t>et al.</w:t>
      </w:r>
      <w:r w:rsidR="0045278B" w:rsidRPr="0045278B">
        <w:t xml:space="preserve"> showed that despite </w:t>
      </w:r>
      <w:r w:rsidR="0045278B">
        <w:t xml:space="preserve">extensive </w:t>
      </w:r>
      <w:r w:rsidR="0045278B" w:rsidRPr="0045278B">
        <w:t>experience with its use and the theoretical advantages, there are no well executed, prospective studies investigating the efficacy of ALBC in treating FRI and PJI</w:t>
      </w:r>
      <w:r w:rsidR="0045278B">
        <w:t xml:space="preserve"> </w:t>
      </w:r>
      <w:r w:rsidR="00E47ED2">
        <w:fldChar w:fldCharType="begin">
          <w:fldData xml:space="preserve">PEVuZE5vdGU+PENpdGU+PEF1dGhvcj5CYXJ0aDwvQXV0aG9yPjxZZWFyPjIwMTE8L1llYXI+PFJl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</w:fldData>
        </w:fldChar>
      </w:r>
      <w:r w:rsidR="00E47ED2">
        <w:instrText xml:space="preserve"> ADDIN EN.CITE </w:instrText>
      </w:r>
      <w:r w:rsidR="00E47ED2">
        <w:fldChar w:fldCharType="begin">
          <w:fldData xml:space="preserve">PEVuZE5vdGU+PENpdGU+PEF1dGhvcj5CYXJ0aDwvQXV0aG9yPjxZZWFyPjIwMTE8L1llYXI+PFJl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</w:fldData>
        </w:fldChar>
      </w:r>
      <w:r w:rsidR="00E47ED2">
        <w:instrText xml:space="preserve"> ADDIN EN.CITE.DATA </w:instrText>
      </w:r>
      <w:r w:rsidR="00E47ED2">
        <w:fldChar w:fldCharType="end"/>
      </w:r>
      <w:r w:rsidR="00E47ED2">
        <w:fldChar w:fldCharType="separate"/>
      </w:r>
      <w:r w:rsidR="00E47ED2" w:rsidRPr="00E47ED2">
        <w:rPr>
          <w:noProof/>
          <w:vertAlign w:val="superscript"/>
        </w:rPr>
        <w:t>17</w:t>
      </w:r>
      <w:r w:rsidR="00E47ED2">
        <w:fldChar w:fldCharType="end"/>
      </w:r>
      <w:r w:rsidR="0045278B" w:rsidRPr="0045278B">
        <w:t xml:space="preserve">. </w:t>
      </w:r>
      <w:r w:rsidR="0045278B">
        <w:t xml:space="preserve"> </w:t>
      </w:r>
      <w:r w:rsidR="00E47ED2">
        <w:t>Thus</w:t>
      </w:r>
      <w:r w:rsidR="0045278B" w:rsidRPr="0045278B">
        <w:t xml:space="preserve">, </w:t>
      </w:r>
      <w:r w:rsidR="00E47ED2">
        <w:t>while meta-analysis</w:t>
      </w:r>
      <w:r w:rsidR="0045278B" w:rsidRPr="0045278B">
        <w:t xml:space="preserve"> </w:t>
      </w:r>
      <w:r w:rsidR="0045278B">
        <w:t xml:space="preserve">on </w:t>
      </w:r>
      <w:r w:rsidR="00E47ED2">
        <w:t xml:space="preserve">the </w:t>
      </w:r>
      <w:r w:rsidR="0045278B" w:rsidRPr="0045278B">
        <w:t xml:space="preserve">prevention of </w:t>
      </w:r>
      <w:r w:rsidR="0045278B">
        <w:t xml:space="preserve">high-risk </w:t>
      </w:r>
      <w:r w:rsidR="0045278B" w:rsidRPr="0045278B">
        <w:t xml:space="preserve">FRI </w:t>
      </w:r>
      <w:r w:rsidR="00E47ED2">
        <w:t>suggests</w:t>
      </w:r>
      <w:r w:rsidR="0045278B" w:rsidRPr="0045278B">
        <w:t xml:space="preserve"> improved clinical outcome</w:t>
      </w:r>
      <w:r w:rsidR="00E47ED2">
        <w:t>s</w:t>
      </w:r>
      <w:r w:rsidR="0045278B" w:rsidRPr="0045278B">
        <w:t xml:space="preserve"> when ALBC beads </w:t>
      </w:r>
      <w:r w:rsidR="00E47ED2">
        <w:t xml:space="preserve">are used </w:t>
      </w:r>
      <w:r w:rsidR="0045278B" w:rsidRPr="0045278B">
        <w:t>in open fractures</w:t>
      </w:r>
      <w:r w:rsidR="00E47ED2">
        <w:t xml:space="preserve"> </w:t>
      </w:r>
      <w:r w:rsidR="00E47ED2">
        <w:fldChar w:fldCharType="begin">
          <w:fldData xml:space="preserve">PEVuZE5vdGU+PENpdGU+PEF1dGhvcj5Nb3JnZW5zdGVybjwvQXV0aG9yPjxZZWFyPjIwMTg8L1ll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</w:fldData>
        </w:fldChar>
      </w:r>
      <w:r w:rsidR="00E47ED2">
        <w:instrText xml:space="preserve"> ADDIN EN.CITE </w:instrText>
      </w:r>
      <w:r w:rsidR="00E47ED2">
        <w:fldChar w:fldCharType="begin">
          <w:fldData xml:space="preserve">PEVuZE5vdGU+PENpdGU+PEF1dGhvcj5Nb3JnZW5zdGVybjwvQXV0aG9yPjxZZWFyPjIwMTg8L1ll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</w:fldData>
        </w:fldChar>
      </w:r>
      <w:r w:rsidR="00E47ED2">
        <w:instrText xml:space="preserve"> ADDIN EN.CITE.DATA </w:instrText>
      </w:r>
      <w:r w:rsidR="00E47ED2">
        <w:fldChar w:fldCharType="end"/>
      </w:r>
      <w:r w:rsidR="00E47ED2">
        <w:fldChar w:fldCharType="separate"/>
      </w:r>
      <w:r w:rsidR="00E47ED2" w:rsidRPr="00E47ED2">
        <w:rPr>
          <w:noProof/>
          <w:vertAlign w:val="superscript"/>
        </w:rPr>
        <w:t>18</w:t>
      </w:r>
      <w:r w:rsidR="00E47ED2">
        <w:fldChar w:fldCharType="end"/>
      </w:r>
      <w:r w:rsidR="00E47ED2">
        <w:t>,</w:t>
      </w:r>
      <w:r w:rsidR="0045278B" w:rsidRPr="0045278B">
        <w:t xml:space="preserve"> </w:t>
      </w:r>
      <w:r w:rsidR="00E47ED2">
        <w:t xml:space="preserve">the poor level of evidence from the cited studies, stemming from </w:t>
      </w:r>
      <w:r w:rsidR="00937D38">
        <w:t xml:space="preserve">the </w:t>
      </w:r>
      <w:r w:rsidR="00E47ED2">
        <w:t>great</w:t>
      </w:r>
      <w:r w:rsidR="00E47ED2" w:rsidRPr="0045278B">
        <w:t xml:space="preserve"> heterogeneity </w:t>
      </w:r>
      <w:r w:rsidR="00E47ED2">
        <w:t>in</w:t>
      </w:r>
      <w:r w:rsidR="00E47ED2" w:rsidRPr="0045278B">
        <w:t xml:space="preserve"> prevention protocols</w:t>
      </w:r>
      <w:r w:rsidR="00937D38">
        <w:t xml:space="preserve"> between centers</w:t>
      </w:r>
      <w:r w:rsidR="00937D38" w:rsidRPr="00937D38">
        <w:t xml:space="preserve"> </w:t>
      </w:r>
      <w:r w:rsidR="00937D38">
        <w:fldChar w:fldCharType="begin">
          <w:fldData xml:space="preserve">PEVuZE5vdGU+PENpdGU+PEF1dGhvcj5QdWV0emxlcjwvQXV0aG9yPjxZZWFyPjIwMTk8L1llYXI+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</w:fldData>
        </w:fldChar>
      </w:r>
      <w:r w:rsidR="00937D38">
        <w:instrText xml:space="preserve"> ADDIN EN.CITE </w:instrText>
      </w:r>
      <w:r w:rsidR="00937D38">
        <w:fldChar w:fldCharType="begin">
          <w:fldData xml:space="preserve">PEVuZE5vdGU+PENpdGU+PEF1dGhvcj5QdWV0emxlcjwvQXV0aG9yPjxZZWFyPjIwMTk8L1llYXI+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</w:fldData>
        </w:fldChar>
      </w:r>
      <w:r w:rsidR="00937D38">
        <w:instrText xml:space="preserve"> ADDIN EN.CITE.DATA </w:instrText>
      </w:r>
      <w:r w:rsidR="00937D38">
        <w:fldChar w:fldCharType="end"/>
      </w:r>
      <w:r w:rsidR="00937D38">
        <w:fldChar w:fldCharType="separate"/>
      </w:r>
      <w:r w:rsidR="00937D38" w:rsidRPr="00937D38">
        <w:rPr>
          <w:noProof/>
          <w:vertAlign w:val="superscript"/>
        </w:rPr>
        <w:t>19</w:t>
      </w:r>
      <w:r w:rsidR="00937D38">
        <w:fldChar w:fldCharType="end"/>
      </w:r>
      <w:r w:rsidR="00E47ED2">
        <w:t>,</w:t>
      </w:r>
      <w:r w:rsidR="00E47ED2" w:rsidRPr="0045278B">
        <w:t xml:space="preserve"> </w:t>
      </w:r>
      <w:r w:rsidR="00E47ED2">
        <w:t>limits the conclusion</w:t>
      </w:r>
      <w:r w:rsidR="005D41E7">
        <w:t>.</w:t>
      </w:r>
      <w:r w:rsidR="00E47ED2">
        <w:t xml:space="preserve"> </w:t>
      </w:r>
      <w:r w:rsidR="005D41E7">
        <w:t>Therefore,</w:t>
      </w:r>
      <w:r w:rsidR="00E47ED2">
        <w:t xml:space="preserve"> the use of prophylactic ALBC remains a topic of debate that requires formal investigation to resolve.</w:t>
      </w:r>
    </w:p>
    <w:p w14:paraId="1DA83B72" w14:textId="21069099" w:rsidR="00E801E8" w:rsidRPr="00937D38" w:rsidRDefault="00E801E8" w:rsidP="00E801E8">
      <w:pPr>
        <w:spacing w:line="480" w:lineRule="auto"/>
        <w:ind w:firstLine="720"/>
      </w:pPr>
      <w:r w:rsidRPr="00FB7FCD">
        <w:t xml:space="preserve">Some institutional and registry data, particularly outside of the United States, do show benefit </w:t>
      </w:r>
      <w:r w:rsidR="0038027C">
        <w:t>from</w:t>
      </w:r>
      <w:r w:rsidR="0038027C" w:rsidRPr="00FB7FCD">
        <w:t xml:space="preserve"> </w:t>
      </w:r>
      <w:r w:rsidRPr="00FB7FCD">
        <w:t xml:space="preserve">prophylactic </w:t>
      </w:r>
      <w:r w:rsidR="0038027C">
        <w:t xml:space="preserve">use of low-dose </w:t>
      </w:r>
      <w:r w:rsidRPr="00FB7FCD">
        <w:t xml:space="preserve">ALBC.  For example, </w:t>
      </w:r>
      <w:r w:rsidR="008B799E">
        <w:t xml:space="preserve">in 2017, </w:t>
      </w:r>
      <w:r w:rsidRPr="00FB7FCD">
        <w:t xml:space="preserve">Sanz-Ruiz </w:t>
      </w:r>
      <w:r w:rsidRPr="0048531B">
        <w:rPr>
          <w:i/>
          <w:iCs/>
        </w:rPr>
        <w:t>et al.</w:t>
      </w:r>
      <w:r w:rsidRPr="00FB7FCD">
        <w:t xml:space="preserve"> found that the </w:t>
      </w:r>
      <w:r w:rsidR="0038027C">
        <w:t>use</w:t>
      </w:r>
      <w:r w:rsidR="0038027C" w:rsidRPr="00FB7FCD">
        <w:t xml:space="preserve"> </w:t>
      </w:r>
      <w:r w:rsidRPr="00FB7FCD">
        <w:t xml:space="preserve">of ALBC in primary </w:t>
      </w:r>
      <w:r w:rsidR="00207992">
        <w:t>TJR</w:t>
      </w:r>
      <w:r w:rsidRPr="00FB7FCD">
        <w:t xml:space="preserve"> in a single</w:t>
      </w:r>
      <w:r w:rsidR="0038027C">
        <w:t>-</w:t>
      </w:r>
      <w:r w:rsidRPr="00FB7FCD">
        <w:t>institution</w:t>
      </w:r>
      <w:r w:rsidR="0038027C">
        <w:t>,</w:t>
      </w:r>
      <w:r w:rsidRPr="00FB7FCD">
        <w:t xml:space="preserve"> prospective</w:t>
      </w:r>
      <w:r w:rsidR="0038027C">
        <w:t>,</w:t>
      </w:r>
      <w:r w:rsidRPr="00FB7FCD">
        <w:t xml:space="preserve"> registry study reduced the risk of PJI by 57% and thereby resulted in a total cost savings of </w:t>
      </w:r>
      <w:r w:rsidR="00453C56" w:rsidRPr="00FB7FCD">
        <w:t xml:space="preserve">992 </w:t>
      </w:r>
      <w:r w:rsidR="00453C56">
        <w:t>€</w:t>
      </w:r>
      <w:r w:rsidR="00453C56" w:rsidRPr="00FB7FCD">
        <w:t xml:space="preserve"> </w:t>
      </w:r>
      <w:r w:rsidRPr="00FB7FCD">
        <w:t xml:space="preserve">per patient </w:t>
      </w:r>
      <w:r w:rsidR="00373DCE">
        <w:fldChar w:fldCharType="begin">
          <w:fldData xml:space="preserve">PEVuZE5vdGU+PENpdGU+PEF1dGhvcj5TYW56LVJ1aXo8L0F1dGhvcj48WWVhcj4yMDE3PC9ZZWFy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</w:fldData>
        </w:fldChar>
      </w:r>
      <w:r w:rsidR="00937D38">
        <w:instrText xml:space="preserve"> ADDIN EN.CITE </w:instrText>
      </w:r>
      <w:r w:rsidR="00937D38">
        <w:fldChar w:fldCharType="begin">
          <w:fldData xml:space="preserve">PEVuZE5vdGU+PENpdGU+PEF1dGhvcj5TYW56LVJ1aXo8L0F1dGhvcj48WWVhcj4yMDE3PC9ZZWFy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</w:fldData>
        </w:fldChar>
      </w:r>
      <w:r w:rsidR="00937D38">
        <w:instrText xml:space="preserve"> ADDIN EN.CITE.DATA </w:instrText>
      </w:r>
      <w:r w:rsidR="00937D38">
        <w:fldChar w:fldCharType="end"/>
      </w:r>
      <w:r w:rsidR="00373DCE">
        <w:fldChar w:fldCharType="separate"/>
      </w:r>
      <w:r w:rsidR="00937D38" w:rsidRPr="00937D38">
        <w:rPr>
          <w:noProof/>
          <w:vertAlign w:val="superscript"/>
        </w:rPr>
        <w:t>20</w:t>
      </w:r>
      <w:r w:rsidR="00373DCE">
        <w:fldChar w:fldCharType="end"/>
      </w:r>
      <w:r w:rsidRPr="00FB7FCD">
        <w:t xml:space="preserve">.  In the Norwegian registry, the </w:t>
      </w:r>
      <w:r w:rsidR="00405854">
        <w:t>use</w:t>
      </w:r>
      <w:r w:rsidR="00405854" w:rsidRPr="00FB7FCD">
        <w:t xml:space="preserve"> </w:t>
      </w:r>
      <w:r w:rsidRPr="00FB7FCD">
        <w:t xml:space="preserve">of ALBC </w:t>
      </w:r>
      <w:r w:rsidR="00405854">
        <w:t>in</w:t>
      </w:r>
      <w:r w:rsidRPr="00FB7FCD">
        <w:t xml:space="preserve"> primary THA appears to reduce infection rates relative to </w:t>
      </w:r>
      <w:r w:rsidR="00405854">
        <w:t>bone cement without antibiotics</w:t>
      </w:r>
      <w:r w:rsidRPr="00FB7FCD">
        <w:t xml:space="preserve"> </w:t>
      </w:r>
      <w:r w:rsidR="00373DCE">
        <w:fldChar w:fldCharType="begin">
          <w:fldData xml:space="preserve">PEVuZE5vdGU+PENpdGU+PEF1dGhvcj5Fbmdlc2FldGVyPC9BdXRob3I+PFllYXI+MjAwNjwvWWVh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</w:fldData>
        </w:fldChar>
      </w:r>
      <w:r w:rsidR="00937D38">
        <w:instrText xml:space="preserve"> ADDIN EN.CITE </w:instrText>
      </w:r>
      <w:r w:rsidR="00937D38">
        <w:fldChar w:fldCharType="begin">
          <w:fldData xml:space="preserve">PEVuZE5vdGU+PENpdGU+PEF1dGhvcj5Fbmdlc2FldGVyPC9BdXRob3I+PFllYXI+MjAwNjwvWWVh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</w:fldData>
        </w:fldChar>
      </w:r>
      <w:r w:rsidR="00937D38">
        <w:instrText xml:space="preserve"> ADDIN EN.CITE.DATA </w:instrText>
      </w:r>
      <w:r w:rsidR="00937D38">
        <w:fldChar w:fldCharType="end"/>
      </w:r>
      <w:r w:rsidR="00373DCE">
        <w:fldChar w:fldCharType="separate"/>
      </w:r>
      <w:r w:rsidR="00937D38" w:rsidRPr="00937D38">
        <w:rPr>
          <w:noProof/>
          <w:vertAlign w:val="superscript"/>
        </w:rPr>
        <w:t>21</w:t>
      </w:r>
      <w:r w:rsidR="00373DCE">
        <w:fldChar w:fldCharType="end"/>
      </w:r>
      <w:r w:rsidRPr="00FB7FCD">
        <w:t xml:space="preserve">.  In contrast, data from the New Zealand registry did not support reduced infection rates with ALBC usage in primary TKA </w:t>
      </w:r>
      <w:r w:rsidR="00373DCE">
        <w:fldChar w:fldCharType="begin">
          <w:fldData xml:space="preserve">PEVuZE5vdGU+PENpdGU+PEF1dGhvcj5UYXl0b248L0F1dGhvcj48WWVhcj4yMDE2PC9ZZWFyPjxS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</w:fldData>
        </w:fldChar>
      </w:r>
      <w:r w:rsidR="00937D38">
        <w:instrText xml:space="preserve"> ADDIN EN.CITE </w:instrText>
      </w:r>
      <w:r w:rsidR="00937D38">
        <w:fldChar w:fldCharType="begin">
          <w:fldData xml:space="preserve">PEVuZE5vdGU+PENpdGU+PEF1dGhvcj5UYXl0b248L0F1dGhvcj48WWVhcj4yMDE2PC9ZZWFyPjxS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</w:fldData>
        </w:fldChar>
      </w:r>
      <w:r w:rsidR="00937D38">
        <w:instrText xml:space="preserve"> ADDIN EN.CITE.DATA </w:instrText>
      </w:r>
      <w:r w:rsidR="00937D38">
        <w:fldChar w:fldCharType="end"/>
      </w:r>
      <w:r w:rsidR="00373DCE">
        <w:fldChar w:fldCharType="separate"/>
      </w:r>
      <w:r w:rsidR="00937D38" w:rsidRPr="00937D38">
        <w:rPr>
          <w:noProof/>
          <w:vertAlign w:val="superscript"/>
        </w:rPr>
        <w:t>22</w:t>
      </w:r>
      <w:r w:rsidR="00373DCE">
        <w:fldChar w:fldCharType="end"/>
      </w:r>
      <w:r w:rsidRPr="00FB7FCD">
        <w:t xml:space="preserve">.  </w:t>
      </w:r>
      <w:r w:rsidR="008B799E">
        <w:t>M</w:t>
      </w:r>
      <w:r w:rsidRPr="00FB7FCD">
        <w:t xml:space="preserve">ost large institutional studies from the United States do not </w:t>
      </w:r>
      <w:r w:rsidR="00405854">
        <w:t>report</w:t>
      </w:r>
      <w:r w:rsidR="00405854" w:rsidRPr="00FB7FCD">
        <w:t xml:space="preserve"> </w:t>
      </w:r>
      <w:r w:rsidRPr="00FB7FCD">
        <w:t xml:space="preserve">lower infection rates with ALBC in primary prophylaxis </w:t>
      </w:r>
      <w:r w:rsidR="00373DCE">
        <w:fldChar w:fldCharType="begin"/>
      </w:r>
      <w:r w:rsidR="00937D38">
        <w:instrText xml:space="preserve"> ADDIN EN.CITE &lt;EndNote&gt;&lt;Cite&gt;&lt;Author&gt;Yayac&lt;/Author&gt;&lt;Year&gt;2019&lt;/Year&gt;&lt;RecNum&gt;5361&lt;/RecNum&gt;&lt;DisplayText&gt;&lt;style face="superscript"&gt;23&lt;/style&gt;&lt;/DisplayText&gt;&lt;record&gt;&lt;rec-number&gt;5361&lt;/rec-number&gt;&lt;foreign-keys&gt;&lt;key app="EN" db-id="sd5fdvtxer0de6e9s2rvtw9lawxeewpv5d00" timestamp="1566854250"&gt;5361&lt;/key&gt;&lt;/foreign-keys&gt;&lt;ref-type name="Journal Article"&gt;17&lt;/ref-type&gt;&lt;contributors&gt;&lt;authors&gt;&lt;author&gt;Yayac, M.&lt;/author&gt;&lt;author&gt;Rondon, A. J.&lt;/author&gt;&lt;author&gt;Tan, T. L.&lt;/author&gt;&lt;author&gt;Levy, H.&lt;/author&gt;&lt;author&gt;Parvizi, J.&lt;/author&gt;&lt;author&gt;Courtney, P. M.&lt;/author&gt;&lt;/authors&gt;&lt;/contributors&gt;&lt;auth-address&gt;Rothman Institute at Thomas Jefferson University, Philadelphia, PA.&lt;/auth-address&gt;&lt;titles&gt;&lt;title&gt;The Economics of Antibiotic Cement in Total Knee Arthroplasty: Added Cost with No Reduction in Infection Rates&lt;/title&gt;&lt;secondary-title&gt;J Arthroplasty&lt;/secondary-title&gt;&lt;/titles&gt;&lt;periodical&gt;&lt;full-title&gt;Journal of Arthroplasty&lt;/full-title&gt;&lt;abbr-1&gt;J. Arthroplasty&lt;/abbr-1&gt;&lt;abbr-2&gt;J Arthroplasty&lt;/abbr-2&gt;&lt;/periodical&gt;&lt;edition&gt;2019/05/28&lt;/edition&gt;&lt;keywords&gt;&lt;keyword&gt;antibiotic-laden bone cement&lt;/keyword&gt;&lt;keyword&gt;cost analysis&lt;/keyword&gt;&lt;keyword&gt;periprosthetic joint infection&lt;/keyword&gt;&lt;keyword&gt;primary total knee arthroplasty&lt;/keyword&gt;&lt;keyword&gt;risk mitigation&lt;/keyword&gt;&lt;/keywords&gt;&lt;dates&gt;&lt;year&gt;2019&lt;/year&gt;&lt;pub-dates&gt;&lt;date&gt;Apr 26&lt;/date&gt;&lt;/pub-dates&gt;&lt;/dates&gt;&lt;isbn&gt;1532-8406 (Electronic)&amp;#xD;0883-5403 (Linking)&lt;/isbn&gt;&lt;accession-num&gt;31122848&lt;/accession-num&gt;&lt;urls&gt;&lt;related-urls&gt;&lt;url&gt;https://www.ncbi.nlm.nih.gov/pubmed/31122848&lt;/url&gt;&lt;/related-urls&gt;&lt;/urls&gt;&lt;electronic-resource-num&gt;10.1016/j.arth.2019.04.043&lt;/electronic-resource-num&gt;&lt;/record&gt;&lt;/Cite&gt;&lt;/EndNote&gt;</w:instrText>
      </w:r>
      <w:r w:rsidR="00373DCE">
        <w:fldChar w:fldCharType="separate"/>
      </w:r>
      <w:r w:rsidR="00937D38" w:rsidRPr="00937D38">
        <w:rPr>
          <w:noProof/>
          <w:vertAlign w:val="superscript"/>
        </w:rPr>
        <w:t>23</w:t>
      </w:r>
      <w:r w:rsidR="00373DCE">
        <w:fldChar w:fldCharType="end"/>
      </w:r>
      <w:r w:rsidRPr="00FB7FCD">
        <w:t xml:space="preserve">.  A recent meta-analysis </w:t>
      </w:r>
      <w:r w:rsidR="00373DCE">
        <w:fldChar w:fldCharType="begin">
          <w:fldData xml:space="preserve">PEVuZE5vdGU+PENpdGU+PEF1dGhvcj5LdW51dHNvcjwvQXV0aG9yPjxZZWFyPjIwMTk8L1llYXI+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</w:fldData>
        </w:fldChar>
      </w:r>
      <w:r w:rsidR="00937D38">
        <w:instrText xml:space="preserve"> ADDIN EN.CITE </w:instrText>
      </w:r>
      <w:r w:rsidR="00937D38">
        <w:fldChar w:fldCharType="begin">
          <w:fldData xml:space="preserve">PEVuZE5vdGU+PENpdGU+PEF1dGhvcj5LdW51dHNvcjwvQXV0aG9yPjxZZWFyPjIwMTk8L1llYXI+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</w:fldData>
        </w:fldChar>
      </w:r>
      <w:r w:rsidR="00937D38">
        <w:instrText xml:space="preserve"> ADDIN EN.CITE.DATA </w:instrText>
      </w:r>
      <w:r w:rsidR="00937D38">
        <w:fldChar w:fldCharType="end"/>
      </w:r>
      <w:r w:rsidR="00373DCE">
        <w:fldChar w:fldCharType="separate"/>
      </w:r>
      <w:r w:rsidR="00937D38" w:rsidRPr="00937D38">
        <w:rPr>
          <w:noProof/>
          <w:vertAlign w:val="superscript"/>
        </w:rPr>
        <w:t>24</w:t>
      </w:r>
      <w:r w:rsidR="00373DCE">
        <w:fldChar w:fldCharType="end"/>
      </w:r>
      <w:r w:rsidRPr="00FB7FCD">
        <w:t xml:space="preserve">, showed a similar risk of </w:t>
      </w:r>
      <w:r w:rsidR="00937D38">
        <w:t>PJI</w:t>
      </w:r>
      <w:r w:rsidRPr="00FB7FCD">
        <w:t xml:space="preserve"> in primary TKA fixed with ALBC or plain cement in both observational cohort studies and </w:t>
      </w:r>
      <w:r w:rsidR="00937D38">
        <w:t>RTC</w:t>
      </w:r>
      <w:r w:rsidRPr="00FB7FCD">
        <w:t xml:space="preserve">s. Taken together, definitive support for the routine use of ALBC </w:t>
      </w:r>
      <w:r w:rsidR="00405854">
        <w:t>in</w:t>
      </w:r>
      <w:r w:rsidR="00405854" w:rsidRPr="00FB7FCD">
        <w:t xml:space="preserve"> </w:t>
      </w:r>
      <w:r w:rsidRPr="00FB7FCD">
        <w:t xml:space="preserve">primary </w:t>
      </w:r>
      <w:r w:rsidR="00C368A0">
        <w:t xml:space="preserve">total joint arthroplasty does not exist </w:t>
      </w:r>
      <w:r w:rsidR="00405854" w:rsidRPr="00FB7FCD">
        <w:t xml:space="preserve">in </w:t>
      </w:r>
      <w:r w:rsidR="00405854" w:rsidRPr="00FB7FCD">
        <w:lastRenderedPageBreak/>
        <w:t>the literature</w:t>
      </w:r>
      <w:r w:rsidRPr="00FB7FCD">
        <w:t xml:space="preserve">. </w:t>
      </w:r>
      <w:r w:rsidRPr="00937D38">
        <w:t xml:space="preserve">Additionally, the cost of commercially available ALBC products may not be justified by the perceived benefits in PJI reduction </w:t>
      </w:r>
      <w:r w:rsidR="00373DCE" w:rsidRPr="00937D38">
        <w:fldChar w:fldCharType="begin"/>
      </w:r>
      <w:r w:rsidR="00937D38" w:rsidRPr="00937D38">
        <w:instrText xml:space="preserve"> ADDIN EN.CITE &lt;EndNote&gt;&lt;Cite&gt;&lt;Author&gt;Yayac&lt;/Author&gt;&lt;Year&gt;2019&lt;/Year&gt;&lt;RecNum&gt;5361&lt;/RecNum&gt;&lt;DisplayText&gt;&lt;style face="superscript"&gt;23&lt;/style&gt;&lt;/DisplayText&gt;&lt;record&gt;&lt;rec-number&gt;5361&lt;/rec-number&gt;&lt;foreign-keys&gt;&lt;key app="EN" db-id="sd5fdvtxer0de6e9s2rvtw9lawxeewpv5d00" timestamp="1566854250"&gt;5361&lt;/key&gt;&lt;/foreign-keys&gt;&lt;ref-type name="Journal Article"&gt;17&lt;/ref-type&gt;&lt;contributors&gt;&lt;authors&gt;&lt;author&gt;Yayac, M.&lt;/author&gt;&lt;author&gt;Rondon, A. J.&lt;/author&gt;&lt;author&gt;Tan, T. L.&lt;/author&gt;&lt;author&gt;Levy, H.&lt;/author&gt;&lt;author&gt;Parvizi, J.&lt;/author&gt;&lt;author&gt;Courtney, P. M.&lt;/author&gt;&lt;/authors&gt;&lt;/contributors&gt;&lt;auth-address&gt;Rothman Institute at Thomas Jefferson University, Philadelphia, PA.&lt;/auth-address&gt;&lt;titles&gt;&lt;title&gt;The Economics of Antibiotic Cement in Total Knee Arthroplasty: Added Cost with No Reduction in Infection Rates&lt;/title&gt;&lt;secondary-title&gt;J Arthroplasty&lt;/secondary-title&gt;&lt;/titles&gt;&lt;periodical&gt;&lt;full-title&gt;Journal of Arthroplasty&lt;/full-title&gt;&lt;abbr-1&gt;J. Arthroplasty&lt;/abbr-1&gt;&lt;abbr-2&gt;J Arthroplasty&lt;/abbr-2&gt;&lt;/periodical&gt;&lt;edition&gt;2019/05/28&lt;/edition&gt;&lt;keywords&gt;&lt;keyword&gt;antibiotic-laden bone cement&lt;/keyword&gt;&lt;keyword&gt;cost analysis&lt;/keyword&gt;&lt;keyword&gt;periprosthetic joint infection&lt;/keyword&gt;&lt;keyword&gt;primary total knee arthroplasty&lt;/keyword&gt;&lt;keyword&gt;risk mitigation&lt;/keyword&gt;&lt;/keywords&gt;&lt;dates&gt;&lt;year&gt;2019&lt;/year&gt;&lt;pub-dates&gt;&lt;date&gt;Apr 26&lt;/date&gt;&lt;/pub-dates&gt;&lt;/dates&gt;&lt;isbn&gt;1532-8406 (Electronic)&amp;#xD;0883-5403 (Linking)&lt;/isbn&gt;&lt;accession-num&gt;31122848&lt;/accession-num&gt;&lt;urls&gt;&lt;related-urls&gt;&lt;url&gt;https://www.ncbi.nlm.nih.gov/pubmed/31122848&lt;/url&gt;&lt;/related-urls&gt;&lt;/urls&gt;&lt;electronic-resource-num&gt;10.1016/j.arth.2019.04.043&lt;/electronic-resource-num&gt;&lt;/record&gt;&lt;/Cite&gt;&lt;/EndNote&gt;</w:instrText>
      </w:r>
      <w:r w:rsidR="00373DCE" w:rsidRPr="00937D38">
        <w:fldChar w:fldCharType="separate"/>
      </w:r>
      <w:r w:rsidR="00937D38" w:rsidRPr="00937D38">
        <w:rPr>
          <w:noProof/>
          <w:vertAlign w:val="superscript"/>
        </w:rPr>
        <w:t>23</w:t>
      </w:r>
      <w:r w:rsidR="00373DCE" w:rsidRPr="00937D38">
        <w:fldChar w:fldCharType="end"/>
      </w:r>
      <w:r w:rsidR="00373DCE" w:rsidRPr="00937D38">
        <w:t xml:space="preserve">.  </w:t>
      </w:r>
    </w:p>
    <w:p w14:paraId="59FD58DB" w14:textId="60281511" w:rsidR="00E801E8" w:rsidRPr="00FB7FCD" w:rsidRDefault="00E801E8" w:rsidP="00373DCE">
      <w:pPr>
        <w:spacing w:line="480" w:lineRule="auto"/>
        <w:ind w:firstLine="720"/>
      </w:pPr>
      <w:r w:rsidRPr="00937D38">
        <w:t>While the use of ALBC in all cases may not be clearly justified, it has been suggested that ALBC usage be reserved for high risk patients undergoing primary TKA or THA</w:t>
      </w:r>
      <w:r w:rsidR="00683C1C" w:rsidRPr="004B295F">
        <w:fldChar w:fldCharType="begin"/>
      </w:r>
      <w:r w:rsidR="00683C1C">
        <w:instrText xml:space="preserve"> ADDIN EN.CITE &lt;EndNote&gt;&lt;Cite&gt;&lt;Author&gt;Parvizi&lt;/Author&gt;&lt;Year&gt;2018&lt;/Year&gt;&lt;RecNum&gt;5151&lt;/RecNum&gt;&lt;DisplayText&gt;&lt;style face="superscript"&gt;3&lt;/style&gt;&lt;/DisplayText&gt;&lt;record&gt;&lt;rec-number&gt;5151&lt;/rec-number&gt;&lt;foreign-keys&gt;&lt;key app="EN" db-id="sd5fdvtxer0de6e9s2rvtw9lawxeewpv5d00" timestamp="1542831050"&gt;5151&lt;/key&gt;&lt;/foreign-keys&gt;&lt;ref-type name="Journal Article"&gt;17&lt;/ref-type&gt;&lt;contributors&gt;&lt;authors&gt;&lt;author&gt;Parvizi, J.&lt;/author&gt;&lt;author&gt;Gehrke, T.&lt;/author&gt;&lt;author&gt;Mont, M. A.&lt;/author&gt;&lt;author&gt;Callaghan, J. J.&lt;/author&gt;&lt;/authors&gt;&lt;/contributors&gt;&lt;titles&gt;&lt;title&gt;Introduction: Proceedings of International Consensus on Orthopedic Infections&lt;/title&gt;&lt;secondary-title&gt;J Arthroplasty&lt;/secondary-title&gt;&lt;/titles&gt;&lt;periodical&gt;&lt;full-title&gt;Journal of Arthroplasty&lt;/full-title&gt;&lt;abbr-1&gt;J. Arthroplasty&lt;/abbr-1&gt;&lt;abbr-2&gt;J Arthroplasty&lt;/abbr-2&gt;&lt;/periodical&gt;&lt;edition&gt;2018/10/23&lt;/edition&gt;&lt;dates&gt;&lt;year&gt;2018&lt;/year&gt;&lt;pub-dates&gt;&lt;date&gt;Oct 22&lt;/date&gt;&lt;/pub-dates&gt;&lt;/dates&gt;&lt;isbn&gt;1532-8406 (Electronic)&amp;#xD;0883-5403 (Linking)&lt;/isbn&gt;&lt;accession-num&gt;30343969&lt;/accession-num&gt;&lt;urls&gt;&lt;related-urls&gt;&lt;url&gt;https://www.ncbi.nlm.nih.gov/pubmed/30343969&lt;/url&gt;&lt;/related-urls&gt;&lt;/urls&gt;&lt;electronic-resource-num&gt;10.1016/j.arth.2018.09.038&lt;/electronic-resource-num&gt;&lt;/record&gt;&lt;/Cite&gt;&lt;/EndNote&gt;</w:instrText>
      </w:r>
      <w:r w:rsidR="00683C1C" w:rsidRPr="004B295F">
        <w:fldChar w:fldCharType="separate"/>
      </w:r>
      <w:r w:rsidR="00683C1C" w:rsidRPr="00E63BF2">
        <w:rPr>
          <w:noProof/>
          <w:vertAlign w:val="superscript"/>
        </w:rPr>
        <w:t>3</w:t>
      </w:r>
      <w:r w:rsidR="00683C1C" w:rsidRPr="004B295F">
        <w:fldChar w:fldCharType="end"/>
      </w:r>
      <w:r w:rsidRPr="00937D38">
        <w:t>.  One small</w:t>
      </w:r>
      <w:r w:rsidR="008F2B52" w:rsidRPr="00937D38">
        <w:t xml:space="preserve"> </w:t>
      </w:r>
      <w:r w:rsidRPr="00937D38">
        <w:t>Taiwanese single</w:t>
      </w:r>
      <w:r w:rsidR="00C368A0" w:rsidRPr="00937D38">
        <w:t>-</w:t>
      </w:r>
      <w:r w:rsidRPr="00937D38">
        <w:t xml:space="preserve">blinded </w:t>
      </w:r>
      <w:r w:rsidR="00937D38">
        <w:t>RTC</w:t>
      </w:r>
      <w:r w:rsidRPr="00937D38">
        <w:t xml:space="preserve"> </w:t>
      </w:r>
      <w:r w:rsidR="00FB7B06" w:rsidRPr="00937D38">
        <w:t xml:space="preserve">including 78 arthroplasties (surgery </w:t>
      </w:r>
      <w:r w:rsidRPr="00937D38">
        <w:t>performed without the use of clean air operating theaters</w:t>
      </w:r>
      <w:r w:rsidR="00FB7B06" w:rsidRPr="00937D38">
        <w:t>)</w:t>
      </w:r>
      <w:r w:rsidRPr="00937D38">
        <w:t xml:space="preserve"> found that cefuroxime impregnated bone cement reduced infection rates in patients with diabetes mellitus in primary TKA </w:t>
      </w:r>
      <w:r w:rsidR="00373DCE" w:rsidRPr="00937D38">
        <w:fldChar w:fldCharType="begin">
          <w:fldData xml:space="preserve">PEVuZE5vdGU+PENpdGU+PEF1dGhvcj5DaGl1PC9BdXRob3I+PFllYXI+MjAwMTwvWWVhcj48UmVj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</w:fldData>
        </w:fldChar>
      </w:r>
      <w:r w:rsidR="00937D38" w:rsidRPr="00937D38">
        <w:instrText xml:space="preserve"> ADDIN EN.CITE </w:instrText>
      </w:r>
      <w:r w:rsidR="00937D38" w:rsidRPr="00937D38">
        <w:fldChar w:fldCharType="begin">
          <w:fldData xml:space="preserve">PEVuZE5vdGU+PENpdGU+PEF1dGhvcj5DaGl1PC9BdXRob3I+PFllYXI+MjAwMTwvWWVhcj48UmVj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</w:fldData>
        </w:fldChar>
      </w:r>
      <w:r w:rsidR="00937D38" w:rsidRPr="00937D38">
        <w:instrText xml:space="preserve"> ADDIN EN.CITE.DATA </w:instrText>
      </w:r>
      <w:r w:rsidR="00937D38" w:rsidRPr="00937D38">
        <w:fldChar w:fldCharType="end"/>
      </w:r>
      <w:r w:rsidR="00373DCE" w:rsidRPr="00937D38">
        <w:fldChar w:fldCharType="separate"/>
      </w:r>
      <w:r w:rsidR="00937D38" w:rsidRPr="00937D38">
        <w:rPr>
          <w:noProof/>
          <w:vertAlign w:val="superscript"/>
        </w:rPr>
        <w:t>25</w:t>
      </w:r>
      <w:r w:rsidR="00373DCE" w:rsidRPr="00937D38">
        <w:fldChar w:fldCharType="end"/>
      </w:r>
      <w:r w:rsidRPr="00937D38">
        <w:t xml:space="preserve">.  More recent studies, however, do not support the use of ALBC even in high risk primary THA and TKA.  Qadir </w:t>
      </w:r>
      <w:r w:rsidRPr="0048531B">
        <w:rPr>
          <w:i/>
          <w:iCs/>
        </w:rPr>
        <w:t>et al.</w:t>
      </w:r>
      <w:r w:rsidRPr="00937D38">
        <w:t xml:space="preserve"> found that selective ALBC</w:t>
      </w:r>
      <w:r w:rsidR="00C368A0" w:rsidRPr="00937D38">
        <w:t xml:space="preserve"> use</w:t>
      </w:r>
      <w:r w:rsidRPr="00937D38">
        <w:t xml:space="preserve"> for high risk cohorts (</w:t>
      </w:r>
      <w:r w:rsidR="00683C1C">
        <w:t>patients with</w:t>
      </w:r>
      <w:r w:rsidRPr="00937D38">
        <w:t xml:space="preserve"> </w:t>
      </w:r>
      <w:r w:rsidR="00373DCE" w:rsidRPr="00937D38">
        <w:t>diabetes</w:t>
      </w:r>
      <w:r w:rsidRPr="00937D38">
        <w:t>,</w:t>
      </w:r>
      <w:r w:rsidRPr="00FB7FCD">
        <w:t xml:space="preserve"> inflammatory arthritis, previous joint infection, </w:t>
      </w:r>
      <w:proofErr w:type="gramStart"/>
      <w:r w:rsidRPr="00FB7FCD">
        <w:t>low</w:t>
      </w:r>
      <w:proofErr w:type="gramEnd"/>
      <w:r w:rsidRPr="00FB7FCD">
        <w:t xml:space="preserve"> albumin) did not reduce the rates of PJI in primary TKA </w:t>
      </w:r>
      <w:r w:rsidR="00373DCE">
        <w:fldChar w:fldCharType="begin">
          <w:fldData xml:space="preserve">PEVuZE5vdGU+PENpdGU+PEF1dGhvcj5RYWRpcjwvQXV0aG9yPjxZZWFyPjIwMTQ8L1llYXI+PFJl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</w:fldData>
        </w:fldChar>
      </w:r>
      <w:r w:rsidR="00937D38">
        <w:instrText xml:space="preserve"> ADDIN EN.CITE </w:instrText>
      </w:r>
      <w:r w:rsidR="00937D38">
        <w:fldChar w:fldCharType="begin">
          <w:fldData xml:space="preserve">PEVuZE5vdGU+PENpdGU+PEF1dGhvcj5RYWRpcjwvQXV0aG9yPjxZZWFyPjIwMTQ8L1llYXI+PFJl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</w:fldData>
        </w:fldChar>
      </w:r>
      <w:r w:rsidR="00937D38">
        <w:instrText xml:space="preserve"> ADDIN EN.CITE.DATA </w:instrText>
      </w:r>
      <w:r w:rsidR="00937D38">
        <w:fldChar w:fldCharType="end"/>
      </w:r>
      <w:r w:rsidR="00373DCE">
        <w:fldChar w:fldCharType="separate"/>
      </w:r>
      <w:r w:rsidR="00937D38" w:rsidRPr="00937D38">
        <w:rPr>
          <w:noProof/>
          <w:vertAlign w:val="superscript"/>
        </w:rPr>
        <w:t>26</w:t>
      </w:r>
      <w:r w:rsidR="00373DCE">
        <w:fldChar w:fldCharType="end"/>
      </w:r>
      <w:r w:rsidRPr="00FB7FCD">
        <w:t xml:space="preserve">.  In the Kaiser registry, the use of ALBC did not reduce the rate of infection in patients with </w:t>
      </w:r>
      <w:r w:rsidR="00937D38">
        <w:t>diabetes mellitus</w:t>
      </w:r>
      <w:r w:rsidRPr="00FB7FCD">
        <w:t xml:space="preserve"> after primary TKA </w:t>
      </w:r>
      <w:r w:rsidR="00373DCE">
        <w:fldChar w:fldCharType="begin">
          <w:fldData xml:space="preserve">PEVuZE5vdGU+PENpdGU+PEF1dGhvcj5OYW1iYTwvQXV0aG9yPjxZZWFyPjIwMDk8L1llYXI+PFJl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</w:fldData>
        </w:fldChar>
      </w:r>
      <w:r w:rsidR="00937D38">
        <w:instrText xml:space="preserve"> ADDIN EN.CITE </w:instrText>
      </w:r>
      <w:r w:rsidR="00937D38">
        <w:fldChar w:fldCharType="begin">
          <w:fldData xml:space="preserve">PEVuZE5vdGU+PENpdGU+PEF1dGhvcj5OYW1iYTwvQXV0aG9yPjxZZWFyPjIwMDk8L1llYXI+PFJl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</w:fldData>
        </w:fldChar>
      </w:r>
      <w:r w:rsidR="00937D38">
        <w:instrText xml:space="preserve"> ADDIN EN.CITE.DATA </w:instrText>
      </w:r>
      <w:r w:rsidR="00937D38">
        <w:fldChar w:fldCharType="end"/>
      </w:r>
      <w:r w:rsidR="00373DCE">
        <w:fldChar w:fldCharType="separate"/>
      </w:r>
      <w:r w:rsidR="00937D38" w:rsidRPr="00937D38">
        <w:rPr>
          <w:noProof/>
          <w:vertAlign w:val="superscript"/>
        </w:rPr>
        <w:t>27</w:t>
      </w:r>
      <w:r w:rsidR="00373DCE">
        <w:fldChar w:fldCharType="end"/>
      </w:r>
      <w:r w:rsidRPr="00FB7FCD">
        <w:t>.  Current data do not support the use of commercially available</w:t>
      </w:r>
      <w:r w:rsidR="00C368A0">
        <w:t xml:space="preserve"> low-dose</w:t>
      </w:r>
      <w:r w:rsidRPr="00FB7FCD">
        <w:t xml:space="preserve"> ALBC even in high risk patients.</w:t>
      </w:r>
    </w:p>
    <w:p w14:paraId="6746BE98" w14:textId="3F1BE674" w:rsidR="00E801E8" w:rsidRPr="00FB7FCD" w:rsidRDefault="00E801E8" w:rsidP="00373DCE">
      <w:pPr>
        <w:spacing w:line="480" w:lineRule="auto"/>
        <w:ind w:firstLine="720"/>
      </w:pPr>
      <w:r w:rsidRPr="00FB7FCD">
        <w:t xml:space="preserve">While proponents for or against the routine use of ALBC can quote studies to support their position, there remains a lack of </w:t>
      </w:r>
      <w:r w:rsidR="00A10B6A">
        <w:t>L</w:t>
      </w:r>
      <w:r w:rsidRPr="00FB7FCD">
        <w:t xml:space="preserve">evel </w:t>
      </w:r>
      <w:r w:rsidR="00A10B6A">
        <w:t>1</w:t>
      </w:r>
      <w:r w:rsidRPr="00FB7FCD">
        <w:t xml:space="preserve"> data </w:t>
      </w:r>
      <w:r w:rsidR="00C368A0">
        <w:t>supporting</w:t>
      </w:r>
      <w:r w:rsidR="00C368A0" w:rsidRPr="00FB7FCD">
        <w:t xml:space="preserve"> </w:t>
      </w:r>
      <w:r w:rsidRPr="00FB7FCD">
        <w:t xml:space="preserve">the use of ALBC for </w:t>
      </w:r>
      <w:r w:rsidR="00A10B6A">
        <w:t xml:space="preserve">PJI </w:t>
      </w:r>
      <w:r w:rsidRPr="00FB7FCD">
        <w:t xml:space="preserve">prophylaxis.  The studies that are available in this area have concerning issues. National registries and large observational cohort studies suffer from selection bias.  In most cases, it is difficult to determine why some patients </w:t>
      </w:r>
      <w:r w:rsidR="00683C1C">
        <w:t>received</w:t>
      </w:r>
      <w:r w:rsidRPr="00FB7FCD">
        <w:t xml:space="preserve"> ALBC versus other patients who </w:t>
      </w:r>
      <w:r w:rsidR="00683C1C">
        <w:t xml:space="preserve">had fixation with </w:t>
      </w:r>
      <w:r w:rsidR="00CE1602">
        <w:t>plain bone cement</w:t>
      </w:r>
      <w:r w:rsidRPr="00FB7FCD">
        <w:t>.  It is possible that the ALBC group was a higher risk group of patients, which can bias the results to suggest no benefit to ALBC when there indeed may be one.  Most of these studies do not control for these factors because underlying patient characteristics that contribute to</w:t>
      </w:r>
      <w:r w:rsidR="00CE1602">
        <w:t xml:space="preserve"> </w:t>
      </w:r>
      <w:r w:rsidR="00A10B6A">
        <w:t>this</w:t>
      </w:r>
      <w:r w:rsidRPr="00FB7FCD">
        <w:t xml:space="preserve"> risk</w:t>
      </w:r>
      <w:r w:rsidR="00CE1602">
        <w:t>,</w:t>
      </w:r>
      <w:r w:rsidRPr="00FB7FCD">
        <w:t xml:space="preserve"> including body mass index, nutritional concerns, smoking status, and blood glucose control for diabetic patients</w:t>
      </w:r>
      <w:r w:rsidR="00CE1602">
        <w:t>,</w:t>
      </w:r>
      <w:r w:rsidRPr="00FB7FCD">
        <w:t xml:space="preserve"> are not reported or controlled for.  Additionally, </w:t>
      </w:r>
      <w:r w:rsidRPr="00FB7FCD">
        <w:lastRenderedPageBreak/>
        <w:t xml:space="preserve">certain surgeons or hospitals may use ALBC routinely, but the results across surgeons and hospitals are not uniform.  </w:t>
      </w:r>
      <w:r w:rsidR="00FB7B06">
        <w:t>O</w:t>
      </w:r>
      <w:r w:rsidRPr="00FB7FCD">
        <w:t xml:space="preserve">ther measures instituted over the past decades including </w:t>
      </w:r>
      <w:r w:rsidR="00CE1602">
        <w:t>medical</w:t>
      </w:r>
      <w:r w:rsidR="00CE1602" w:rsidRPr="00FB7FCD">
        <w:t xml:space="preserve"> </w:t>
      </w:r>
      <w:r w:rsidRPr="00FB7FCD">
        <w:t xml:space="preserve">optimization, </w:t>
      </w:r>
      <w:r w:rsidR="00CE1602" w:rsidRPr="00FB7FCD">
        <w:t>preoperative antibiotic administration</w:t>
      </w:r>
      <w:r w:rsidR="00CE1602">
        <w:t>,</w:t>
      </w:r>
      <w:r w:rsidR="00CE1602" w:rsidRPr="00FB7FCD">
        <w:t xml:space="preserve"> </w:t>
      </w:r>
      <w:r w:rsidRPr="00FB7FCD">
        <w:t>staphylococcus screening</w:t>
      </w:r>
      <w:r w:rsidR="00CE1602">
        <w:t xml:space="preserve">, and </w:t>
      </w:r>
      <w:r w:rsidR="00CE1602" w:rsidRPr="00FB7FCD">
        <w:t>decolonization</w:t>
      </w:r>
      <w:r w:rsidRPr="00FB7FCD">
        <w:t xml:space="preserve">, may confound the observational cohort studies of ALBC usage.  </w:t>
      </w:r>
    </w:p>
    <w:p w14:paraId="200AC2C9" w14:textId="0528FFEA" w:rsidR="00E801E8" w:rsidRPr="00FB7FCD" w:rsidRDefault="009C063E" w:rsidP="00373DCE">
      <w:pPr>
        <w:spacing w:line="480" w:lineRule="auto"/>
        <w:ind w:firstLine="720"/>
      </w:pPr>
      <w:r>
        <w:t>A</w:t>
      </w:r>
      <w:r w:rsidR="00E801E8" w:rsidRPr="00FB7FCD">
        <w:t xml:space="preserve"> perceived lack of harm may be another reason why surgeons use ALBC despite the lack of strong evidence to support its use.  Most </w:t>
      </w:r>
      <w:r w:rsidR="00CE1602">
        <w:t>low-dose</w:t>
      </w:r>
      <w:r w:rsidR="00CE1602" w:rsidRPr="00FB7FCD">
        <w:t xml:space="preserve"> </w:t>
      </w:r>
      <w:r>
        <w:t xml:space="preserve">ALBC </w:t>
      </w:r>
      <w:r w:rsidR="00E801E8" w:rsidRPr="00FB7FCD">
        <w:t xml:space="preserve">doses do not lead to systemic complications such as </w:t>
      </w:r>
      <w:r w:rsidR="00A10B6A">
        <w:t>AKI</w:t>
      </w:r>
      <w:r w:rsidR="00E801E8" w:rsidRPr="00FB7FCD">
        <w:t xml:space="preserve"> or hypersensitivity reactions.  Aside from cost, surgeons may perceive that there is no downside to </w:t>
      </w:r>
      <w:r w:rsidR="00CE1602">
        <w:t xml:space="preserve">low-dose </w:t>
      </w:r>
      <w:r w:rsidR="00E801E8" w:rsidRPr="00FB7FCD">
        <w:t xml:space="preserve">ALBC usage.  Hansen </w:t>
      </w:r>
      <w:r w:rsidR="00E801E8" w:rsidRPr="0048531B">
        <w:rPr>
          <w:i/>
          <w:iCs/>
        </w:rPr>
        <w:t>et al.</w:t>
      </w:r>
      <w:r w:rsidR="00E801E8" w:rsidRPr="00FB7FCD">
        <w:t xml:space="preserve"> did not find a change in antibiotic resistance patterns after the introduction of routine ALBC in primary TKA </w:t>
      </w:r>
      <w:r w:rsidR="00373DCE">
        <w:fldChar w:fldCharType="begin">
          <w:fldData xml:space="preserve">PEVuZE5vdGU+PENpdGU+PEF1dGhvcj5IYW5zZW48L0F1dGhvcj48WWVhcj4yMDE0PC9ZZWFyPjxS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</w:fldData>
        </w:fldChar>
      </w:r>
      <w:r w:rsidR="00937D38">
        <w:instrText xml:space="preserve"> ADDIN EN.CITE </w:instrText>
      </w:r>
      <w:r w:rsidR="00937D38">
        <w:fldChar w:fldCharType="begin">
          <w:fldData xml:space="preserve">PEVuZE5vdGU+PENpdGU+PEF1dGhvcj5IYW5zZW48L0F1dGhvcj48WWVhcj4yMDE0PC9ZZWFyPjxS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</w:fldData>
        </w:fldChar>
      </w:r>
      <w:r w:rsidR="00937D38">
        <w:instrText xml:space="preserve"> ADDIN EN.CITE.DATA </w:instrText>
      </w:r>
      <w:r w:rsidR="00937D38">
        <w:fldChar w:fldCharType="end"/>
      </w:r>
      <w:r w:rsidR="00373DCE">
        <w:fldChar w:fldCharType="separate"/>
      </w:r>
      <w:r w:rsidR="00937D38" w:rsidRPr="00937D38">
        <w:rPr>
          <w:noProof/>
          <w:vertAlign w:val="superscript"/>
        </w:rPr>
        <w:t>28</w:t>
      </w:r>
      <w:r w:rsidR="00373DCE">
        <w:fldChar w:fldCharType="end"/>
      </w:r>
      <w:r w:rsidR="00E801E8" w:rsidRPr="00FB7FCD">
        <w:t>.  Data from the National Joint Registry, however, ha</w:t>
      </w:r>
      <w:r w:rsidR="00CE1602">
        <w:t>ve</w:t>
      </w:r>
      <w:r w:rsidR="00E801E8" w:rsidRPr="00FB7FCD">
        <w:t xml:space="preserve"> shown that the use of gentamicin-loaded bone cement in primary TKA and THA increases the risk of gentamicin resistance and methicillin resistance at the time of revision for subsequent PJI </w:t>
      </w:r>
      <w:r w:rsidR="00373DCE">
        <w:fldChar w:fldCharType="begin">
          <w:fldData xml:space="preserve">PEVuZE5vdGU+PENpdGU+PEF1dGhvcj5Ib2xsZXltYW48L0F1dGhvcj48WWVhcj4yMDE5PC9ZZWFy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</w:fldData>
        </w:fldChar>
      </w:r>
      <w:r w:rsidR="00937D38">
        <w:instrText xml:space="preserve"> ADDIN EN.CITE </w:instrText>
      </w:r>
      <w:r w:rsidR="00937D38">
        <w:fldChar w:fldCharType="begin">
          <w:fldData xml:space="preserve">PEVuZE5vdGU+PENpdGU+PEF1dGhvcj5Ib2xsZXltYW48L0F1dGhvcj48WWVhcj4yMDE5PC9ZZWFy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</w:fldData>
        </w:fldChar>
      </w:r>
      <w:r w:rsidR="00937D38">
        <w:instrText xml:space="preserve"> ADDIN EN.CITE.DATA </w:instrText>
      </w:r>
      <w:r w:rsidR="00937D38">
        <w:fldChar w:fldCharType="end"/>
      </w:r>
      <w:r w:rsidR="00373DCE">
        <w:fldChar w:fldCharType="separate"/>
      </w:r>
      <w:r w:rsidR="00937D38" w:rsidRPr="00937D38">
        <w:rPr>
          <w:noProof/>
          <w:vertAlign w:val="superscript"/>
        </w:rPr>
        <w:t>29</w:t>
      </w:r>
      <w:r w:rsidR="00373DCE">
        <w:fldChar w:fldCharType="end"/>
      </w:r>
      <w:r w:rsidR="00E801E8" w:rsidRPr="00FB7FCD">
        <w:t>.  Further studies are warranted to assess the consequences of antibiotic resistance in the setting of ALBC use in primary joint replacement.</w:t>
      </w:r>
    </w:p>
    <w:p w14:paraId="7BB4663B" w14:textId="57DF4C45" w:rsidR="003C3D75" w:rsidRPr="00D13735" w:rsidRDefault="003C3D75" w:rsidP="00E801E8">
      <w:pPr>
        <w:spacing w:line="480" w:lineRule="auto"/>
        <w:ind w:firstLine="720"/>
        <w:rPr>
          <w:b/>
          <w:u w:val="single"/>
        </w:rPr>
      </w:pPr>
    </w:p>
    <w:p w14:paraId="36651628" w14:textId="4C324413" w:rsidR="003E65BC" w:rsidRPr="000A29FE" w:rsidRDefault="000A29FE" w:rsidP="00B36ECA">
      <w:pPr>
        <w:spacing w:line="480" w:lineRule="auto"/>
        <w:rPr>
          <w:b/>
          <w:u w:val="single"/>
        </w:rPr>
      </w:pPr>
      <w:r w:rsidRPr="000A29FE">
        <w:rPr>
          <w:b/>
          <w:bCs/>
          <w:lang w:val="en"/>
        </w:rPr>
        <w:t>Question 2:</w:t>
      </w:r>
      <w:r>
        <w:rPr>
          <w:lang w:val="en"/>
        </w:rPr>
        <w:t xml:space="preserve"> </w:t>
      </w:r>
      <w:r w:rsidR="007C7EB3" w:rsidRPr="000A29FE">
        <w:rPr>
          <w:b/>
        </w:rPr>
        <w:t xml:space="preserve">Why do orthopaedic surgeons </w:t>
      </w:r>
      <w:r w:rsidR="00584AF2" w:rsidRPr="000A29FE">
        <w:rPr>
          <w:b/>
        </w:rPr>
        <w:t>use</w:t>
      </w:r>
      <w:r w:rsidR="007C7EB3" w:rsidRPr="000A29FE">
        <w:rPr>
          <w:b/>
        </w:rPr>
        <w:t xml:space="preserve"> </w:t>
      </w:r>
      <w:r w:rsidR="00D71436" w:rsidRPr="000A29FE">
        <w:rPr>
          <w:b/>
        </w:rPr>
        <w:t xml:space="preserve">local </w:t>
      </w:r>
      <w:r w:rsidR="00B97495">
        <w:rPr>
          <w:b/>
        </w:rPr>
        <w:t>antibiotic</w:t>
      </w:r>
      <w:r w:rsidR="00D71436" w:rsidRPr="000A29FE">
        <w:rPr>
          <w:b/>
        </w:rPr>
        <w:t xml:space="preserve"> delivery from </w:t>
      </w:r>
      <w:r w:rsidR="007C7EB3" w:rsidRPr="000A29FE">
        <w:rPr>
          <w:b/>
        </w:rPr>
        <w:t xml:space="preserve">ALBC </w:t>
      </w:r>
      <w:r w:rsidR="00584AF2" w:rsidRPr="000A29FE">
        <w:rPr>
          <w:b/>
        </w:rPr>
        <w:t>when data</w:t>
      </w:r>
      <w:r w:rsidR="007C7EB3" w:rsidRPr="000A29FE">
        <w:rPr>
          <w:b/>
        </w:rPr>
        <w:t xml:space="preserve"> to support it</w:t>
      </w:r>
      <w:r w:rsidR="00F47A68" w:rsidRPr="000A29FE">
        <w:rPr>
          <w:b/>
        </w:rPr>
        <w:t xml:space="preserve"> are </w:t>
      </w:r>
      <w:r w:rsidR="00E05C7F" w:rsidRPr="000A29FE">
        <w:rPr>
          <w:b/>
        </w:rPr>
        <w:t xml:space="preserve">low level, </w:t>
      </w:r>
      <w:r w:rsidR="00F47A68" w:rsidRPr="000A29FE">
        <w:rPr>
          <w:b/>
        </w:rPr>
        <w:t>conflicting or incomplete</w:t>
      </w:r>
      <w:r w:rsidR="00595299" w:rsidRPr="000A29FE">
        <w:rPr>
          <w:b/>
        </w:rPr>
        <w:t>?</w:t>
      </w:r>
      <w:r w:rsidR="00D71436" w:rsidRPr="000A29FE">
        <w:rPr>
          <w:b/>
        </w:rPr>
        <w:t xml:space="preserve">  </w:t>
      </w:r>
    </w:p>
    <w:p w14:paraId="7DD67392" w14:textId="77DEF84C" w:rsidR="000A29FE" w:rsidRDefault="00373DCE" w:rsidP="00B36ECA">
      <w:pPr>
        <w:spacing w:line="480" w:lineRule="auto"/>
        <w:ind w:firstLine="720"/>
      </w:pPr>
      <w:r>
        <w:t>Given the aforementioned theoretical and scientific concerns with ALB</w:t>
      </w:r>
      <w:r w:rsidR="00DE4837">
        <w:t>C</w:t>
      </w:r>
      <w:r>
        <w:t xml:space="preserve">, and the absence of Level 1 evidence to support this practice after </w:t>
      </w:r>
      <w:r w:rsidR="00E5676E">
        <w:t xml:space="preserve">three decades of clinical </w:t>
      </w:r>
      <w:r w:rsidR="008C1AED">
        <w:t>experience</w:t>
      </w:r>
      <w:r w:rsidR="00E5676E">
        <w:t xml:space="preserve">, we attempted to answer </w:t>
      </w:r>
      <w:r w:rsidR="00E5676E" w:rsidRPr="00E5676E">
        <w:rPr>
          <w:b/>
          <w:bCs/>
        </w:rPr>
        <w:t>Question 2</w:t>
      </w:r>
      <w:r w:rsidR="00E5676E">
        <w:t xml:space="preserve"> ourselves.  </w:t>
      </w:r>
      <w:r w:rsidR="000A29FE" w:rsidRPr="005B7D3F">
        <w:t>A survey based on 4 questions (</w:t>
      </w:r>
      <w:r w:rsidR="000A29FE" w:rsidRPr="00373DCE">
        <w:rPr>
          <w:b/>
          <w:bCs/>
        </w:rPr>
        <w:t>Table 1</w:t>
      </w:r>
      <w:r w:rsidR="000A29FE" w:rsidRPr="005B7D3F">
        <w:t>) was sent to the 1</w:t>
      </w:r>
      <w:r w:rsidR="000A29FE">
        <w:t>7</w:t>
      </w:r>
      <w:r w:rsidR="000A29FE" w:rsidRPr="005B7D3F">
        <w:t xml:space="preserve"> </w:t>
      </w:r>
      <w:r w:rsidR="00DE4837">
        <w:t xml:space="preserve">MSKI expert </w:t>
      </w:r>
      <w:r w:rsidR="000A29FE" w:rsidRPr="005B7D3F">
        <w:t xml:space="preserve">orthopaedic surgeons </w:t>
      </w:r>
      <w:r w:rsidR="0050072D">
        <w:t>in</w:t>
      </w:r>
      <w:r w:rsidR="000A29FE" w:rsidRPr="005B7D3F">
        <w:t xml:space="preserve"> the </w:t>
      </w:r>
      <w:r w:rsidR="00E5676E">
        <w:t>2019 ALBC-RW</w:t>
      </w:r>
      <w:r w:rsidR="000A29FE" w:rsidRPr="005B7D3F">
        <w:t xml:space="preserve"> to generate an overview on their current clinical practice with ALBC in primary and revision total joint arthroplasty. </w:t>
      </w:r>
      <w:r w:rsidR="00FB7051">
        <w:t>One-hundred percent</w:t>
      </w:r>
      <w:r w:rsidR="000A29FE" w:rsidRPr="005B7D3F">
        <w:t xml:space="preserve"> of the surgeons stated that they use ALBC in their current practice. </w:t>
      </w:r>
      <w:r w:rsidR="00FB7051">
        <w:t xml:space="preserve">Thirty-eight </w:t>
      </w:r>
      <w:r w:rsidR="00FB7051">
        <w:lastRenderedPageBreak/>
        <w:t>percent</w:t>
      </w:r>
      <w:r w:rsidR="000A29FE" w:rsidRPr="005B7D3F">
        <w:t xml:space="preserve"> of the surgeons use it for all cemented primary arthroplasties</w:t>
      </w:r>
      <w:r w:rsidR="00E5676E">
        <w:t>,</w:t>
      </w:r>
      <w:r w:rsidR="000A29FE" w:rsidRPr="005B7D3F">
        <w:t xml:space="preserve"> and 67% </w:t>
      </w:r>
      <w:r w:rsidR="0050072D">
        <w:t>for</w:t>
      </w:r>
      <w:r w:rsidR="000A29FE" w:rsidRPr="005B7D3F">
        <w:t xml:space="preserve"> primary arthroplasties </w:t>
      </w:r>
      <w:r w:rsidR="0050072D">
        <w:t>in</w:t>
      </w:r>
      <w:r w:rsidR="0050072D" w:rsidRPr="005B7D3F">
        <w:t xml:space="preserve"> </w:t>
      </w:r>
      <w:r w:rsidR="000A29FE" w:rsidRPr="005B7D3F">
        <w:t xml:space="preserve">patients </w:t>
      </w:r>
      <w:r w:rsidR="0050072D">
        <w:t xml:space="preserve">with increased </w:t>
      </w:r>
      <w:r w:rsidR="000A29FE" w:rsidRPr="005B7D3F">
        <w:t>risk for infection (</w:t>
      </w:r>
      <w:r w:rsidR="00FB7051">
        <w:t xml:space="preserve">e.g. </w:t>
      </w:r>
      <w:r w:rsidR="000A29FE" w:rsidRPr="005B7D3F">
        <w:t>diabetes, rheumatoid arthritis, obesity). All surgeons use it for revision arthroplasty cases, particularly in PJIs. Answers for the question “</w:t>
      </w:r>
      <w:r w:rsidR="000A29FE">
        <w:t xml:space="preserve">What is the best </w:t>
      </w:r>
      <w:r w:rsidR="000A29FE" w:rsidRPr="005B7D3F">
        <w:t xml:space="preserve">anecdotal evidence you have that ALBC in </w:t>
      </w:r>
      <w:r w:rsidR="00207992">
        <w:t>TJR</w:t>
      </w:r>
      <w:r w:rsidR="000A29FE" w:rsidRPr="005B7D3F">
        <w:t>/PJI is efficacious in your patients” range from “none” (2</w:t>
      </w:r>
      <w:r w:rsidR="000A29FE">
        <w:t>7</w:t>
      </w:r>
      <w:r w:rsidR="000A29FE" w:rsidRPr="005B7D3F">
        <w:t>%), “low reinfection rates in my own case series” (2</w:t>
      </w:r>
      <w:r w:rsidR="000A29FE">
        <w:t>7</w:t>
      </w:r>
      <w:r w:rsidR="000A29FE" w:rsidRPr="005B7D3F">
        <w:t xml:space="preserve">%), “good registry data confirming the benefit of ALBC in primary arthroplasty” (7%), “conflicting data from registries” (7%), “the Canadian </w:t>
      </w:r>
      <w:r w:rsidR="00683C1C" w:rsidRPr="005B7D3F">
        <w:t>registry</w:t>
      </w:r>
      <w:r w:rsidR="000A29FE" w:rsidRPr="005B7D3F">
        <w:t xml:space="preserve"> did not show any difference in PJI rates”</w:t>
      </w:r>
      <w:r w:rsidR="000A29FE">
        <w:t>, “</w:t>
      </w:r>
      <w:r w:rsidR="000A29FE" w:rsidRPr="00242B63">
        <w:t>I do not feel that ALBC is harmful and thus I use it on a theoretical advantage</w:t>
      </w:r>
      <w:r w:rsidR="000A29FE">
        <w:t>” (7%)</w:t>
      </w:r>
      <w:r w:rsidR="000A29FE" w:rsidRPr="00242B63">
        <w:t xml:space="preserve"> </w:t>
      </w:r>
      <w:r w:rsidR="000A29FE" w:rsidRPr="005B7D3F">
        <w:t xml:space="preserve">and others (28%). </w:t>
      </w:r>
      <w:r w:rsidR="00FB7051">
        <w:t>Forty-seven percent</w:t>
      </w:r>
      <w:r w:rsidR="000A29FE" w:rsidRPr="005B7D3F">
        <w:t xml:space="preserve"> of the surgeons stated that more </w:t>
      </w:r>
      <w:r w:rsidR="00683C1C">
        <w:t>high-level</w:t>
      </w:r>
      <w:r w:rsidR="000A29FE" w:rsidRPr="005B7D3F">
        <w:t xml:space="preserve"> data are required to evaluate the value of ALBC for 2-stage PJI treatment, whereas 2</w:t>
      </w:r>
      <w:r w:rsidR="000A29FE">
        <w:t>9</w:t>
      </w:r>
      <w:r w:rsidR="000A29FE" w:rsidRPr="005B7D3F">
        <w:t>% stated that RCTs for this indication are not required and 2</w:t>
      </w:r>
      <w:r w:rsidR="000A29FE">
        <w:t>4</w:t>
      </w:r>
      <w:r w:rsidR="000A29FE" w:rsidRPr="005B7D3F">
        <w:t xml:space="preserve">% were undecided. </w:t>
      </w:r>
      <w:r w:rsidR="00FB7051">
        <w:t xml:space="preserve"> While </w:t>
      </w:r>
      <w:r w:rsidR="000A29FE" w:rsidRPr="005B7D3F">
        <w:t xml:space="preserve">RCTs for the use of ALBC for primary arthroplasty was also desired by </w:t>
      </w:r>
      <w:r w:rsidR="000A29FE">
        <w:t>47</w:t>
      </w:r>
      <w:r w:rsidR="000A29FE" w:rsidRPr="005B7D3F">
        <w:t>% of the surgeons, 2</w:t>
      </w:r>
      <w:r w:rsidR="000A29FE">
        <w:t>9</w:t>
      </w:r>
      <w:r w:rsidR="000A29FE" w:rsidRPr="005B7D3F">
        <w:t>% did not find this necessary and 2</w:t>
      </w:r>
      <w:r w:rsidR="000A29FE">
        <w:t>4</w:t>
      </w:r>
      <w:r w:rsidR="000A29FE" w:rsidRPr="005B7D3F">
        <w:t xml:space="preserve">% were undecided as well. </w:t>
      </w:r>
      <w:r w:rsidR="008A13F0">
        <w:t xml:space="preserve"> </w:t>
      </w:r>
    </w:p>
    <w:p w14:paraId="1EE03DC3" w14:textId="7F8C7C7B" w:rsidR="000A29FE" w:rsidRPr="008A13F0" w:rsidRDefault="008A13F0" w:rsidP="00B36ECA">
      <w:pPr>
        <w:spacing w:line="480" w:lineRule="auto"/>
        <w:ind w:firstLine="720"/>
      </w:pPr>
      <w:r>
        <w:t>Based on these response</w:t>
      </w:r>
      <w:r w:rsidR="00ED1597">
        <w:t>s</w:t>
      </w:r>
      <w:r>
        <w:t xml:space="preserve"> and our review of the literature, the 2019 ALBC-</w:t>
      </w:r>
      <w:r w:rsidR="005A275F">
        <w:t>R</w:t>
      </w:r>
      <w:r>
        <w:t xml:space="preserve">W </w:t>
      </w:r>
      <w:r w:rsidR="005D1E17">
        <w:t>surmise</w:t>
      </w:r>
      <w:r w:rsidR="005A275F">
        <w:t>d</w:t>
      </w:r>
      <w:r w:rsidR="005D1E17">
        <w:t xml:space="preserve"> </w:t>
      </w:r>
      <w:r>
        <w:t>that surgeons currently use ALBC because: 1) this is the standard of care in their hospital, and 2) there is consensus belief that ALBC has prophylactic effects in high risk patients</w:t>
      </w:r>
      <w:r w:rsidRPr="005B7D3F">
        <w:t xml:space="preserve"> (diabetes, rheumatoid arthritis, obesity</w:t>
      </w:r>
      <w:r>
        <w:t xml:space="preserve">) and therapeutic effects in </w:t>
      </w:r>
      <w:r w:rsidRPr="005B7D3F">
        <w:t>revision cases</w:t>
      </w:r>
      <w:r>
        <w:t xml:space="preserve">, particularly in the setting of infection.  However, there is no consensus that convincing prophylactic or therapeutic efficacy data supporting the use of ALBC exists, nor is there strong enthusiasm to test this hypothesis in RTCs.  </w:t>
      </w:r>
      <w:r w:rsidR="0034125D">
        <w:t>Additionally</w:t>
      </w:r>
      <w:r w:rsidR="003349B5">
        <w:t>,</w:t>
      </w:r>
      <w:r w:rsidR="0034125D">
        <w:t xml:space="preserve"> there are no data on impact of selecting resistant bacteria.  </w:t>
      </w:r>
    </w:p>
    <w:p w14:paraId="3A3A2879" w14:textId="77777777" w:rsidR="000A29FE" w:rsidRDefault="000A29FE" w:rsidP="00B36ECA">
      <w:pPr>
        <w:spacing w:line="480" w:lineRule="auto"/>
        <w:rPr>
          <w:b/>
          <w:u w:val="single"/>
        </w:rPr>
      </w:pPr>
    </w:p>
    <w:p w14:paraId="38F336BB" w14:textId="1BF6447D" w:rsidR="007E60C2" w:rsidRPr="002E3BBE" w:rsidRDefault="007E60C2" w:rsidP="00B36ECA">
      <w:pPr>
        <w:spacing w:line="480" w:lineRule="auto"/>
        <w:rPr>
          <w:b/>
        </w:rPr>
      </w:pPr>
      <w:r>
        <w:rPr>
          <w:b/>
        </w:rPr>
        <w:t>Question 3:</w:t>
      </w:r>
      <w:r w:rsidRPr="002E3BBE">
        <w:rPr>
          <w:b/>
        </w:rPr>
        <w:t xml:space="preserve"> Is commercial</w:t>
      </w:r>
      <w:r w:rsidR="00DA622C">
        <w:rPr>
          <w:b/>
        </w:rPr>
        <w:t>ly</w:t>
      </w:r>
      <w:r w:rsidRPr="002E3BBE">
        <w:rPr>
          <w:b/>
        </w:rPr>
        <w:t xml:space="preserve"> formulated</w:t>
      </w:r>
      <w:r w:rsidR="00DA622C">
        <w:rPr>
          <w:b/>
        </w:rPr>
        <w:t>,</w:t>
      </w:r>
      <w:r w:rsidRPr="002E3BBE">
        <w:rPr>
          <w:b/>
        </w:rPr>
        <w:t xml:space="preserve"> low-dose ALBC more effective than surgeon</w:t>
      </w:r>
      <w:r w:rsidR="00DA622C">
        <w:rPr>
          <w:b/>
        </w:rPr>
        <w:t>-</w:t>
      </w:r>
      <w:r w:rsidRPr="002E3BBE">
        <w:rPr>
          <w:b/>
        </w:rPr>
        <w:t>directed</w:t>
      </w:r>
      <w:r w:rsidR="00DA622C">
        <w:rPr>
          <w:b/>
        </w:rPr>
        <w:t>,</w:t>
      </w:r>
      <w:r w:rsidRPr="002E3BBE">
        <w:rPr>
          <w:b/>
        </w:rPr>
        <w:t xml:space="preserve"> hand</w:t>
      </w:r>
      <w:r w:rsidR="00DA622C">
        <w:rPr>
          <w:b/>
        </w:rPr>
        <w:t>-</w:t>
      </w:r>
      <w:r w:rsidRPr="002E3BBE">
        <w:rPr>
          <w:b/>
        </w:rPr>
        <w:t>mixed</w:t>
      </w:r>
      <w:r w:rsidR="00DA622C">
        <w:rPr>
          <w:b/>
        </w:rPr>
        <w:t>,</w:t>
      </w:r>
      <w:r w:rsidRPr="002E3BBE">
        <w:rPr>
          <w:b/>
        </w:rPr>
        <w:t xml:space="preserve"> low-dose ALBC?</w:t>
      </w:r>
    </w:p>
    <w:p w14:paraId="658763C5" w14:textId="46BBF959" w:rsidR="00275941" w:rsidRDefault="007E60C2" w:rsidP="00B36ECA">
      <w:pPr>
        <w:spacing w:line="480" w:lineRule="auto"/>
        <w:ind w:firstLine="720"/>
      </w:pPr>
      <w:r>
        <w:lastRenderedPageBreak/>
        <w:t>The use of low-dose ALBC in primary hip and knee arthroplasty procedures has declined drastically in the United States, with rates decreasing from 90% in 2006</w:t>
      </w:r>
      <w:r w:rsidR="00E5676E">
        <w:t xml:space="preserve"> </w:t>
      </w:r>
      <w:r>
        <w:t>to 34.5% in 2017</w:t>
      </w:r>
      <w:r w:rsidR="00E5676E">
        <w:t xml:space="preserve"> </w:t>
      </w:r>
      <w:r>
        <w:rPr>
          <w:vertAlign w:val="superscript"/>
        </w:rPr>
        <w:fldChar w:fldCharType="begin"/>
      </w:r>
      <w:r w:rsidR="00937D38">
        <w:rPr>
          <w:vertAlign w:val="superscript"/>
        </w:rPr>
        <w:instrText xml:space="preserve"> ADDIN EN.CITE &lt;EndNote&gt;&lt;Cite&gt;&lt;Author&gt;Kelly&lt;/Author&gt;&lt;Year&gt;2018&lt;/Year&gt;&lt;RecNum&gt;8850&lt;/RecNum&gt;&lt;DisplayText&gt;&lt;style face="superscript"&gt;30&lt;/style&gt;&lt;/DisplayText&gt;&lt;record&gt;&lt;rec-number&gt;8850&lt;/rec-number&gt;&lt;foreign-keys&gt;&lt;key app="EN" db-id="5ff2x202jtwsere0908vr0tgxtxvdr0dt0z9" timestamp="1573151320"&gt;8850&lt;/key&gt;&lt;/foreign-keys&gt;&lt;ref-type name="Journal Article"&gt;17&lt;/ref-type&gt;&lt;contributors&gt;&lt;authors&gt;&lt;author&gt;Kelly, Mick P&lt;/author&gt;&lt;author&gt;Illgen, Richard L&lt;/author&gt;&lt;author&gt;Chen, Antonia F&lt;/author&gt;&lt;author&gt;Nam, Denis&lt;/author&gt;&lt;/authors&gt;&lt;/contributors&gt;&lt;titles&gt;&lt;title&gt;Trends in the Use of High-Viscosity Cement in Patients Undergoing Primary Total Knee Arthroplasty in the United States&lt;/title&gt;&lt;secondary-title&gt;The Journal of arthroplasty&lt;/secondary-title&gt;&lt;/titles&gt;&lt;pages&gt;3460-3464&lt;/pages&gt;&lt;volume&gt;33&lt;/volume&gt;&lt;number&gt;11&lt;/number&gt;&lt;dates&gt;&lt;year&gt;2018&lt;/year&gt;&lt;/dates&gt;&lt;isbn&gt;0883-5403&lt;/isbn&gt;&lt;urls&gt;&lt;/urls&gt;&lt;/record&gt;&lt;/Cite&gt;&lt;/EndNote&gt;</w:instrText>
      </w:r>
      <w:r>
        <w:rPr>
          <w:vertAlign w:val="superscript"/>
        </w:rPr>
        <w:fldChar w:fldCharType="separate"/>
      </w:r>
      <w:r w:rsidR="00937D38">
        <w:rPr>
          <w:noProof/>
          <w:vertAlign w:val="superscript"/>
        </w:rPr>
        <w:t>30</w:t>
      </w:r>
      <w:r>
        <w:rPr>
          <w:vertAlign w:val="superscript"/>
        </w:rPr>
        <w:fldChar w:fldCharType="end"/>
      </w:r>
      <w:r>
        <w:t xml:space="preserve">. A key reason for this decline is a growing body of literature questioning the efficacy of low-dose ALBC in preventing </w:t>
      </w:r>
      <w:r w:rsidR="00E5676E">
        <w:t>PJI</w:t>
      </w:r>
      <w:r>
        <w:t>. When surgeons do consider using ALBC for primary arthroplasty, they can choose to either utilize commercially prepared low-dose ALBC or manually add antibiotic powder to non-antibiotic loaded cement. Proponents of commercially prepared ALBC point out that these products</w:t>
      </w:r>
      <w:r w:rsidR="003349B5">
        <w:t>, in comparison to hand-mixed ALBC,</w:t>
      </w:r>
      <w:r>
        <w:t xml:space="preserve"> reduce operating time and </w:t>
      </w:r>
      <w:r w:rsidR="00DA622C">
        <w:t xml:space="preserve">claim that they </w:t>
      </w:r>
      <w:r>
        <w:t xml:space="preserve">provide </w:t>
      </w:r>
      <w:r w:rsidR="00DA622C">
        <w:t xml:space="preserve">ALBC </w:t>
      </w:r>
      <w:r>
        <w:t>with more consistent</w:t>
      </w:r>
      <w:r w:rsidR="00DA622C">
        <w:t>,</w:t>
      </w:r>
      <w:r>
        <w:t xml:space="preserve"> homogenously mixed antibiotics that improve drug delivery and produce a cement mantle that has a better mechanical profile</w:t>
      </w:r>
      <w:r w:rsidR="00E5676E">
        <w:t xml:space="preserve"> </w:t>
      </w:r>
      <w:r w:rsidR="00E5676E">
        <w:rPr>
          <w:vertAlign w:val="superscript"/>
        </w:rPr>
        <w:fldChar w:fldCharType="begin"/>
      </w:r>
      <w:r w:rsidR="00937D38">
        <w:rPr>
          <w:vertAlign w:val="superscript"/>
        </w:rPr>
        <w:instrText xml:space="preserve"> ADDIN EN.CITE &lt;EndNote&gt;&lt;Cite&gt;&lt;Author&gt;Yayac&lt;/Author&gt;&lt;Year&gt;2019&lt;/Year&gt;&lt;RecNum&gt;8851&lt;/RecNum&gt;&lt;DisplayText&gt;&lt;style face="superscript"&gt;31&lt;/style&gt;&lt;/DisplayText&gt;&lt;record&gt;&lt;rec-number&gt;8851&lt;/rec-number&gt;&lt;foreign-keys&gt;&lt;key app="EN" db-id="5ff2x202jtwsere0908vr0tgxtxvdr0dt0z9" timestamp="1573151355"&gt;8851&lt;/key&gt;&lt;/foreign-keys&gt;&lt;ref-type name="Journal Article"&gt;17&lt;/ref-type&gt;&lt;contributors&gt;&lt;authors&gt;&lt;author&gt;Yayac, Michael&lt;/author&gt;&lt;author&gt;Rondon, Alexander J&lt;/author&gt;&lt;author&gt;Tan, Timothy L&lt;/author&gt;&lt;author&gt;Levy, Hannah&lt;/author&gt;&lt;author&gt;Parvizi, Javad&lt;/author&gt;&lt;author&gt;Courtney, P Maxwell&lt;/author&gt;&lt;/authors&gt;&lt;/contributors&gt;&lt;titles&gt;&lt;title&gt;The Economics of Antibiotic Cement in Total Knee Arthroplasty: Added Cost with No Reduction in Infection Rates&lt;/title&gt;&lt;secondary-title&gt;The Journal of arthroplasty&lt;/secondary-title&gt;&lt;/titles&gt;&lt;dates&gt;&lt;year&gt;2019&lt;/year&gt;&lt;/dates&gt;&lt;isbn&gt;0883-5403&lt;/isbn&gt;&lt;urls&gt;&lt;/urls&gt;&lt;/record&gt;&lt;/Cite&gt;&lt;/EndNote&gt;</w:instrText>
      </w:r>
      <w:r w:rsidR="00E5676E">
        <w:rPr>
          <w:vertAlign w:val="superscript"/>
        </w:rPr>
        <w:fldChar w:fldCharType="separate"/>
      </w:r>
      <w:r w:rsidR="00937D38">
        <w:rPr>
          <w:noProof/>
          <w:vertAlign w:val="superscript"/>
        </w:rPr>
        <w:t>31</w:t>
      </w:r>
      <w:r w:rsidR="00E5676E">
        <w:rPr>
          <w:vertAlign w:val="superscript"/>
        </w:rPr>
        <w:fldChar w:fldCharType="end"/>
      </w:r>
      <w:r w:rsidR="00E5676E">
        <w:t xml:space="preserve">. </w:t>
      </w:r>
      <w:r>
        <w:t xml:space="preserve"> However, such advantages have not been consistently verified</w:t>
      </w:r>
      <w:r w:rsidR="006A3537">
        <w:t>. While formulated with fine particulate antibiotic powders and industrial mixing</w:t>
      </w:r>
      <w:r w:rsidR="00630DEC">
        <w:t>,</w:t>
      </w:r>
      <w:r w:rsidR="006A3537">
        <w:t xml:space="preserve"> </w:t>
      </w:r>
      <w:r w:rsidR="00630DEC">
        <w:t xml:space="preserve">mechanical strength and elution from </w:t>
      </w:r>
      <w:r w:rsidR="006A3537">
        <w:t xml:space="preserve">commercial ALBC was not consistently better than hand-mixed </w:t>
      </w:r>
      <w:r w:rsidR="00630DEC">
        <w:t xml:space="preserve">low-dose </w:t>
      </w:r>
      <w:r w:rsidR="006A3537">
        <w:t xml:space="preserve">ALBC </w:t>
      </w:r>
      <w:r w:rsidR="00630DEC">
        <w:t>across</w:t>
      </w:r>
      <w:r w:rsidR="006A3537">
        <w:t xml:space="preserve"> disparit</w:t>
      </w:r>
      <w:r w:rsidR="00825DD5">
        <w:t>ies</w:t>
      </w:r>
      <w:r w:rsidR="006A3537">
        <w:t xml:space="preserve"> between products and various mixing techniques (</w:t>
      </w:r>
      <w:hyperlink r:id="rId33" w:history="1">
        <w:r w:rsidR="006A3537" w:rsidRPr="00FF0497">
          <w:rPr>
            <w:rStyle w:val="Hyperlink"/>
            <w:b/>
            <w:bCs/>
          </w:rPr>
          <w:t>Supplement 1</w:t>
        </w:r>
      </w:hyperlink>
      <w:r w:rsidR="006A3537">
        <w:t>).</w:t>
      </w:r>
    </w:p>
    <w:p w14:paraId="7F7C2F4B" w14:textId="14163C81" w:rsidR="00275941" w:rsidRDefault="00275941" w:rsidP="00131731">
      <w:pPr>
        <w:spacing w:line="480" w:lineRule="auto"/>
        <w:rPr>
          <w:b/>
        </w:rPr>
      </w:pPr>
    </w:p>
    <w:p w14:paraId="7C201CC5" w14:textId="51000F7E" w:rsidR="007E60C2" w:rsidRPr="002E3BBE" w:rsidRDefault="007E60C2" w:rsidP="00B36ECA">
      <w:pPr>
        <w:spacing w:line="480" w:lineRule="auto"/>
        <w:rPr>
          <w:b/>
        </w:rPr>
      </w:pPr>
      <w:r>
        <w:rPr>
          <w:b/>
        </w:rPr>
        <w:t>Question 4:</w:t>
      </w:r>
      <w:r w:rsidRPr="002E3BBE">
        <w:rPr>
          <w:b/>
        </w:rPr>
        <w:t xml:space="preserve"> How </w:t>
      </w:r>
      <w:r w:rsidR="000129E6">
        <w:rPr>
          <w:b/>
        </w:rPr>
        <w:t>can</w:t>
      </w:r>
      <w:r w:rsidRPr="002E3BBE">
        <w:rPr>
          <w:b/>
        </w:rPr>
        <w:t xml:space="preserve"> surgeon</w:t>
      </w:r>
      <w:r w:rsidR="000129E6">
        <w:rPr>
          <w:b/>
        </w:rPr>
        <w:t>-</w:t>
      </w:r>
      <w:r w:rsidRPr="002E3BBE">
        <w:rPr>
          <w:b/>
        </w:rPr>
        <w:t xml:space="preserve">directed hand-mixed ALBC formulation </w:t>
      </w:r>
      <w:r w:rsidR="000129E6">
        <w:rPr>
          <w:b/>
        </w:rPr>
        <w:t xml:space="preserve">be </w:t>
      </w:r>
      <w:r w:rsidR="000129E6" w:rsidRPr="002E3BBE">
        <w:rPr>
          <w:b/>
        </w:rPr>
        <w:t xml:space="preserve">standardize </w:t>
      </w:r>
      <w:r w:rsidRPr="002E3BBE">
        <w:rPr>
          <w:b/>
        </w:rPr>
        <w:t>to maximize consistency, minimize systemic exposure</w:t>
      </w:r>
      <w:r w:rsidR="00C658ED">
        <w:rPr>
          <w:b/>
        </w:rPr>
        <w:t>,</w:t>
      </w:r>
      <w:r w:rsidRPr="002E3BBE">
        <w:rPr>
          <w:b/>
        </w:rPr>
        <w:t xml:space="preserve"> prevent systemic toxicity</w:t>
      </w:r>
      <w:r w:rsidR="00C658ED">
        <w:rPr>
          <w:b/>
        </w:rPr>
        <w:t xml:space="preserve"> and adverse effects on local tissues and healing</w:t>
      </w:r>
      <w:r w:rsidRPr="002E3BBE">
        <w:rPr>
          <w:b/>
        </w:rPr>
        <w:t>?</w:t>
      </w:r>
    </w:p>
    <w:p w14:paraId="589E347B" w14:textId="62AC9A37" w:rsidR="007E60C2" w:rsidRPr="00207992" w:rsidRDefault="007E60C2" w:rsidP="00B36ECA">
      <w:pPr>
        <w:spacing w:line="480" w:lineRule="auto"/>
      </w:pPr>
      <w:r>
        <w:tab/>
        <w:t xml:space="preserve">When considering hand-mixed high-dose ALBC for the treatment of </w:t>
      </w:r>
      <w:r w:rsidR="006F4EFE">
        <w:t>PJI</w:t>
      </w:r>
      <w:r>
        <w:t xml:space="preserve">, surgeons must balance the </w:t>
      </w:r>
      <w:r w:rsidR="006553CA">
        <w:t xml:space="preserve">need </w:t>
      </w:r>
      <w:r>
        <w:t xml:space="preserve">to deliver a sufficient antibiotic dose that can </w:t>
      </w:r>
      <w:r w:rsidR="00683C1C">
        <w:t>act against infective</w:t>
      </w:r>
      <w:r>
        <w:t xml:space="preserve"> organisms</w:t>
      </w:r>
      <w:r w:rsidR="00223366">
        <w:t>,</w:t>
      </w:r>
      <w:r>
        <w:t xml:space="preserve"> </w:t>
      </w:r>
      <w:r w:rsidR="00223366">
        <w:t>and</w:t>
      </w:r>
      <w:r>
        <w:t xml:space="preserve"> the </w:t>
      </w:r>
      <w:r w:rsidR="006553CA">
        <w:t xml:space="preserve">risk </w:t>
      </w:r>
      <w:r w:rsidR="00246D64">
        <w:t>that</w:t>
      </w:r>
      <w:r>
        <w:t xml:space="preserve"> </w:t>
      </w:r>
      <w:r w:rsidR="006553CA">
        <w:t xml:space="preserve">absorption of the local </w:t>
      </w:r>
      <w:r>
        <w:t xml:space="preserve">antibiotic </w:t>
      </w:r>
      <w:r w:rsidR="00246D64">
        <w:t xml:space="preserve">may </w:t>
      </w:r>
      <w:r w:rsidR="006553CA">
        <w:t>exceed systemic clearance</w:t>
      </w:r>
      <w:r w:rsidR="00246D64">
        <w:t>,</w:t>
      </w:r>
      <w:r w:rsidR="006553CA">
        <w:t xml:space="preserve"> leading to</w:t>
      </w:r>
      <w:r>
        <w:t xml:space="preserve"> systemic toxicity. The risk of organ toxicity should not be taken lightly, with the incidence of </w:t>
      </w:r>
      <w:r w:rsidR="00107219">
        <w:t>AKI</w:t>
      </w:r>
      <w:r>
        <w:t xml:space="preserve"> ranging from 5 to 24% in cases of PJI treated with antibiotic spacer</w:t>
      </w:r>
      <w:r w:rsidR="00D47557">
        <w:t xml:space="preserve">s </w:t>
      </w:r>
      <w:r w:rsidR="002C0C48">
        <w:fldChar w:fldCharType="begin"/>
      </w:r>
      <w:r w:rsidR="00CA5E9B">
        <w:instrText xml:space="preserve"> ADDIN EN.CITE &lt;EndNote&gt;&lt;Cite&gt;&lt;Author&gt;Filippone&lt;/Author&gt;&lt;Year&gt;2019&lt;/Year&gt;&lt;RecNum&gt;5500&lt;/RecNum&gt;&lt;DisplayText&gt;&lt;style face="superscript"&gt;32&lt;/style&gt;&lt;/DisplayText&gt;&lt;record&gt;&lt;rec-number&gt;5500&lt;/rec-number&gt;&lt;foreign-keys&gt;&lt;key app="EN" db-id="sd5fdvtxer0de6e9s2rvtw9lawxeewpv5d00" timestamp="1573653938"&gt;5500&lt;/key&gt;&lt;/foreign-keys&gt;&lt;ref-type name="Journal Article"&gt;17&lt;/ref-type&gt;&lt;contributors&gt;&lt;authors&gt;&lt;author&gt;Filippone, E. J.&lt;/author&gt;&lt;author&gt;Yadav, A.&lt;/author&gt;&lt;/authors&gt;&lt;/contributors&gt;&lt;auth-address&gt;Department of Medicine, Division of Nephrology, Sidney Kimmel Medical College, Thomas Jefferson University, Philadelphia, PA, USA. kidneys@comcast.net.&amp;#xD;Assistant Professor, Department of Medicine, Division of Nephrology, Sidney Kimmel Medical College, Thomas Jefferson University, Philadelphia, PA, USA.&lt;/auth-address&gt;&lt;titles&gt;&lt;title&gt;Acute kidney injury after hip or knee replacement: Can we lower the risk?&lt;/title&gt;&lt;secondary-title&gt;Cleve Clin J Med&lt;/secondary-title&gt;&lt;/titles&gt;&lt;periodical&gt;&lt;full-title&gt;Cleveland Clinic Journal of Medicine&lt;/full-title&gt;&lt;abbr-1&gt;Cleve. Clin. J. Med.&lt;/abbr-1&gt;&lt;abbr-2&gt;Cleve Clin J Med&lt;/abbr-2&gt;&lt;/periodical&gt;&lt;pages&gt;263-276&lt;/pages&gt;&lt;volume&gt;86&lt;/volume&gt;&lt;number&gt;4&lt;/number&gt;&lt;edition&gt;2019/04/06&lt;/edition&gt;&lt;dates&gt;&lt;year&gt;2019&lt;/year&gt;&lt;pub-dates&gt;&lt;date&gt;Apr&lt;/date&gt;&lt;/pub-dates&gt;&lt;/dates&gt;&lt;isbn&gt;1939-2869 (Electronic)&amp;#xD;0891-1150 (Linking)&lt;/isbn&gt;&lt;accession-num&gt;30951452&lt;/accession-num&gt;&lt;urls&gt;&lt;related-urls&gt;&lt;url&gt;https://www.ncbi.nlm.nih.gov/pubmed/30951452&lt;/url&gt;&lt;/related-urls&gt;&lt;/urls&gt;&lt;electronic-resource-num&gt;10.3949/ccjm.86a.18044&lt;/electronic-resource-num&gt;&lt;/record&gt;&lt;/Cite&gt;&lt;/EndNote&gt;</w:instrText>
      </w:r>
      <w:r w:rsidR="002C0C48">
        <w:fldChar w:fldCharType="separate"/>
      </w:r>
      <w:r w:rsidR="00CA5E9B" w:rsidRPr="00CA5E9B">
        <w:rPr>
          <w:noProof/>
          <w:vertAlign w:val="superscript"/>
        </w:rPr>
        <w:t>32</w:t>
      </w:r>
      <w:r w:rsidR="002C0C48">
        <w:fldChar w:fldCharType="end"/>
      </w:r>
      <w:r w:rsidR="00D47557">
        <w:t xml:space="preserve">. </w:t>
      </w:r>
      <w:r w:rsidR="00D47557" w:rsidRPr="00D47557">
        <w:t xml:space="preserve"> </w:t>
      </w:r>
      <w:r w:rsidR="006553CA">
        <w:t xml:space="preserve">Variation in AKI occurrence is multifactorial partly explained by </w:t>
      </w:r>
      <w:r>
        <w:t xml:space="preserve">discordance in the literature regarding how </w:t>
      </w:r>
      <w:r>
        <w:lastRenderedPageBreak/>
        <w:t>nephrotoxic states are defined</w:t>
      </w:r>
      <w:r w:rsidR="00993DC0">
        <w:t>.  AKI is</w:t>
      </w:r>
      <w:r w:rsidR="006553CA">
        <w:t xml:space="preserve"> associated with the use of </w:t>
      </w:r>
      <w:r>
        <w:t xml:space="preserve"> aminoglycosides and vancomycin </w:t>
      </w:r>
      <w:r w:rsidR="000611D1">
        <w:t xml:space="preserve">which are </w:t>
      </w:r>
      <w:r w:rsidR="006553CA">
        <w:t xml:space="preserve">nephrotoxic </w:t>
      </w:r>
      <w:r w:rsidR="00B97495">
        <w:rPr>
          <w:rFonts w:eastAsiaTheme="minorHAnsi"/>
        </w:rPr>
        <w:t>antibiotic</w:t>
      </w:r>
      <w:r w:rsidR="006553CA">
        <w:t xml:space="preserve">s </w:t>
      </w:r>
      <w:r w:rsidR="002C0C48">
        <w:fldChar w:fldCharType="begin"/>
      </w:r>
      <w:r w:rsidR="00CA5E9B">
        <w:instrText xml:space="preserve"> ADDIN EN.CITE &lt;EndNote&gt;&lt;Cite&gt;&lt;Author&gt;Filippone&lt;/Author&gt;&lt;Year&gt;2019&lt;/Year&gt;&lt;RecNum&gt;5500&lt;/RecNum&gt;&lt;DisplayText&gt;&lt;style face="superscript"&gt;32&lt;/style&gt;&lt;/DisplayText&gt;&lt;record&gt;&lt;rec-number&gt;5500&lt;/rec-number&gt;&lt;foreign-keys&gt;&lt;key app="EN" db-id="sd5fdvtxer0de6e9s2rvtw9lawxeewpv5d00" timestamp="1573653938"&gt;5500&lt;/key&gt;&lt;/foreign-keys&gt;&lt;ref-type name="Journal Article"&gt;17&lt;/ref-type&gt;&lt;contributors&gt;&lt;authors&gt;&lt;author&gt;Filippone, E. J.&lt;/author&gt;&lt;author&gt;Yadav, A.&lt;/author&gt;&lt;/authors&gt;&lt;/contributors&gt;&lt;auth-address&gt;Department of Medicine, Division of Nephrology, Sidney Kimmel Medical College, Thomas Jefferson University, Philadelphia, PA, USA. kidneys@comcast.net.&amp;#xD;Assistant Professor, Department of Medicine, Division of Nephrology, Sidney Kimmel Medical College, Thomas Jefferson University, Philadelphia, PA, USA.&lt;/auth-address&gt;&lt;titles&gt;&lt;title&gt;Acute kidney injury after hip or knee replacement: Can we lower the risk?&lt;/title&gt;&lt;secondary-title&gt;Cleve Clin J Med&lt;/secondary-title&gt;&lt;/titles&gt;&lt;periodical&gt;&lt;full-title&gt;Cleveland Clinic Journal of Medicine&lt;/full-title&gt;&lt;abbr-1&gt;Cleve. Clin. J. Med.&lt;/abbr-1&gt;&lt;abbr-2&gt;Cleve Clin J Med&lt;/abbr-2&gt;&lt;/periodical&gt;&lt;pages&gt;263-276&lt;/pages&gt;&lt;volume&gt;86&lt;/volume&gt;&lt;number&gt;4&lt;/number&gt;&lt;edition&gt;2019/04/06&lt;/edition&gt;&lt;dates&gt;&lt;year&gt;2019&lt;/year&gt;&lt;pub-dates&gt;&lt;date&gt;Apr&lt;/date&gt;&lt;/pub-dates&gt;&lt;/dates&gt;&lt;isbn&gt;1939-2869 (Electronic)&amp;#xD;0891-1150 (Linking)&lt;/isbn&gt;&lt;accession-num&gt;30951452&lt;/accession-num&gt;&lt;urls&gt;&lt;related-urls&gt;&lt;url&gt;https://www.ncbi.nlm.nih.gov/pubmed/30951452&lt;/url&gt;&lt;/related-urls&gt;&lt;/urls&gt;&lt;electronic-resource-num&gt;10.3949/ccjm.86a.18044&lt;/electronic-resource-num&gt;&lt;/record&gt;&lt;/Cite&gt;&lt;/EndNote&gt;</w:instrText>
      </w:r>
      <w:r w:rsidR="002C0C48">
        <w:fldChar w:fldCharType="separate"/>
      </w:r>
      <w:r w:rsidR="00CA5E9B" w:rsidRPr="00CA5E9B">
        <w:rPr>
          <w:noProof/>
          <w:vertAlign w:val="superscript"/>
        </w:rPr>
        <w:t>32</w:t>
      </w:r>
      <w:r w:rsidR="002C0C48">
        <w:fldChar w:fldCharType="end"/>
      </w:r>
      <w:r w:rsidR="00AB0A0F">
        <w:t>.</w:t>
      </w:r>
      <w:r>
        <w:t xml:space="preserve"> Yet</w:t>
      </w:r>
      <w:r w:rsidR="00993DC0">
        <w:t>,</w:t>
      </w:r>
      <w:r>
        <w:t xml:space="preserve"> in addition to selecting an antibiotic and its dose, surgeons must also consider the brand of cement they use, how the cement and antibiotics are mixed, and whether supplementary agents should be utilized to improve antibiotic elution</w:t>
      </w:r>
      <w:r w:rsidR="00C15247">
        <w:t xml:space="preserve"> as </w:t>
      </w:r>
      <w:r w:rsidR="00CA57A3">
        <w:t xml:space="preserve">detailed </w:t>
      </w:r>
      <w:r w:rsidR="00C15247">
        <w:t xml:space="preserve">in </w:t>
      </w:r>
      <w:hyperlink r:id="rId34" w:history="1">
        <w:r w:rsidR="00C15247" w:rsidRPr="00FF0497">
          <w:rPr>
            <w:rStyle w:val="Hyperlink"/>
            <w:b/>
            <w:bCs/>
          </w:rPr>
          <w:t xml:space="preserve">Supplement </w:t>
        </w:r>
        <w:r w:rsidR="00CA57A3" w:rsidRPr="00FF0497">
          <w:rPr>
            <w:rStyle w:val="Hyperlink"/>
            <w:b/>
            <w:bCs/>
          </w:rPr>
          <w:t>1</w:t>
        </w:r>
      </w:hyperlink>
      <w:r w:rsidRPr="00D164A1">
        <w:t>.</w:t>
      </w:r>
    </w:p>
    <w:p w14:paraId="485031EB" w14:textId="518ABF77" w:rsidR="007E60C2" w:rsidRPr="005A5291" w:rsidRDefault="007E60C2" w:rsidP="00B36ECA">
      <w:pPr>
        <w:spacing w:line="480" w:lineRule="auto"/>
        <w:ind w:firstLine="720"/>
        <w:rPr>
          <w:color w:val="000000" w:themeColor="text1"/>
        </w:rPr>
      </w:pPr>
      <w:r w:rsidRPr="005A5291">
        <w:rPr>
          <w:color w:val="000000" w:themeColor="text1"/>
        </w:rPr>
        <w:t xml:space="preserve">Studies have proposed that the mechanism of release of antibiotics from the largely impermeable PMMA relies on diffusion-driven release from small </w:t>
      </w:r>
      <w:r w:rsidRPr="0078302C">
        <w:rPr>
          <w:color w:val="000000" w:themeColor="text1"/>
        </w:rPr>
        <w:t>cracks</w:t>
      </w:r>
      <w:r w:rsidR="0078302C">
        <w:rPr>
          <w:color w:val="000000" w:themeColor="text1"/>
        </w:rPr>
        <w:t xml:space="preserve"> </w:t>
      </w:r>
      <w:r w:rsidR="003D0E73">
        <w:rPr>
          <w:color w:val="000000" w:themeColor="text1"/>
        </w:rPr>
        <w:t xml:space="preserve">and micropores </w:t>
      </w:r>
      <w:r w:rsidR="0078302C">
        <w:rPr>
          <w:color w:val="000000" w:themeColor="text1"/>
        </w:rPr>
        <w:t>in the material</w:t>
      </w:r>
      <w:r w:rsidRPr="005A5291">
        <w:rPr>
          <w:color w:val="000000" w:themeColor="text1"/>
        </w:rPr>
        <w:t xml:space="preserve">, meaning that only antibiotics within 50–100 </w:t>
      </w:r>
      <w:proofErr w:type="spellStart"/>
      <w:r w:rsidRPr="005A5291">
        <w:rPr>
          <w:color w:val="000000" w:themeColor="text1"/>
        </w:rPr>
        <w:t>μm</w:t>
      </w:r>
      <w:proofErr w:type="spellEnd"/>
      <w:r w:rsidRPr="005A5291">
        <w:rPr>
          <w:color w:val="000000" w:themeColor="text1"/>
        </w:rPr>
        <w:t xml:space="preserve"> from </w:t>
      </w:r>
      <w:r w:rsidR="008B0E0F">
        <w:rPr>
          <w:color w:val="000000" w:themeColor="text1"/>
        </w:rPr>
        <w:t xml:space="preserve">the </w:t>
      </w:r>
      <w:r w:rsidRPr="005A5291">
        <w:rPr>
          <w:color w:val="000000" w:themeColor="text1"/>
        </w:rPr>
        <w:t>surface are released</w:t>
      </w:r>
      <w:r w:rsidR="001F1A5C">
        <w:rPr>
          <w:color w:val="000000" w:themeColor="text1"/>
        </w:rPr>
        <w:t xml:space="preserve"> </w:t>
      </w:r>
      <w:r w:rsidR="001F1A5C">
        <w:rPr>
          <w:color w:val="000000" w:themeColor="text1"/>
        </w:rPr>
        <w:fldChar w:fldCharType="begin">
          <w:fldData xml:space="preserve">PEVuZE5vdGU+PENpdGU+PEF1dGhvcj5TZWVsZXk8L0F1dGhvcj48WWVhcj4yMDA0PC9ZZWFyPjxS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=
</w:fldData>
        </w:fldChar>
      </w:r>
      <w:r w:rsidR="00CA5E9B">
        <w:rPr>
          <w:color w:val="000000" w:themeColor="text1"/>
        </w:rPr>
        <w:instrText xml:space="preserve"> ADDIN EN.CITE </w:instrText>
      </w:r>
      <w:r w:rsidR="00CA5E9B">
        <w:rPr>
          <w:color w:val="000000" w:themeColor="text1"/>
        </w:rPr>
        <w:fldChar w:fldCharType="begin">
          <w:fldData xml:space="preserve">PEVuZE5vdGU+PENpdGU+PEF1dGhvcj5TZWVsZXk8L0F1dGhvcj48WWVhcj4yMDA0PC9ZZWFyPjxS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=
</w:fldData>
        </w:fldChar>
      </w:r>
      <w:r w:rsidR="00CA5E9B">
        <w:rPr>
          <w:color w:val="000000" w:themeColor="text1"/>
        </w:rPr>
        <w:instrText xml:space="preserve"> ADDIN EN.CITE.DATA </w:instrText>
      </w:r>
      <w:r w:rsidR="00CA5E9B">
        <w:rPr>
          <w:color w:val="000000" w:themeColor="text1"/>
        </w:rPr>
      </w:r>
      <w:r w:rsidR="00CA5E9B">
        <w:rPr>
          <w:color w:val="000000" w:themeColor="text1"/>
        </w:rPr>
        <w:fldChar w:fldCharType="end"/>
      </w:r>
      <w:r w:rsidR="001F1A5C">
        <w:rPr>
          <w:color w:val="000000" w:themeColor="text1"/>
        </w:rPr>
      </w:r>
      <w:r w:rsidR="001F1A5C">
        <w:rPr>
          <w:color w:val="000000" w:themeColor="text1"/>
        </w:rPr>
        <w:fldChar w:fldCharType="separate"/>
      </w:r>
      <w:r w:rsidR="00CA5E9B" w:rsidRPr="00CA5E9B">
        <w:rPr>
          <w:noProof/>
          <w:color w:val="000000" w:themeColor="text1"/>
          <w:vertAlign w:val="superscript"/>
        </w:rPr>
        <w:t>33</w:t>
      </w:r>
      <w:r w:rsidR="001F1A5C">
        <w:rPr>
          <w:color w:val="000000" w:themeColor="text1"/>
        </w:rPr>
        <w:fldChar w:fldCharType="end"/>
      </w:r>
      <w:r w:rsidR="001F1A5C">
        <w:rPr>
          <w:color w:val="000000" w:themeColor="text1"/>
        </w:rPr>
        <w:t>.</w:t>
      </w:r>
      <w:r w:rsidRPr="005A5291">
        <w:rPr>
          <w:color w:val="000000" w:themeColor="text1"/>
        </w:rPr>
        <w:t xml:space="preserve">  Increasing the number of </w:t>
      </w:r>
      <w:r w:rsidR="003D0E73">
        <w:rPr>
          <w:color w:val="000000" w:themeColor="text1"/>
        </w:rPr>
        <w:t>larger</w:t>
      </w:r>
      <w:r w:rsidRPr="005A5291">
        <w:rPr>
          <w:color w:val="000000" w:themeColor="text1"/>
        </w:rPr>
        <w:t xml:space="preserve"> </w:t>
      </w:r>
      <w:r w:rsidRPr="0078302C">
        <w:rPr>
          <w:color w:val="000000" w:themeColor="text1"/>
        </w:rPr>
        <w:t>pores</w:t>
      </w:r>
      <w:r w:rsidRPr="005A5291">
        <w:rPr>
          <w:color w:val="000000" w:themeColor="text1"/>
        </w:rPr>
        <w:t xml:space="preserve"> through incorporation of porogens, increasing surface area to volume ratio, or other modifications to mixing protocols have all been proposed as mechanisms to increase antibiotic elution</w:t>
      </w:r>
      <w:r w:rsidR="00525709">
        <w:rPr>
          <w:color w:val="000000" w:themeColor="text1"/>
        </w:rPr>
        <w:t xml:space="preserve"> from high-dose ALBC</w:t>
      </w:r>
      <w:r w:rsidRPr="005A5291">
        <w:rPr>
          <w:color w:val="000000" w:themeColor="text1"/>
        </w:rPr>
        <w:fldChar w:fldCharType="begin"/>
      </w:r>
      <w:r w:rsidR="00CA5E9B">
        <w:rPr>
          <w:color w:val="000000" w:themeColor="text1"/>
        </w:rPr>
        <w:instrText xml:space="preserve"> ADDIN EN.CITE &lt;EndNote&gt;&lt;Cite&gt;&lt;Author&gt;Anagnostakos&lt;/Author&gt;&lt;Year&gt;2009&lt;/Year&gt;&lt;RecNum&gt;8838&lt;/RecNum&gt;&lt;DisplayText&gt;&lt;style face="superscript"&gt;34&lt;/style&gt;&lt;/DisplayText&gt;&lt;record&gt;&lt;rec-number&gt;8838&lt;/rec-number&gt;&lt;foreign-keys&gt;&lt;key app="EN" db-id="5ff2x202jtwsere0908vr0tgxtxvdr0dt0z9" timestamp="1573056693"&gt;8838&lt;/key&gt;&lt;/foreign-keys&gt;&lt;ref-type name="Journal Article"&gt;17&lt;/ref-type&gt;&lt;contributors&gt;&lt;authors&gt;&lt;author&gt;Anagnostakos, Konstantinos&lt;/author&gt;&lt;author&gt;Kelm, Jens&lt;/author&gt;&lt;/authors&gt;&lt;/contributors&gt;&lt;titles&gt;&lt;title&gt;Enhancement of antibiotic elution from acrylic bone cement&lt;/title&gt;&lt;secondary-title&gt;Journal of Biomedical Materials Research Part B: Applied Biomaterials&lt;/secondary-title&gt;&lt;/titles&gt;&lt;pages&gt;467-475&lt;/pages&gt;&lt;volume&gt;90&lt;/volume&gt;&lt;number&gt;1&lt;/number&gt;&lt;dates&gt;&lt;year&gt;2009&lt;/year&gt;&lt;/dates&gt;&lt;isbn&gt;1552-4973&lt;/isbn&gt;&lt;urls&gt;&lt;/urls&gt;&lt;/record&gt;&lt;/Cite&gt;&lt;/EndNote&gt;</w:instrText>
      </w:r>
      <w:r w:rsidRPr="005A5291">
        <w:rPr>
          <w:color w:val="000000" w:themeColor="text1"/>
        </w:rPr>
        <w:fldChar w:fldCharType="separate"/>
      </w:r>
      <w:r w:rsidR="00CA5E9B" w:rsidRPr="00CA5E9B">
        <w:rPr>
          <w:noProof/>
          <w:color w:val="000000" w:themeColor="text1"/>
          <w:vertAlign w:val="superscript"/>
        </w:rPr>
        <w:t>34</w:t>
      </w:r>
      <w:r w:rsidRPr="005A5291">
        <w:rPr>
          <w:color w:val="000000" w:themeColor="text1"/>
        </w:rPr>
        <w:fldChar w:fldCharType="end"/>
      </w:r>
      <w:r w:rsidR="00525709">
        <w:rPr>
          <w:color w:val="000000" w:themeColor="text1"/>
        </w:rPr>
        <w:t>(</w:t>
      </w:r>
      <w:hyperlink r:id="rId35" w:history="1">
        <w:r w:rsidR="00525709" w:rsidRPr="00FF0497">
          <w:rPr>
            <w:rStyle w:val="Hyperlink"/>
            <w:b/>
            <w:bCs/>
          </w:rPr>
          <w:t>Supplement 1</w:t>
        </w:r>
      </w:hyperlink>
      <w:r w:rsidR="00525709">
        <w:rPr>
          <w:color w:val="000000" w:themeColor="text1"/>
        </w:rPr>
        <w:t>)</w:t>
      </w:r>
      <w:r w:rsidR="008706C7">
        <w:rPr>
          <w:color w:val="000000" w:themeColor="text1"/>
        </w:rPr>
        <w:t>.</w:t>
      </w:r>
      <w:r w:rsidRPr="005A5291">
        <w:rPr>
          <w:color w:val="000000" w:themeColor="text1"/>
        </w:rPr>
        <w:t xml:space="preserve"> The antibiotic powder itself is considered a </w:t>
      </w:r>
      <w:proofErr w:type="spellStart"/>
      <w:r w:rsidRPr="005A5291">
        <w:rPr>
          <w:color w:val="000000" w:themeColor="text1"/>
        </w:rPr>
        <w:t>porogen</w:t>
      </w:r>
      <w:proofErr w:type="spellEnd"/>
      <w:r w:rsidRPr="005A5291">
        <w:rPr>
          <w:color w:val="000000" w:themeColor="text1"/>
        </w:rPr>
        <w:t xml:space="preserve"> within PMMA, as it is intended to dissolve away after the material is set.  It has been suggested that molecular weight of the </w:t>
      </w:r>
      <w:r w:rsidR="003D0E73">
        <w:rPr>
          <w:rFonts w:eastAsiaTheme="minorHAnsi"/>
        </w:rPr>
        <w:t>antibiotic</w:t>
      </w:r>
      <w:r w:rsidRPr="005A5291">
        <w:rPr>
          <w:color w:val="000000" w:themeColor="text1"/>
        </w:rPr>
        <w:t xml:space="preserve">s included may affect the diffusion of </w:t>
      </w:r>
      <w:r w:rsidR="006F76EB">
        <w:rPr>
          <w:color w:val="000000" w:themeColor="text1"/>
        </w:rPr>
        <w:t xml:space="preserve">the </w:t>
      </w:r>
      <w:r w:rsidRPr="005A5291">
        <w:rPr>
          <w:color w:val="000000" w:themeColor="text1"/>
        </w:rPr>
        <w:t>drug through the PMMA</w:t>
      </w:r>
      <w:r w:rsidRPr="005A5291">
        <w:rPr>
          <w:color w:val="000000" w:themeColor="text1"/>
        </w:rPr>
        <w:fldChar w:fldCharType="begin">
          <w:fldData xml:space="preserve">PEVuZE5vdGU+PENpdGU+PEF1dGhvcj5LbGVrYW1wPC9BdXRob3I+PFllYXI+MTk5OTwvWWVhcj48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</w:fldData>
        </w:fldChar>
      </w:r>
      <w:r w:rsidR="00CA5E9B">
        <w:rPr>
          <w:color w:val="000000" w:themeColor="text1"/>
        </w:rPr>
        <w:instrText xml:space="preserve"> ADDIN EN.CITE </w:instrText>
      </w:r>
      <w:r w:rsidR="00CA5E9B">
        <w:rPr>
          <w:color w:val="000000" w:themeColor="text1"/>
        </w:rPr>
        <w:fldChar w:fldCharType="begin">
          <w:fldData xml:space="preserve">PEVuZE5vdGU+PENpdGU+PEF1dGhvcj5LbGVrYW1wPC9BdXRob3I+PFllYXI+MTk5OTwvWWVhcj48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</w:fldData>
        </w:fldChar>
      </w:r>
      <w:r w:rsidR="00CA5E9B">
        <w:rPr>
          <w:color w:val="000000" w:themeColor="text1"/>
        </w:rPr>
        <w:instrText xml:space="preserve"> ADDIN EN.CITE.DATA </w:instrText>
      </w:r>
      <w:r w:rsidR="00CA5E9B">
        <w:rPr>
          <w:color w:val="000000" w:themeColor="text1"/>
        </w:rPr>
      </w:r>
      <w:r w:rsidR="00CA5E9B">
        <w:rPr>
          <w:color w:val="000000" w:themeColor="text1"/>
        </w:rPr>
        <w:fldChar w:fldCharType="end"/>
      </w:r>
      <w:r w:rsidRPr="005A5291">
        <w:rPr>
          <w:color w:val="000000" w:themeColor="text1"/>
        </w:rPr>
      </w:r>
      <w:r w:rsidRPr="005A5291">
        <w:rPr>
          <w:color w:val="000000" w:themeColor="text1"/>
        </w:rPr>
        <w:fldChar w:fldCharType="separate"/>
      </w:r>
      <w:r w:rsidR="00CA5E9B" w:rsidRPr="00CA5E9B">
        <w:rPr>
          <w:noProof/>
          <w:color w:val="000000" w:themeColor="text1"/>
          <w:vertAlign w:val="superscript"/>
        </w:rPr>
        <w:t>35</w:t>
      </w:r>
      <w:r w:rsidRPr="005A5291">
        <w:rPr>
          <w:color w:val="000000" w:themeColor="text1"/>
        </w:rPr>
        <w:fldChar w:fldCharType="end"/>
      </w:r>
      <w:r w:rsidR="008706C7">
        <w:rPr>
          <w:color w:val="000000" w:themeColor="text1"/>
        </w:rPr>
        <w:t>,</w:t>
      </w:r>
      <w:r w:rsidRPr="005A5291">
        <w:rPr>
          <w:color w:val="000000" w:themeColor="text1"/>
        </w:rPr>
        <w:t xml:space="preserve"> with </w:t>
      </w:r>
      <w:r w:rsidR="00136515">
        <w:rPr>
          <w:color w:val="000000" w:themeColor="text1"/>
        </w:rPr>
        <w:t xml:space="preserve">the </w:t>
      </w:r>
      <w:r w:rsidRPr="005A5291">
        <w:rPr>
          <w:color w:val="000000" w:themeColor="text1"/>
        </w:rPr>
        <w:t xml:space="preserve">aminoglycosides </w:t>
      </w:r>
      <w:r w:rsidR="006F76EB">
        <w:rPr>
          <w:color w:val="000000" w:themeColor="text1"/>
        </w:rPr>
        <w:t>(</w:t>
      </w:r>
      <w:r w:rsidRPr="005A5291">
        <w:rPr>
          <w:color w:val="000000" w:themeColor="text1"/>
        </w:rPr>
        <w:t>tobramycin and gentamicin</w:t>
      </w:r>
      <w:r w:rsidR="006F76EB">
        <w:rPr>
          <w:color w:val="000000" w:themeColor="text1"/>
        </w:rPr>
        <w:t>)</w:t>
      </w:r>
      <w:r w:rsidRPr="005A5291">
        <w:rPr>
          <w:color w:val="000000" w:themeColor="text1"/>
        </w:rPr>
        <w:t xml:space="preserve"> having approximately 1/3 of the molecular weight of vancomycin</w:t>
      </w:r>
      <w:r w:rsidR="00136515">
        <w:rPr>
          <w:color w:val="000000" w:themeColor="text1"/>
        </w:rPr>
        <w:t>.</w:t>
      </w:r>
      <w:r w:rsidRPr="005A5291">
        <w:rPr>
          <w:color w:val="000000" w:themeColor="text1"/>
        </w:rPr>
        <w:t xml:space="preserve"> However, the volume of powdered antibiotics was found to play a larger role than </w:t>
      </w:r>
      <w:r w:rsidR="003D0E73">
        <w:rPr>
          <w:color w:val="000000" w:themeColor="text1"/>
        </w:rPr>
        <w:t>molecular weight</w:t>
      </w:r>
      <w:r w:rsidRPr="005A5291">
        <w:rPr>
          <w:color w:val="000000" w:themeColor="text1"/>
        </w:rPr>
        <w:t xml:space="preserve"> in the elution kinetics of antibiotics</w:t>
      </w:r>
      <w:r w:rsidRPr="005A5291">
        <w:rPr>
          <w:color w:val="000000" w:themeColor="text1"/>
        </w:rPr>
        <w:fldChar w:fldCharType="begin"/>
      </w:r>
      <w:r w:rsidR="00CA5E9B">
        <w:rPr>
          <w:color w:val="000000" w:themeColor="text1"/>
        </w:rPr>
        <w:instrText xml:space="preserve"> ADDIN EN.CITE &lt;EndNote&gt;&lt;Cite&gt;&lt;Author&gt;McLaren&lt;/Author&gt;&lt;Year&gt;2008&lt;/Year&gt;&lt;RecNum&gt;8830&lt;/RecNum&gt;&lt;DisplayText&gt;&lt;style face="superscript"&gt;36&lt;/style&gt;&lt;/DisplayText&gt;&lt;record&gt;&lt;rec-number&gt;8830&lt;/rec-number&gt;&lt;foreign-keys&gt;&lt;key app="EN" db-id="5ff2x202jtwsere0908vr0tgxtxvdr0dt0z9" timestamp="1573055627"&gt;8830&lt;/key&gt;&lt;/foreign-keys&gt;&lt;ref-type name="Journal Article"&gt;17&lt;/ref-type&gt;&lt;contributors&gt;&lt;authors&gt;&lt;author&gt;McLaren, R. L.&lt;/author&gt;&lt;author&gt;McLaren, A. C.&lt;/author&gt;&lt;author&gt;Vernon, B. L.&lt;/author&gt;&lt;/authors&gt;&lt;/contributors&gt;&lt;auth-address&gt;Banner Good Samaritan Medical Center, 1300 N 12th Street, Suite 620, Phoenix, AZ 85006, USA. alex.mclaren@bannerhealth.com&lt;/auth-address&gt;&lt;titles&gt;&lt;title&gt;Generic tobramycin elutes from bone cement faster than proprietary tobramycin&lt;/title&gt;&lt;secondary-title&gt;Clin Orthop Relat Res&lt;/secondary-title&gt;&lt;/titles&gt;&lt;periodical&gt;&lt;full-title&gt;Clinical Orthopaedics and Related Research&lt;/full-title&gt;&lt;abbr-1&gt;Clin. Orthop. Relat. Res.&lt;/abbr-1&gt;&lt;abbr-2&gt;Clin Orthop Relat Res&lt;/abbr-2&gt;&lt;abbr-3&gt;Clinical Orthopaedics &amp;amp; Related Research&lt;/abbr-3&gt;&lt;/periodical&gt;&lt;pages&gt;1372-6&lt;/pages&gt;&lt;volume&gt;466&lt;/volume&gt;&lt;number&gt;6&lt;/number&gt;&lt;edition&gt;2008/03/15&lt;/edition&gt;&lt;keywords&gt;&lt;keyword&gt;Anti-Bacterial Agents/chemistry/*pharmacokinetics&lt;/keyword&gt;&lt;keyword&gt;*Bone Cements&lt;/keyword&gt;&lt;keyword&gt;Chemistry, Pharmaceutical&lt;/keyword&gt;&lt;keyword&gt;Diffusion&lt;/keyword&gt;&lt;keyword&gt;Dosage Forms&lt;/keyword&gt;&lt;keyword&gt;Drugs, Generic/chemistry/*pharmacokinetics&lt;/keyword&gt;&lt;keyword&gt;*Polymethyl Methacrylate&lt;/keyword&gt;&lt;keyword&gt;Solubility&lt;/keyword&gt;&lt;keyword&gt;Spectrophotometry, Ultraviolet&lt;/keyword&gt;&lt;keyword&gt;Tobramycin/chemistry/*pharmacokinetics&lt;/keyword&gt;&lt;/keywords&gt;&lt;dates&gt;&lt;year&gt;2008&lt;/year&gt;&lt;pub-dates&gt;&lt;date&gt;Jun&lt;/date&gt;&lt;/pub-dates&gt;&lt;/dates&gt;&lt;isbn&gt;1528-1132 (Electronic)&amp;#xD;0009-921X (Linking)&lt;/isbn&gt;&lt;accession-num&gt;18340503&lt;/accession-num&gt;&lt;urls&gt;&lt;related-urls&gt;&lt;url&gt;https://www.ncbi.nlm.nih.gov/pubmed/18340503&lt;/url&gt;&lt;/related-urls&gt;&lt;/urls&gt;&lt;custom2&gt;PMC2384044&lt;/custom2&gt;&lt;electronic-resource-num&gt;10.1007/s11999-008-0199-2&lt;/electronic-resource-num&gt;&lt;/record&gt;&lt;/Cite&gt;&lt;/EndNote&gt;</w:instrText>
      </w:r>
      <w:r w:rsidRPr="005A5291">
        <w:rPr>
          <w:color w:val="000000" w:themeColor="text1"/>
        </w:rPr>
        <w:fldChar w:fldCharType="separate"/>
      </w:r>
      <w:r w:rsidR="00CA5E9B" w:rsidRPr="00CA5E9B">
        <w:rPr>
          <w:noProof/>
          <w:color w:val="000000" w:themeColor="text1"/>
          <w:vertAlign w:val="superscript"/>
        </w:rPr>
        <w:t>36</w:t>
      </w:r>
      <w:r w:rsidRPr="005A5291">
        <w:rPr>
          <w:color w:val="000000" w:themeColor="text1"/>
        </w:rPr>
        <w:fldChar w:fldCharType="end"/>
      </w:r>
      <w:r w:rsidR="00561FE5">
        <w:rPr>
          <w:color w:val="000000" w:themeColor="text1"/>
        </w:rPr>
        <w:t>.</w:t>
      </w:r>
      <w:r w:rsidRPr="005A5291">
        <w:rPr>
          <w:color w:val="000000" w:themeColor="text1"/>
        </w:rPr>
        <w:t xml:space="preserve"> Th</w:t>
      </w:r>
      <w:r w:rsidR="00825DD5">
        <w:rPr>
          <w:color w:val="000000" w:themeColor="text1"/>
        </w:rPr>
        <w:t>e</w:t>
      </w:r>
      <w:r w:rsidRPr="005A5291">
        <w:rPr>
          <w:color w:val="000000" w:themeColor="text1"/>
        </w:rPr>
        <w:t xml:space="preserve"> volume </w:t>
      </w:r>
      <w:r w:rsidR="00525709">
        <w:rPr>
          <w:color w:val="000000" w:themeColor="text1"/>
        </w:rPr>
        <w:t>of the antibiotic powder</w:t>
      </w:r>
      <w:r w:rsidR="00525709" w:rsidRPr="005A5291">
        <w:rPr>
          <w:color w:val="000000" w:themeColor="text1"/>
        </w:rPr>
        <w:t xml:space="preserve"> </w:t>
      </w:r>
      <w:r w:rsidRPr="005A5291">
        <w:rPr>
          <w:color w:val="000000" w:themeColor="text1"/>
        </w:rPr>
        <w:t xml:space="preserve">is particularly relevant for </w:t>
      </w:r>
      <w:r w:rsidR="00525709">
        <w:rPr>
          <w:color w:val="000000" w:themeColor="text1"/>
        </w:rPr>
        <w:t>hand-</w:t>
      </w:r>
      <w:r w:rsidRPr="005A5291">
        <w:rPr>
          <w:color w:val="000000" w:themeColor="text1"/>
        </w:rPr>
        <w:t xml:space="preserve">mixed </w:t>
      </w:r>
      <w:r w:rsidR="00525709">
        <w:rPr>
          <w:color w:val="000000" w:themeColor="text1"/>
        </w:rPr>
        <w:t>ALBC</w:t>
      </w:r>
      <w:r w:rsidRPr="005A5291">
        <w:rPr>
          <w:color w:val="000000" w:themeColor="text1"/>
        </w:rPr>
        <w:t xml:space="preserve"> since generic and proprietary formulations for the same antibiotics have been found to have dramatically different mass/volume ratios, particularly for tobramycin. Others have found that adding antibiotics in combination, such as the common practice of including vancomycin with tobramycin, can increase elution of both. </w:t>
      </w:r>
      <w:r w:rsidR="00B50D4C">
        <w:rPr>
          <w:color w:val="000000" w:themeColor="text1"/>
        </w:rPr>
        <w:t>C</w:t>
      </w:r>
      <w:r w:rsidRPr="005A5291">
        <w:rPr>
          <w:color w:val="000000" w:themeColor="text1"/>
        </w:rPr>
        <w:t xml:space="preserve">ontradictory results have been reported in studies using different commercially available cements </w:t>
      </w:r>
      <w:r w:rsidRPr="005A5291">
        <w:rPr>
          <w:color w:val="000000" w:themeColor="text1"/>
        </w:rPr>
        <w:fldChar w:fldCharType="begin"/>
      </w:r>
      <w:r w:rsidR="00CA5E9B">
        <w:rPr>
          <w:color w:val="000000" w:themeColor="text1"/>
        </w:rPr>
        <w:instrText xml:space="preserve"> ADDIN EN.CITE &lt;EndNote&gt;&lt;Cite&gt;&lt;Author&gt;Anagnostakos&lt;/Author&gt;&lt;Year&gt;2009&lt;/Year&gt;&lt;RecNum&gt;8838&lt;/RecNum&gt;&lt;DisplayText&gt;&lt;style face="superscript"&gt;34&lt;/style&gt;&lt;/DisplayText&gt;&lt;record&gt;&lt;rec-number&gt;8838&lt;/rec-number&gt;&lt;foreign-keys&gt;&lt;key app="EN" db-id="5ff2x202jtwsere0908vr0tgxtxvdr0dt0z9" timestamp="1573056693"&gt;8838&lt;/key&gt;&lt;/foreign-keys&gt;&lt;ref-type name="Journal Article"&gt;17&lt;/ref-type&gt;&lt;contributors&gt;&lt;authors&gt;&lt;author&gt;Anagnostakos, Konstantinos&lt;/author&gt;&lt;author&gt;Kelm, Jens&lt;/author&gt;&lt;/authors&gt;&lt;/contributors&gt;&lt;titles&gt;&lt;title&gt;Enhancement of antibiotic elution from acrylic bone cement&lt;/title&gt;&lt;secondary-title&gt;Journal of Biomedical Materials Research Part B: Applied Biomaterials&lt;/secondary-title&gt;&lt;/titles&gt;&lt;pages&gt;467-475&lt;/pages&gt;&lt;volume&gt;90&lt;/volume&gt;&lt;number&gt;1&lt;/number&gt;&lt;dates&gt;&lt;year&gt;2009&lt;/year&gt;&lt;/dates&gt;&lt;isbn&gt;1552-4973&lt;/isbn&gt;&lt;urls&gt;&lt;/urls&gt;&lt;/record&gt;&lt;/Cite&gt;&lt;/EndNote&gt;</w:instrText>
      </w:r>
      <w:r w:rsidRPr="005A5291">
        <w:rPr>
          <w:color w:val="000000" w:themeColor="text1"/>
        </w:rPr>
        <w:fldChar w:fldCharType="separate"/>
      </w:r>
      <w:r w:rsidR="00CA5E9B" w:rsidRPr="00CA5E9B">
        <w:rPr>
          <w:noProof/>
          <w:color w:val="000000" w:themeColor="text1"/>
          <w:vertAlign w:val="superscript"/>
        </w:rPr>
        <w:t>34</w:t>
      </w:r>
      <w:r w:rsidRPr="005A5291">
        <w:rPr>
          <w:color w:val="000000" w:themeColor="text1"/>
        </w:rPr>
        <w:fldChar w:fldCharType="end"/>
      </w:r>
      <w:r w:rsidR="001F1A5C">
        <w:rPr>
          <w:color w:val="000000" w:themeColor="text1"/>
        </w:rPr>
        <w:t>.</w:t>
      </w:r>
      <w:r w:rsidRPr="005A5291">
        <w:rPr>
          <w:color w:val="000000" w:themeColor="text1"/>
        </w:rPr>
        <w:t xml:space="preserve">   </w:t>
      </w:r>
      <w:r w:rsidR="00B50D4C">
        <w:rPr>
          <w:color w:val="000000" w:themeColor="text1"/>
        </w:rPr>
        <w:t>F</w:t>
      </w:r>
      <w:r w:rsidRPr="005A5291">
        <w:rPr>
          <w:color w:val="000000" w:themeColor="text1"/>
        </w:rPr>
        <w:t>or surgeon-directed hand</w:t>
      </w:r>
      <w:r w:rsidR="00525709">
        <w:rPr>
          <w:color w:val="000000" w:themeColor="text1"/>
        </w:rPr>
        <w:t>-</w:t>
      </w:r>
      <w:r w:rsidRPr="005A5291">
        <w:rPr>
          <w:color w:val="000000" w:themeColor="text1"/>
        </w:rPr>
        <w:t xml:space="preserve">mixing of </w:t>
      </w:r>
      <w:r w:rsidR="003D0E73">
        <w:rPr>
          <w:rFonts w:eastAsiaTheme="minorHAnsi"/>
        </w:rPr>
        <w:t>antibiotic</w:t>
      </w:r>
      <w:r w:rsidRPr="005A5291">
        <w:rPr>
          <w:color w:val="000000" w:themeColor="text1"/>
        </w:rPr>
        <w:t xml:space="preserve">s, it is important to understand that the use of excipients in </w:t>
      </w:r>
      <w:r w:rsidRPr="005A5291">
        <w:rPr>
          <w:color w:val="000000" w:themeColor="text1"/>
        </w:rPr>
        <w:lastRenderedPageBreak/>
        <w:t xml:space="preserve">commercially supplied </w:t>
      </w:r>
      <w:r w:rsidR="003D0E73">
        <w:rPr>
          <w:rFonts w:eastAsiaTheme="minorHAnsi"/>
        </w:rPr>
        <w:t>antibiotic</w:t>
      </w:r>
      <w:r w:rsidRPr="005A5291">
        <w:rPr>
          <w:color w:val="000000" w:themeColor="text1"/>
        </w:rPr>
        <w:t>s, such as cyclodextrin, surfactant stabilized emulsifiers</w:t>
      </w:r>
      <w:r w:rsidR="001F1A5C">
        <w:rPr>
          <w:color w:val="000000" w:themeColor="text1"/>
        </w:rPr>
        <w:t>,</w:t>
      </w:r>
      <w:r w:rsidRPr="005A5291">
        <w:rPr>
          <w:color w:val="000000" w:themeColor="text1"/>
        </w:rPr>
        <w:t xml:space="preserve"> or liposomal formulations for hydrophobic </w:t>
      </w:r>
      <w:r w:rsidR="003D0E73">
        <w:rPr>
          <w:rFonts w:eastAsiaTheme="minorHAnsi"/>
        </w:rPr>
        <w:t>antibiotic</w:t>
      </w:r>
      <w:r w:rsidRPr="005A5291">
        <w:rPr>
          <w:color w:val="000000" w:themeColor="text1"/>
        </w:rPr>
        <w:t>s can increase elution of drug from PMMA</w:t>
      </w:r>
      <w:r w:rsidR="00D479B6" w:rsidRPr="00D479B6">
        <w:t xml:space="preserve"> </w:t>
      </w:r>
      <w:r w:rsidR="00D479B6">
        <w:rPr>
          <w:color w:val="000000" w:themeColor="text1"/>
        </w:rPr>
        <w:fldChar w:fldCharType="begin"/>
      </w:r>
      <w:r w:rsidR="00CA5E9B">
        <w:rPr>
          <w:color w:val="000000" w:themeColor="text1"/>
        </w:rPr>
        <w:instrText xml:space="preserve"> ADDIN EN.CITE &lt;EndNote&gt;&lt;Cite&gt;&lt;Author&gt;Cunningham&lt;/Author&gt;&lt;Year&gt;2012&lt;/Year&gt;&lt;RecNum&gt;5506&lt;/RecNum&gt;&lt;DisplayText&gt;&lt;style face="superscript"&gt;37&lt;/style&gt;&lt;/DisplayText&gt;&lt;record&gt;&lt;rec-number&gt;5506&lt;/rec-number&gt;&lt;foreign-keys&gt;&lt;key app="EN" db-id="sd5fdvtxer0de6e9s2rvtw9lawxeewpv5d00" timestamp="1573658884"&gt;5506&lt;/key&gt;&lt;/foreign-keys&gt;&lt;ref-type name="Journal Article"&gt;17&lt;/ref-type&gt;&lt;contributors&gt;&lt;authors&gt;&lt;author&gt;Cunningham, B.&lt;/author&gt;&lt;author&gt;McLaren, A. C.&lt;/author&gt;&lt;author&gt;Pauken, C.&lt;/author&gt;&lt;author&gt;McLemore, R.&lt;/author&gt;&lt;/authors&gt;&lt;/contributors&gt;&lt;auth-address&gt;Banner Orthopaedic Residency, Banner Good Samaritan Medical Center, 901 E Willetta Street, 2nd Floor, Phoenix, AZ, 85006, USA.&lt;/auth-address&gt;&lt;titles&gt;&lt;title&gt;Liposomal formulation increases local delivery of amphotericin from bone cement: a pilot study&lt;/title&gt;&lt;secondary-title&gt;Clin Orthop Relat Res&lt;/secondary-title&gt;&lt;/titles&gt;&lt;periodical&gt;&lt;full-title&gt;Clinical Orthopaedics and Related Research&lt;/full-title&gt;&lt;abbr-1&gt;Clin. Orthop. Relat. Res.&lt;/abbr-1&gt;&lt;abbr-2&gt;Clin Orthop Relat Res&lt;/abbr-2&gt;&lt;abbr-3&gt;Clinical Orthopaedics &amp;amp; Related Research&lt;/abbr-3&gt;&lt;/periodical&gt;&lt;pages&gt;2671-6&lt;/pages&gt;&lt;volume&gt;470&lt;/volume&gt;&lt;number&gt;10&lt;/number&gt;&lt;edition&gt;2012/04/03&lt;/edition&gt;&lt;keywords&gt;&lt;keyword&gt;Amphotericin B/administration &amp;amp; dosage/*pharmacology&lt;/keyword&gt;&lt;keyword&gt;Antifungal Agents/administration &amp;amp; dosage/*pharmacology&lt;/keyword&gt;&lt;keyword&gt;*Bone Cements&lt;/keyword&gt;&lt;keyword&gt;Compressive Strength/*drug effects&lt;/keyword&gt;&lt;keyword&gt;Deoxycholic Acid/administration &amp;amp; dosage/*pharmacology&lt;/keyword&gt;&lt;keyword&gt;Drug Combinations&lt;/keyword&gt;&lt;keyword&gt;Drug Delivery Systems&lt;/keyword&gt;&lt;keyword&gt;Pilot Projects&lt;/keyword&gt;&lt;/keywords&gt;&lt;dates&gt;&lt;year&gt;2012&lt;/year&gt;&lt;pub-dates&gt;&lt;date&gt;Oct&lt;/date&gt;&lt;/pub-dates&gt;&lt;/dates&gt;&lt;isbn&gt;1528-1132 (Electronic)&amp;#xD;0009-921X (Linking)&lt;/isbn&gt;&lt;accession-num&gt;22467417&lt;/accession-num&gt;&lt;urls&gt;&lt;related-urls&gt;&lt;url&gt;https://www.ncbi.nlm.nih.gov/pubmed/22467417&lt;/url&gt;&lt;/related-urls&gt;&lt;/urls&gt;&lt;custom2&gt;PMC3442012&lt;/custom2&gt;&lt;electronic-resource-num&gt;10.1007/s11999-012-2317-4&lt;/electronic-resource-num&gt;&lt;/record&gt;&lt;/Cite&gt;&lt;/EndNote&gt;</w:instrText>
      </w:r>
      <w:r w:rsidR="00D479B6">
        <w:rPr>
          <w:color w:val="000000" w:themeColor="text1"/>
        </w:rPr>
        <w:fldChar w:fldCharType="separate"/>
      </w:r>
      <w:r w:rsidR="00CA5E9B" w:rsidRPr="00CA5E9B">
        <w:rPr>
          <w:noProof/>
          <w:color w:val="000000" w:themeColor="text1"/>
          <w:vertAlign w:val="superscript"/>
        </w:rPr>
        <w:t>37</w:t>
      </w:r>
      <w:r w:rsidR="00D479B6">
        <w:rPr>
          <w:color w:val="000000" w:themeColor="text1"/>
        </w:rPr>
        <w:fldChar w:fldCharType="end"/>
      </w:r>
      <w:r w:rsidRPr="005A5291">
        <w:rPr>
          <w:color w:val="000000" w:themeColor="text1"/>
        </w:rPr>
        <w:t>.  Liposome</w:t>
      </w:r>
      <w:r w:rsidR="003D0E73">
        <w:rPr>
          <w:color w:val="000000" w:themeColor="text1"/>
        </w:rPr>
        <w:t xml:space="preserve"> formulated</w:t>
      </w:r>
      <w:r w:rsidRPr="005A5291">
        <w:rPr>
          <w:color w:val="000000" w:themeColor="text1"/>
        </w:rPr>
        <w:t xml:space="preserve"> </w:t>
      </w:r>
      <w:r w:rsidR="00907A33" w:rsidRPr="005A5291">
        <w:rPr>
          <w:color w:val="000000" w:themeColor="text1"/>
        </w:rPr>
        <w:t>anti</w:t>
      </w:r>
      <w:r w:rsidR="00907A33">
        <w:rPr>
          <w:color w:val="000000" w:themeColor="text1"/>
        </w:rPr>
        <w:t>fungal</w:t>
      </w:r>
      <w:r w:rsidR="00907A33" w:rsidRPr="005A5291">
        <w:rPr>
          <w:color w:val="000000" w:themeColor="text1"/>
        </w:rPr>
        <w:t xml:space="preserve"> ha</w:t>
      </w:r>
      <w:r w:rsidR="00907A33">
        <w:rPr>
          <w:color w:val="000000" w:themeColor="text1"/>
        </w:rPr>
        <w:t xml:space="preserve">s </w:t>
      </w:r>
      <w:r w:rsidRPr="005A5291">
        <w:rPr>
          <w:color w:val="000000" w:themeColor="text1"/>
        </w:rPr>
        <w:t xml:space="preserve">been shown to increase elution compared to formulation </w:t>
      </w:r>
      <w:r w:rsidR="00907A33">
        <w:rPr>
          <w:color w:val="000000" w:themeColor="text1"/>
        </w:rPr>
        <w:t>with a solubilizing agent</w:t>
      </w:r>
      <w:r w:rsidRPr="005A5291">
        <w:rPr>
          <w:color w:val="000000" w:themeColor="text1"/>
        </w:rPr>
        <w:t xml:space="preserve">, without some of the reported compromises in mechanical properties that other </w:t>
      </w:r>
      <w:r w:rsidR="00907A33">
        <w:rPr>
          <w:color w:val="000000" w:themeColor="text1"/>
        </w:rPr>
        <w:t>antibiotic formulations</w:t>
      </w:r>
      <w:r w:rsidR="00907A33" w:rsidRPr="005A5291">
        <w:rPr>
          <w:color w:val="000000" w:themeColor="text1"/>
        </w:rPr>
        <w:t xml:space="preserve"> </w:t>
      </w:r>
      <w:r w:rsidRPr="005A5291">
        <w:rPr>
          <w:color w:val="000000" w:themeColor="text1"/>
        </w:rPr>
        <w:t>are known to induce</w:t>
      </w:r>
      <w:r w:rsidR="00D479B6">
        <w:rPr>
          <w:color w:val="000000" w:themeColor="text1"/>
        </w:rPr>
        <w:t xml:space="preserve"> </w:t>
      </w:r>
      <w:r w:rsidR="00D479B6">
        <w:rPr>
          <w:color w:val="000000" w:themeColor="text1"/>
        </w:rPr>
        <w:fldChar w:fldCharType="begin"/>
      </w:r>
      <w:r w:rsidR="00CA5E9B">
        <w:rPr>
          <w:color w:val="000000" w:themeColor="text1"/>
        </w:rPr>
        <w:instrText xml:space="preserve"> ADDIN EN.CITE &lt;EndNote&gt;&lt;Cite&gt;&lt;Author&gt;Cunningham&lt;/Author&gt;&lt;Year&gt;2012&lt;/Year&gt;&lt;RecNum&gt;5506&lt;/RecNum&gt;&lt;DisplayText&gt;&lt;style face="superscript"&gt;37&lt;/style&gt;&lt;/DisplayText&gt;&lt;record&gt;&lt;rec-number&gt;5506&lt;/rec-number&gt;&lt;foreign-keys&gt;&lt;key app="EN" db-id="sd5fdvtxer0de6e9s2rvtw9lawxeewpv5d00" timestamp="1573658884"&gt;5506&lt;/key&gt;&lt;/foreign-keys&gt;&lt;ref-type name="Journal Article"&gt;17&lt;/ref-type&gt;&lt;contributors&gt;&lt;authors&gt;&lt;author&gt;Cunningham, B.&lt;/author&gt;&lt;author&gt;McLaren, A. C.&lt;/author&gt;&lt;author&gt;Pauken, C.&lt;/author&gt;&lt;author&gt;McLemore, R.&lt;/author&gt;&lt;/authors&gt;&lt;/contributors&gt;&lt;auth-address&gt;Banner Orthopaedic Residency, Banner Good Samaritan Medical Center, 901 E Willetta Street, 2nd Floor, Phoenix, AZ, 85006, USA.&lt;/auth-address&gt;&lt;titles&gt;&lt;title&gt;Liposomal formulation increases local delivery of amphotericin from bone cement: a pilot study&lt;/title&gt;&lt;secondary-title&gt;Clin Orthop Relat Res&lt;/secondary-title&gt;&lt;/titles&gt;&lt;periodical&gt;&lt;full-title&gt;Clinical Orthopaedics and Related Research&lt;/full-title&gt;&lt;abbr-1&gt;Clin. Orthop. Relat. Res.&lt;/abbr-1&gt;&lt;abbr-2&gt;Clin Orthop Relat Res&lt;/abbr-2&gt;&lt;abbr-3&gt;Clinical Orthopaedics &amp;amp; Related Research&lt;/abbr-3&gt;&lt;/periodical&gt;&lt;pages&gt;2671-6&lt;/pages&gt;&lt;volume&gt;470&lt;/volume&gt;&lt;number&gt;10&lt;/number&gt;&lt;edition&gt;2012/04/03&lt;/edition&gt;&lt;keywords&gt;&lt;keyword&gt;Amphotericin B/administration &amp;amp; dosage/*pharmacology&lt;/keyword&gt;&lt;keyword&gt;Antifungal Agents/administration &amp;amp; dosage/*pharmacology&lt;/keyword&gt;&lt;keyword&gt;*Bone Cements&lt;/keyword&gt;&lt;keyword&gt;Compressive Strength/*drug effects&lt;/keyword&gt;&lt;keyword&gt;Deoxycholic Acid/administration &amp;amp; dosage/*pharmacology&lt;/keyword&gt;&lt;keyword&gt;Drug Combinations&lt;/keyword&gt;&lt;keyword&gt;Drug Delivery Systems&lt;/keyword&gt;&lt;keyword&gt;Pilot Projects&lt;/keyword&gt;&lt;/keywords&gt;&lt;dates&gt;&lt;year&gt;2012&lt;/year&gt;&lt;pub-dates&gt;&lt;date&gt;Oct&lt;/date&gt;&lt;/pub-dates&gt;&lt;/dates&gt;&lt;isbn&gt;1528-1132 (Electronic)&amp;#xD;0009-921X (Linking)&lt;/isbn&gt;&lt;accession-num&gt;22467417&lt;/accession-num&gt;&lt;urls&gt;&lt;related-urls&gt;&lt;url&gt;https://www.ncbi.nlm.nih.gov/pubmed/22467417&lt;/url&gt;&lt;/related-urls&gt;&lt;/urls&gt;&lt;custom2&gt;PMC3442012&lt;/custom2&gt;&lt;electronic-resource-num&gt;10.1007/s11999-012-2317-4&lt;/electronic-resource-num&gt;&lt;/record&gt;&lt;/Cite&gt;&lt;/EndNote&gt;</w:instrText>
      </w:r>
      <w:r w:rsidR="00D479B6">
        <w:rPr>
          <w:color w:val="000000" w:themeColor="text1"/>
        </w:rPr>
        <w:fldChar w:fldCharType="separate"/>
      </w:r>
      <w:r w:rsidR="00CA5E9B" w:rsidRPr="00CA5E9B">
        <w:rPr>
          <w:noProof/>
          <w:color w:val="000000" w:themeColor="text1"/>
          <w:vertAlign w:val="superscript"/>
        </w:rPr>
        <w:t>37</w:t>
      </w:r>
      <w:r w:rsidR="00D479B6">
        <w:rPr>
          <w:color w:val="000000" w:themeColor="text1"/>
        </w:rPr>
        <w:fldChar w:fldCharType="end"/>
      </w:r>
      <w:r w:rsidR="00D479B6">
        <w:rPr>
          <w:color w:val="000000" w:themeColor="text1"/>
        </w:rPr>
        <w:t>.</w:t>
      </w:r>
      <w:r w:rsidRPr="005A5291">
        <w:rPr>
          <w:color w:val="000000" w:themeColor="text1"/>
        </w:rPr>
        <w:t xml:space="preserve"> Antibiotic loading through liposomes </w:t>
      </w:r>
      <w:r w:rsidR="003D0E73">
        <w:rPr>
          <w:color w:val="000000" w:themeColor="text1"/>
        </w:rPr>
        <w:t>theoretically could</w:t>
      </w:r>
      <w:r w:rsidRPr="005A5291">
        <w:rPr>
          <w:color w:val="000000" w:themeColor="text1"/>
        </w:rPr>
        <w:t xml:space="preserve"> enable delivery of </w:t>
      </w:r>
      <w:r w:rsidR="004F7E8A">
        <w:rPr>
          <w:color w:val="000000" w:themeColor="text1"/>
        </w:rPr>
        <w:t xml:space="preserve">lipophilic </w:t>
      </w:r>
      <w:r w:rsidRPr="005A5291">
        <w:rPr>
          <w:color w:val="000000" w:themeColor="text1"/>
        </w:rPr>
        <w:t>drugs that are currently considered incompatible with PMMA, such as the radical-scavenging rifampin</w:t>
      </w:r>
      <w:r w:rsidR="00A52EAE">
        <w:rPr>
          <w:color w:val="000000" w:themeColor="text1"/>
        </w:rPr>
        <w:t xml:space="preserve"> </w:t>
      </w:r>
      <w:r w:rsidRPr="005A5291">
        <w:rPr>
          <w:color w:val="000000" w:themeColor="text1"/>
        </w:rPr>
        <w:fldChar w:fldCharType="begin"/>
      </w:r>
      <w:r w:rsidR="00CA5E9B">
        <w:rPr>
          <w:color w:val="000000" w:themeColor="text1"/>
        </w:rPr>
        <w:instrText xml:space="preserve"> ADDIN EN.CITE &lt;EndNote&gt;&lt;Cite&gt;&lt;Author&gt;Funk&lt;/Author&gt;&lt;Year&gt;2019&lt;/Year&gt;&lt;RecNum&gt;8809&lt;/RecNum&gt;&lt;DisplayText&gt;&lt;style face="superscript"&gt;38&lt;/style&gt;&lt;/DisplayText&gt;&lt;record&gt;&lt;rec-number&gt;8809&lt;/rec-number&gt;&lt;foreign-keys&gt;&lt;key app="EN" db-id="5ff2x202jtwsere0908vr0tgxtxvdr0dt0z9" timestamp="1573053603"&gt;8809&lt;/key&gt;&lt;/foreign-keys&gt;&lt;ref-type name="Journal Article"&gt;17&lt;/ref-type&gt;&lt;contributors&gt;&lt;authors&gt;&lt;author&gt;Funk, G. A.&lt;/author&gt;&lt;author&gt;Menuey, E. M.&lt;/author&gt;&lt;author&gt;Cole, K. A.&lt;/author&gt;&lt;author&gt;Schuman, T. P.&lt;/author&gt;&lt;author&gt;Kilway, K. V.&lt;/author&gt;&lt;author&gt;McIff, T. E.&lt;/author&gt;&lt;/authors&gt;&lt;/contributors&gt;&lt;auth-address&gt;Department of Orthopedic Surgery, University of Kansas Medical Center, Kansas City, Kansas, USA.&amp;#xD;Department of Chemistry, University of Missouri-Kansas City, Kansas City, Missouri, USA.&amp;#xD;Department of Chemistry, Missouri University of Science and Technology, Rolla, Missouri, USA.&lt;/auth-address&gt;&lt;titles&gt;&lt;title&gt;Radical scavenging of poly(methyl methacrylate) bone cement by rifampin and clinically relevant properties of the rifampin-loaded cement&lt;/title&gt;&lt;secondary-title&gt;Bone Joint Res&lt;/secondary-title&gt;&lt;/titles&gt;&lt;pages&gt;81-89&lt;/pages&gt;&lt;volume&gt;8&lt;/volume&gt;&lt;number&gt;2&lt;/number&gt;&lt;edition&gt;2019/03/28&lt;/edition&gt;&lt;keywords&gt;&lt;keyword&gt;Poly(methyl methacrylate) (PMMA)&lt;/keyword&gt;&lt;keyword&gt;Radical&lt;/keyword&gt;&lt;keyword&gt;Rifampin&lt;/keyword&gt;&lt;keyword&gt;Strength&lt;/keyword&gt;&lt;/keywords&gt;&lt;dates&gt;&lt;year&gt;2019&lt;/year&gt;&lt;pub-dates&gt;&lt;date&gt;Feb&lt;/date&gt;&lt;/pub-dates&gt;&lt;/dates&gt;&lt;isbn&gt;2046-3758 (Print)&amp;#xD;2046-3758 (Linking)&lt;/isbn&gt;&lt;accession-num&gt;30915214&lt;/accession-num&gt;&lt;urls&gt;&lt;related-urls&gt;&lt;url&gt;https://www.ncbi.nlm.nih.gov/pubmed/30915214&lt;/url&gt;&lt;/related-urls&gt;&lt;/urls&gt;&lt;custom2&gt;PMC6397418&lt;/custom2&gt;&lt;electronic-resource-num&gt;10.1302/2046-3758.82.BJR-2018-0170.R2&lt;/electronic-resource-num&gt;&lt;/record&gt;&lt;/Cite&gt;&lt;/EndNote&gt;</w:instrText>
      </w:r>
      <w:r w:rsidRPr="005A5291">
        <w:rPr>
          <w:color w:val="000000" w:themeColor="text1"/>
        </w:rPr>
        <w:fldChar w:fldCharType="separate"/>
      </w:r>
      <w:r w:rsidR="00CA5E9B" w:rsidRPr="00CA5E9B">
        <w:rPr>
          <w:noProof/>
          <w:color w:val="000000" w:themeColor="text1"/>
          <w:vertAlign w:val="superscript"/>
        </w:rPr>
        <w:t>38</w:t>
      </w:r>
      <w:r w:rsidRPr="005A5291">
        <w:rPr>
          <w:color w:val="000000" w:themeColor="text1"/>
        </w:rPr>
        <w:fldChar w:fldCharType="end"/>
      </w:r>
      <w:r w:rsidR="00A52EAE">
        <w:rPr>
          <w:color w:val="000000" w:themeColor="text1"/>
        </w:rPr>
        <w:t>.</w:t>
      </w:r>
    </w:p>
    <w:p w14:paraId="4A6F58D1" w14:textId="2DE9421C" w:rsidR="007E60C2" w:rsidRDefault="007E60C2" w:rsidP="00D479B6">
      <w:pPr>
        <w:spacing w:line="480" w:lineRule="auto"/>
        <w:ind w:firstLine="720"/>
        <w:rPr>
          <w:color w:val="000000" w:themeColor="text1"/>
        </w:rPr>
      </w:pPr>
      <w:r w:rsidRPr="005A5291">
        <w:rPr>
          <w:color w:val="000000" w:themeColor="text1"/>
        </w:rPr>
        <w:t xml:space="preserve">The breadth of innovation in formulation and mixing strategies </w:t>
      </w:r>
      <w:r w:rsidR="00825DD5">
        <w:rPr>
          <w:color w:val="000000" w:themeColor="text1"/>
        </w:rPr>
        <w:t>for</w:t>
      </w:r>
      <w:r w:rsidR="00825DD5" w:rsidRPr="005A5291">
        <w:rPr>
          <w:color w:val="000000" w:themeColor="text1"/>
        </w:rPr>
        <w:t xml:space="preserve"> ALBC </w:t>
      </w:r>
      <w:r w:rsidRPr="005A5291">
        <w:rPr>
          <w:color w:val="000000" w:themeColor="text1"/>
        </w:rPr>
        <w:t>over the course of 50 years raises the question about the lack of standardized mixing methods or FDA-approved formulations making use of porogens.  Low-dose ALBC was approved by the FDA in 2003</w:t>
      </w:r>
      <w:r w:rsidR="00D479B6">
        <w:rPr>
          <w:color w:val="000000" w:themeColor="text1"/>
        </w:rPr>
        <w:t>,</w:t>
      </w:r>
      <w:r w:rsidRPr="005A5291">
        <w:rPr>
          <w:color w:val="000000" w:themeColor="text1"/>
        </w:rPr>
        <w:t xml:space="preserve"> and no other combination devices for </w:t>
      </w:r>
      <w:r w:rsidR="003D0E73">
        <w:rPr>
          <w:color w:val="000000" w:themeColor="text1"/>
        </w:rPr>
        <w:t>antibiotic</w:t>
      </w:r>
      <w:r w:rsidRPr="005A5291">
        <w:rPr>
          <w:color w:val="000000" w:themeColor="text1"/>
        </w:rPr>
        <w:t xml:space="preserve"> release have been approved since.   </w:t>
      </w:r>
      <w:r w:rsidR="00775BD0">
        <w:rPr>
          <w:color w:val="000000" w:themeColor="text1"/>
        </w:rPr>
        <w:t xml:space="preserve">Thus, </w:t>
      </w:r>
      <w:r w:rsidR="00775BD0">
        <w:rPr>
          <w:rStyle w:val="CommentReference"/>
          <w:rFonts w:eastAsiaTheme="minorHAnsi"/>
        </w:rPr>
        <w:t>h</w:t>
      </w:r>
      <w:r w:rsidR="00775BD0" w:rsidRPr="00872F89">
        <w:rPr>
          <w:rStyle w:val="CommentReference"/>
          <w:rFonts w:eastAsiaTheme="minorHAnsi"/>
        </w:rPr>
        <w:t>igh</w:t>
      </w:r>
      <w:r w:rsidR="00775BD0">
        <w:rPr>
          <w:rStyle w:val="CommentReference"/>
          <w:rFonts w:eastAsiaTheme="minorHAnsi"/>
        </w:rPr>
        <w:t>-</w:t>
      </w:r>
      <w:r w:rsidR="00775BD0" w:rsidRPr="00872F89">
        <w:rPr>
          <w:rStyle w:val="CommentReference"/>
          <w:rFonts w:eastAsiaTheme="minorHAnsi"/>
        </w:rPr>
        <w:t>dose formulations</w:t>
      </w:r>
      <w:r w:rsidR="00775BD0" w:rsidRPr="00872F89">
        <w:rPr>
          <w:color w:val="000000" w:themeColor="text1"/>
        </w:rPr>
        <w:t xml:space="preserve"> </w:t>
      </w:r>
      <w:r w:rsidR="00775BD0">
        <w:rPr>
          <w:color w:val="000000" w:themeColor="text1"/>
        </w:rPr>
        <w:t>of ALBC</w:t>
      </w:r>
      <w:r w:rsidR="00775BD0" w:rsidRPr="00872F89">
        <w:rPr>
          <w:rStyle w:val="CommentReference"/>
          <w:rFonts w:eastAsiaTheme="minorHAnsi"/>
        </w:rPr>
        <w:t xml:space="preserve"> </w:t>
      </w:r>
      <w:r w:rsidR="00775BD0" w:rsidRPr="00872F89">
        <w:rPr>
          <w:color w:val="000000" w:themeColor="text1"/>
        </w:rPr>
        <w:t>are</w:t>
      </w:r>
      <w:r w:rsidR="00775BD0" w:rsidRPr="005A5291">
        <w:rPr>
          <w:color w:val="000000" w:themeColor="text1"/>
        </w:rPr>
        <w:t xml:space="preserve"> typically determined using an empirical approach</w:t>
      </w:r>
      <w:r w:rsidR="00775BD0">
        <w:rPr>
          <w:color w:val="000000" w:themeColor="text1"/>
        </w:rPr>
        <w:t xml:space="preserve">, as describe in </w:t>
      </w:r>
      <w:hyperlink r:id="rId36" w:history="1">
        <w:r w:rsidR="00775BD0" w:rsidRPr="00FF0497">
          <w:rPr>
            <w:rStyle w:val="Hyperlink"/>
            <w:b/>
            <w:bCs/>
          </w:rPr>
          <w:t>Supplement 2</w:t>
        </w:r>
      </w:hyperlink>
      <w:r w:rsidR="00775BD0" w:rsidRPr="00405321">
        <w:rPr>
          <w:b/>
          <w:bCs/>
          <w:color w:val="000000" w:themeColor="text1"/>
        </w:rPr>
        <w:t>.</w:t>
      </w:r>
      <w:r w:rsidR="00775BD0">
        <w:rPr>
          <w:color w:val="000000" w:themeColor="text1"/>
        </w:rPr>
        <w:t xml:space="preserve"> </w:t>
      </w:r>
      <w:r w:rsidRPr="005A5291">
        <w:rPr>
          <w:color w:val="000000" w:themeColor="text1"/>
        </w:rPr>
        <w:t xml:space="preserve">The release properties of PMMA make it unavoidable that over the course of implantation, </w:t>
      </w:r>
      <w:r w:rsidR="003D0E73">
        <w:rPr>
          <w:color w:val="000000" w:themeColor="text1"/>
        </w:rPr>
        <w:t xml:space="preserve">decreased release leads to </w:t>
      </w:r>
      <w:r w:rsidRPr="005A5291">
        <w:rPr>
          <w:color w:val="000000" w:themeColor="text1"/>
        </w:rPr>
        <w:t>sub-inhibitory concentrations</w:t>
      </w:r>
      <w:r w:rsidR="003D0E73">
        <w:rPr>
          <w:color w:val="000000" w:themeColor="text1"/>
        </w:rPr>
        <w:t xml:space="preserve">, and models </w:t>
      </w:r>
      <w:r w:rsidRPr="005A5291">
        <w:rPr>
          <w:color w:val="000000" w:themeColor="text1"/>
        </w:rPr>
        <w:t xml:space="preserve">of drug release into tissue indicate that diffusion into tissue is anisotropic and may be limited to tissues where fluid flow is </w:t>
      </w:r>
      <w:r w:rsidR="00287E07">
        <w:rPr>
          <w:color w:val="000000" w:themeColor="text1"/>
        </w:rPr>
        <w:t xml:space="preserve">greater </w:t>
      </w:r>
      <w:r w:rsidR="00FE5330">
        <w:rPr>
          <w:color w:val="000000" w:themeColor="text1"/>
        </w:rPr>
        <w:fldChar w:fldCharType="begin">
          <w:fldData xml:space="preserve">PEVuZE5vdGU+PENpdGU+PEF1dGhvcj5HaWVyczwvQXV0aG9yPjxZZWFyPjIwMTQ8L1llYXI+PFJl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</w:fldData>
        </w:fldChar>
      </w:r>
      <w:r w:rsidR="00CA5E9B">
        <w:rPr>
          <w:color w:val="000000" w:themeColor="text1"/>
        </w:rPr>
        <w:instrText xml:space="preserve"> ADDIN EN.CITE </w:instrText>
      </w:r>
      <w:r w:rsidR="00CA5E9B">
        <w:rPr>
          <w:color w:val="000000" w:themeColor="text1"/>
        </w:rPr>
        <w:fldChar w:fldCharType="begin">
          <w:fldData xml:space="preserve">PEVuZE5vdGU+PENpdGU+PEF1dGhvcj5HaWVyczwvQXV0aG9yPjxZZWFyPjIwMTQ8L1llYXI+PFJl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</w:fldData>
        </w:fldChar>
      </w:r>
      <w:r w:rsidR="00CA5E9B">
        <w:rPr>
          <w:color w:val="000000" w:themeColor="text1"/>
        </w:rPr>
        <w:instrText xml:space="preserve"> ADDIN EN.CITE.DATA </w:instrText>
      </w:r>
      <w:r w:rsidR="00CA5E9B">
        <w:rPr>
          <w:color w:val="000000" w:themeColor="text1"/>
        </w:rPr>
      </w:r>
      <w:r w:rsidR="00CA5E9B">
        <w:rPr>
          <w:color w:val="000000" w:themeColor="text1"/>
        </w:rPr>
        <w:fldChar w:fldCharType="end"/>
      </w:r>
      <w:r w:rsidR="00FE5330">
        <w:rPr>
          <w:color w:val="000000" w:themeColor="text1"/>
        </w:rPr>
      </w:r>
      <w:r w:rsidR="00FE5330">
        <w:rPr>
          <w:color w:val="000000" w:themeColor="text1"/>
        </w:rPr>
        <w:fldChar w:fldCharType="separate"/>
      </w:r>
      <w:r w:rsidR="00CA5E9B" w:rsidRPr="00CA5E9B">
        <w:rPr>
          <w:noProof/>
          <w:color w:val="000000" w:themeColor="text1"/>
          <w:vertAlign w:val="superscript"/>
        </w:rPr>
        <w:t>39</w:t>
      </w:r>
      <w:r w:rsidR="00FE5330">
        <w:rPr>
          <w:color w:val="000000" w:themeColor="text1"/>
        </w:rPr>
        <w:fldChar w:fldCharType="end"/>
      </w:r>
      <w:r w:rsidR="00D479B6">
        <w:rPr>
          <w:color w:val="000000" w:themeColor="text1"/>
        </w:rPr>
        <w:t>.</w:t>
      </w:r>
      <w:r w:rsidRPr="005A5291">
        <w:rPr>
          <w:color w:val="000000" w:themeColor="text1"/>
        </w:rPr>
        <w:t xml:space="preserve">  Medical devices that release antibiotic as a secondary mode of action are considered “combination products” by the FDA, and must undergo rigorous testing to evaluate both safety and efficacy.  Recommendations for use as a preventative measure in primary arthroplasties presents challenges in this regard, as powering a multi-center </w:t>
      </w:r>
      <w:r w:rsidR="000616CF">
        <w:rPr>
          <w:color w:val="000000" w:themeColor="text1"/>
        </w:rPr>
        <w:t>RTC</w:t>
      </w:r>
      <w:r w:rsidRPr="005A5291">
        <w:rPr>
          <w:color w:val="000000" w:themeColor="text1"/>
        </w:rPr>
        <w:t xml:space="preserve"> to determine differences in infection rate that may be less than 1% would require many thousands of patients, placing a high financial burden on industry.  As a corollary, research on degradable calcium sulfate as a carrier for antibiotics for prevention of orthopaedic infections has been ongoing for decades, with no FDA approval for using calcium-based bone graft substitutes with </w:t>
      </w:r>
      <w:r w:rsidRPr="005A5291">
        <w:rPr>
          <w:color w:val="000000" w:themeColor="text1"/>
        </w:rPr>
        <w:lastRenderedPageBreak/>
        <w:t xml:space="preserve">antibiotic loading. </w:t>
      </w:r>
      <w:r w:rsidRPr="00EF7D05">
        <w:rPr>
          <w:color w:val="000000" w:themeColor="text1"/>
        </w:rPr>
        <w:t>Jurisdictional</w:t>
      </w:r>
      <w:r w:rsidRPr="005A5291">
        <w:rPr>
          <w:color w:val="000000" w:themeColor="text1"/>
        </w:rPr>
        <w:t xml:space="preserve"> issues between Centers that regulate drugs and those that regulate devices within the FDA may also present obstacles, as well as the “credibility gap” between positive research findings in preclinical </w:t>
      </w:r>
      <w:r w:rsidRPr="003B5012">
        <w:rPr>
          <w:i/>
          <w:iCs/>
          <w:color w:val="000000" w:themeColor="text1"/>
        </w:rPr>
        <w:t>in vitro</w:t>
      </w:r>
      <w:r w:rsidRPr="005A5291">
        <w:rPr>
          <w:color w:val="000000" w:themeColor="text1"/>
        </w:rPr>
        <w:t xml:space="preserve"> </w:t>
      </w:r>
      <w:r w:rsidR="00A52EAE">
        <w:rPr>
          <w:color w:val="000000" w:themeColor="text1"/>
        </w:rPr>
        <w:t xml:space="preserve">studies </w:t>
      </w:r>
      <w:r w:rsidRPr="005A5291">
        <w:rPr>
          <w:color w:val="000000" w:themeColor="text1"/>
        </w:rPr>
        <w:t xml:space="preserve">and animal models and demonstration of clear clinical benefit.  The profitability of seeking FDA approval for </w:t>
      </w:r>
      <w:r w:rsidR="003D0E73">
        <w:rPr>
          <w:color w:val="000000" w:themeColor="text1"/>
        </w:rPr>
        <w:t>antibiotic</w:t>
      </w:r>
      <w:r w:rsidR="003D0E73" w:rsidRPr="005A5291">
        <w:rPr>
          <w:color w:val="000000" w:themeColor="text1"/>
        </w:rPr>
        <w:t xml:space="preserve"> </w:t>
      </w:r>
      <w:r w:rsidRPr="005A5291">
        <w:rPr>
          <w:color w:val="000000" w:themeColor="text1"/>
        </w:rPr>
        <w:t xml:space="preserve">combination devices limits the incentive for industry to pursue innovative antibiotic delivery systems.  However, innovative regulatory pathways similar to the Limited Population Antibacterial Drug (LPAD) approval mechanism may be a valuable pathway to seek approval for use of new antibiotic-loaded devices in smaller more targeted populations </w:t>
      </w:r>
      <w:r w:rsidR="000616CF">
        <w:rPr>
          <w:color w:val="000000" w:themeColor="text1"/>
        </w:rPr>
        <w:t>with high</w:t>
      </w:r>
      <w:r w:rsidR="00F6064F">
        <w:rPr>
          <w:color w:val="000000" w:themeColor="text1"/>
        </w:rPr>
        <w:t xml:space="preserve"> </w:t>
      </w:r>
      <w:r w:rsidRPr="005A5291">
        <w:rPr>
          <w:color w:val="000000" w:themeColor="text1"/>
        </w:rPr>
        <w:t xml:space="preserve">risk of infection, such as patients with </w:t>
      </w:r>
      <w:r w:rsidR="000616CF">
        <w:rPr>
          <w:color w:val="000000" w:themeColor="text1"/>
        </w:rPr>
        <w:t xml:space="preserve">a </w:t>
      </w:r>
      <w:r w:rsidRPr="005A5291">
        <w:rPr>
          <w:color w:val="000000" w:themeColor="text1"/>
        </w:rPr>
        <w:t>history of infection, diabetes, or obesity, or those who are unable to undergo two-stage revisions.</w:t>
      </w:r>
    </w:p>
    <w:p w14:paraId="5656977F" w14:textId="77777777" w:rsidR="0021688C" w:rsidRPr="005A5291" w:rsidRDefault="0021688C" w:rsidP="00B36ECA">
      <w:pPr>
        <w:spacing w:line="480" w:lineRule="auto"/>
        <w:rPr>
          <w:color w:val="000000" w:themeColor="text1"/>
        </w:rPr>
      </w:pPr>
    </w:p>
    <w:p w14:paraId="7144119D" w14:textId="6DE97B82" w:rsidR="00286132" w:rsidRPr="0021688C" w:rsidRDefault="00286132" w:rsidP="00B36ECA">
      <w:pPr>
        <w:spacing w:line="480" w:lineRule="auto"/>
        <w:rPr>
          <w:b/>
        </w:rPr>
      </w:pPr>
      <w:r w:rsidRPr="0021688C">
        <w:rPr>
          <w:b/>
        </w:rPr>
        <w:t>Q</w:t>
      </w:r>
      <w:r w:rsidR="002C0C48" w:rsidRPr="0021688C">
        <w:rPr>
          <w:b/>
        </w:rPr>
        <w:t>u</w:t>
      </w:r>
      <w:r w:rsidRPr="0021688C">
        <w:rPr>
          <w:b/>
        </w:rPr>
        <w:t xml:space="preserve">estion 5:  What levels and durations are needed </w:t>
      </w:r>
      <w:r w:rsidR="000616CF">
        <w:rPr>
          <w:b/>
        </w:rPr>
        <w:t xml:space="preserve">for </w:t>
      </w:r>
      <w:r w:rsidRPr="0021688C">
        <w:rPr>
          <w:b/>
        </w:rPr>
        <w:t>clinical effectiveness?</w:t>
      </w:r>
    </w:p>
    <w:p w14:paraId="5B64B9EE" w14:textId="0697F2C3" w:rsidR="00286132" w:rsidRDefault="00286132" w:rsidP="00B36ECA">
      <w:pPr>
        <w:spacing w:line="480" w:lineRule="auto"/>
        <w:rPr>
          <w:bCs/>
        </w:rPr>
      </w:pPr>
      <w:r>
        <w:rPr>
          <w:bCs/>
        </w:rPr>
        <w:t xml:space="preserve">High antibiotic tolerance (even if the cultured pathogen is susceptible by conventional clinical tests) is arguably the best recognized and well-characterized trait of bacterial biofilms for many types of pathogens against all classes of antibiotics. Antibiotic tolerance has been reported in many </w:t>
      </w:r>
      <w:r w:rsidRPr="003B5012">
        <w:rPr>
          <w:bCs/>
          <w:i/>
        </w:rPr>
        <w:t>in vitro</w:t>
      </w:r>
      <w:r w:rsidRPr="000616CF">
        <w:rPr>
          <w:bCs/>
          <w:iCs/>
        </w:rPr>
        <w:t xml:space="preserve"> experiments performed over decades by </w:t>
      </w:r>
      <w:r w:rsidR="00487EF5">
        <w:rPr>
          <w:bCs/>
          <w:iCs/>
        </w:rPr>
        <w:t xml:space="preserve">many </w:t>
      </w:r>
      <w:r w:rsidRPr="000616CF">
        <w:rPr>
          <w:bCs/>
          <w:iCs/>
        </w:rPr>
        <w:t>independent labs</w:t>
      </w:r>
      <w:r w:rsidR="003D0E73">
        <w:rPr>
          <w:bCs/>
          <w:iCs/>
        </w:rPr>
        <w:t xml:space="preserve">, including failure of </w:t>
      </w:r>
      <w:r w:rsidR="00487EF5">
        <w:rPr>
          <w:bCs/>
          <w:iCs/>
        </w:rPr>
        <w:t>the antibiotic</w:t>
      </w:r>
      <w:r w:rsidR="003D0E73">
        <w:rPr>
          <w:bCs/>
          <w:iCs/>
        </w:rPr>
        <w:t xml:space="preserve"> to access intracellular microorganisms</w:t>
      </w:r>
      <w:r w:rsidR="00487EF5">
        <w:rPr>
          <w:bCs/>
          <w:iCs/>
        </w:rPr>
        <w:t>, and</w:t>
      </w:r>
      <w:r w:rsidR="003D0E73">
        <w:rPr>
          <w:bCs/>
          <w:iCs/>
        </w:rPr>
        <w:t xml:space="preserve"> phenotypic adaption </w:t>
      </w:r>
      <w:r w:rsidR="00487EF5">
        <w:rPr>
          <w:bCs/>
          <w:iCs/>
        </w:rPr>
        <w:t>by</w:t>
      </w:r>
      <w:r w:rsidR="003D0E73">
        <w:rPr>
          <w:bCs/>
          <w:iCs/>
        </w:rPr>
        <w:t xml:space="preserve"> pathogens </w:t>
      </w:r>
      <w:r w:rsidR="003D0E73" w:rsidRPr="00A4053B">
        <w:rPr>
          <w:bCs/>
          <w:iCs/>
        </w:rPr>
        <w:t>(</w:t>
      </w:r>
      <w:r w:rsidR="003D0E73" w:rsidRPr="00A4053B">
        <w:rPr>
          <w:b/>
          <w:iCs/>
        </w:rPr>
        <w:t>Figure 1</w:t>
      </w:r>
      <w:r w:rsidR="003D0E73" w:rsidRPr="00A4053B">
        <w:rPr>
          <w:bCs/>
          <w:iCs/>
        </w:rPr>
        <w:t>).</w:t>
      </w:r>
      <w:r w:rsidR="003D0E73" w:rsidRPr="000616CF">
        <w:rPr>
          <w:bCs/>
          <w:iCs/>
        </w:rPr>
        <w:t xml:space="preserve"> This tolerance seen </w:t>
      </w:r>
      <w:r w:rsidR="003D0E73" w:rsidRPr="003B5012">
        <w:rPr>
          <w:bCs/>
          <w:i/>
        </w:rPr>
        <w:t>in vitro</w:t>
      </w:r>
      <w:r w:rsidR="00487EF5">
        <w:rPr>
          <w:bCs/>
          <w:i/>
        </w:rPr>
        <w:t xml:space="preserve">, </w:t>
      </w:r>
      <w:r w:rsidR="00487EF5" w:rsidRPr="00487EF5">
        <w:rPr>
          <w:bCs/>
          <w:iCs/>
        </w:rPr>
        <w:t>is</w:t>
      </w:r>
      <w:r w:rsidR="003D0E73" w:rsidRPr="000616CF">
        <w:rPr>
          <w:bCs/>
          <w:iCs/>
        </w:rPr>
        <w:t xml:space="preserve"> </w:t>
      </w:r>
      <w:r w:rsidR="003D0E73">
        <w:rPr>
          <w:bCs/>
          <w:iCs/>
        </w:rPr>
        <w:t xml:space="preserve">associated with four distinct </w:t>
      </w:r>
      <w:r w:rsidR="00487EF5">
        <w:rPr>
          <w:bCs/>
          <w:iCs/>
        </w:rPr>
        <w:t xml:space="preserve">biofilm </w:t>
      </w:r>
      <w:r w:rsidR="003D0E73">
        <w:rPr>
          <w:bCs/>
          <w:iCs/>
        </w:rPr>
        <w:t xml:space="preserve">adaptions in bacterial growth </w:t>
      </w:r>
      <w:r w:rsidR="00487EF5">
        <w:rPr>
          <w:bCs/>
          <w:iCs/>
        </w:rPr>
        <w:t>to</w:t>
      </w:r>
      <w:r w:rsidR="003D0E73">
        <w:rPr>
          <w:bCs/>
          <w:iCs/>
        </w:rPr>
        <w:t xml:space="preserve"> avoid host defense</w:t>
      </w:r>
      <w:r w:rsidR="00487EF5">
        <w:rPr>
          <w:bCs/>
          <w:iCs/>
        </w:rPr>
        <w:t xml:space="preserve">s </w:t>
      </w:r>
      <w:r w:rsidR="00487EF5">
        <w:rPr>
          <w:bCs/>
        </w:rPr>
        <w:t>(</w:t>
      </w:r>
      <w:r w:rsidR="00487EF5" w:rsidRPr="00FE5330">
        <w:rPr>
          <w:b/>
        </w:rPr>
        <w:t>Figure 2</w:t>
      </w:r>
      <w:r w:rsidR="00487EF5">
        <w:rPr>
          <w:bCs/>
        </w:rPr>
        <w:t xml:space="preserve">), </w:t>
      </w:r>
      <w:r w:rsidR="00487EF5">
        <w:rPr>
          <w:bCs/>
          <w:iCs/>
        </w:rPr>
        <w:t>and</w:t>
      </w:r>
      <w:r w:rsidR="003D0E73">
        <w:rPr>
          <w:bCs/>
          <w:iCs/>
        </w:rPr>
        <w:t xml:space="preserve"> </w:t>
      </w:r>
      <w:r w:rsidR="003D0E73" w:rsidRPr="000616CF">
        <w:rPr>
          <w:bCs/>
          <w:iCs/>
        </w:rPr>
        <w:t>is</w:t>
      </w:r>
      <w:r w:rsidR="003D0E73">
        <w:rPr>
          <w:bCs/>
        </w:rPr>
        <w:t xml:space="preserve"> </w:t>
      </w:r>
      <w:r>
        <w:rPr>
          <w:bCs/>
        </w:rPr>
        <w:t>reflected in the clinic</w:t>
      </w:r>
      <w:r w:rsidR="00487EF5">
        <w:rPr>
          <w:bCs/>
        </w:rPr>
        <w:t xml:space="preserve"> </w:t>
      </w:r>
      <w:r>
        <w:rPr>
          <w:bCs/>
        </w:rPr>
        <w:t xml:space="preserve">where </w:t>
      </w:r>
      <w:r w:rsidRPr="00446FD4">
        <w:rPr>
          <w:bCs/>
        </w:rPr>
        <w:t>clearing</w:t>
      </w:r>
      <w:r>
        <w:rPr>
          <w:bCs/>
        </w:rPr>
        <w:t xml:space="preserve"> </w:t>
      </w:r>
      <w:r w:rsidR="00FE5330">
        <w:rPr>
          <w:bCs/>
        </w:rPr>
        <w:t xml:space="preserve">biofilm </w:t>
      </w:r>
      <w:r>
        <w:rPr>
          <w:bCs/>
        </w:rPr>
        <w:t>infections</w:t>
      </w:r>
      <w:r w:rsidRPr="00446FD4">
        <w:t xml:space="preserve"> </w:t>
      </w:r>
      <w:r>
        <w:rPr>
          <w:bCs/>
        </w:rPr>
        <w:t>with antibiotic therapy is often challenging or unsuccessful</w:t>
      </w:r>
      <w:r w:rsidR="00487EF5">
        <w:rPr>
          <w:bCs/>
        </w:rPr>
        <w:t xml:space="preserve">. </w:t>
      </w:r>
      <w:r w:rsidR="00FE5330">
        <w:rPr>
          <w:bCs/>
        </w:rPr>
        <w:t xml:space="preserve"> </w:t>
      </w:r>
      <w:r w:rsidR="00A52EAE">
        <w:rPr>
          <w:bCs/>
        </w:rPr>
        <w:t>However, many of these studies were conducted by assessing log reductions of bacterial loads (measured in colony forming units (</w:t>
      </w:r>
      <w:proofErr w:type="spellStart"/>
      <w:r w:rsidR="00A52EAE">
        <w:rPr>
          <w:bCs/>
        </w:rPr>
        <w:t>cfu</w:t>
      </w:r>
      <w:proofErr w:type="spellEnd"/>
      <w:r w:rsidR="00A52EAE">
        <w:rPr>
          <w:bCs/>
        </w:rPr>
        <w:t xml:space="preserve">)/mL) after antibiotic exposure of 24 </w:t>
      </w:r>
      <w:proofErr w:type="spellStart"/>
      <w:r w:rsidR="00A52EAE">
        <w:rPr>
          <w:bCs/>
        </w:rPr>
        <w:t>hrs</w:t>
      </w:r>
      <w:proofErr w:type="spellEnd"/>
      <w:r w:rsidR="00A52EAE">
        <w:rPr>
          <w:bCs/>
        </w:rPr>
        <w:t xml:space="preserve"> </w:t>
      </w:r>
      <w:r w:rsidR="00BB3CF1">
        <w:rPr>
          <w:bCs/>
        </w:rPr>
        <w:fldChar w:fldCharType="begin">
          <w:fldData xml:space="preserve">PEVuZE5vdGU+PENpdGU+PEF1dGhvcj5DYXN0YW5lZGE8L0F1dGhvcj48WWVhcj4yMDE2PC9ZZWFy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</w:fldData>
        </w:fldChar>
      </w:r>
      <w:r w:rsidR="00CA5E9B">
        <w:rPr>
          <w:bCs/>
        </w:rPr>
        <w:instrText xml:space="preserve"> ADDIN EN.CITE </w:instrText>
      </w:r>
      <w:r w:rsidR="00CA5E9B">
        <w:rPr>
          <w:bCs/>
        </w:rPr>
        <w:fldChar w:fldCharType="begin">
          <w:fldData xml:space="preserve">PEVuZE5vdGU+PENpdGU+PEF1dGhvcj5DYXN0YW5lZGE8L0F1dGhvcj48WWVhcj4yMDE2PC9ZZWFy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</w:fldData>
        </w:fldChar>
      </w:r>
      <w:r w:rsidR="00CA5E9B">
        <w:rPr>
          <w:bCs/>
        </w:rPr>
        <w:instrText xml:space="preserve"> ADDIN EN.CITE.DATA </w:instrText>
      </w:r>
      <w:r w:rsidR="00CA5E9B">
        <w:rPr>
          <w:bCs/>
        </w:rPr>
      </w:r>
      <w:r w:rsidR="00CA5E9B">
        <w:rPr>
          <w:bCs/>
        </w:rPr>
        <w:fldChar w:fldCharType="end"/>
      </w:r>
      <w:r w:rsidR="00BB3CF1">
        <w:rPr>
          <w:bCs/>
        </w:rPr>
      </w:r>
      <w:r w:rsidR="00BB3CF1">
        <w:rPr>
          <w:bCs/>
        </w:rPr>
        <w:fldChar w:fldCharType="separate"/>
      </w:r>
      <w:r w:rsidR="00CA5E9B" w:rsidRPr="00CA5E9B">
        <w:rPr>
          <w:bCs/>
          <w:noProof/>
          <w:vertAlign w:val="superscript"/>
        </w:rPr>
        <w:t>40</w:t>
      </w:r>
      <w:r w:rsidR="00BB3CF1">
        <w:rPr>
          <w:bCs/>
        </w:rPr>
        <w:fldChar w:fldCharType="end"/>
      </w:r>
      <w:r w:rsidR="00BB3CF1">
        <w:rPr>
          <w:bCs/>
        </w:rPr>
        <w:t xml:space="preserve">. </w:t>
      </w:r>
      <w:r>
        <w:rPr>
          <w:bCs/>
        </w:rPr>
        <w:t xml:space="preserve"> </w:t>
      </w:r>
      <w:r w:rsidR="00136C1A">
        <w:rPr>
          <w:bCs/>
        </w:rPr>
        <w:t>T</w:t>
      </w:r>
      <w:r>
        <w:rPr>
          <w:bCs/>
        </w:rPr>
        <w:t xml:space="preserve">ime-kill assays are </w:t>
      </w:r>
      <w:r w:rsidR="00136C1A">
        <w:rPr>
          <w:bCs/>
        </w:rPr>
        <w:t>typically</w:t>
      </w:r>
      <w:r>
        <w:rPr>
          <w:bCs/>
        </w:rPr>
        <w:t xml:space="preserve"> performed over 24 </w:t>
      </w:r>
      <w:proofErr w:type="spellStart"/>
      <w:r>
        <w:rPr>
          <w:bCs/>
        </w:rPr>
        <w:t>hr</w:t>
      </w:r>
      <w:r w:rsidR="000616CF">
        <w:rPr>
          <w:bCs/>
        </w:rPr>
        <w:t>s</w:t>
      </w:r>
      <w:proofErr w:type="spellEnd"/>
      <w:r w:rsidR="00FE5330">
        <w:rPr>
          <w:bCs/>
        </w:rPr>
        <w:t xml:space="preserve"> </w:t>
      </w:r>
      <w:r w:rsidR="00BB3CF1">
        <w:rPr>
          <w:bCs/>
        </w:rPr>
        <w:fldChar w:fldCharType="begin"/>
      </w:r>
      <w:r w:rsidR="00CA5E9B">
        <w:rPr>
          <w:bCs/>
        </w:rPr>
        <w:instrText xml:space="preserve"> ADDIN EN.CITE &lt;EndNote&gt;&lt;Cite&gt;&lt;Author&gt;Barber&lt;/Author&gt;&lt;Year&gt;2014&lt;/Year&gt;&lt;RecNum&gt;5493&lt;/RecNum&gt;&lt;DisplayText&gt;&lt;style face="superscript"&gt;41&lt;/style&gt;&lt;/DisplayText&gt;&lt;record&gt;&lt;rec-number&gt;5493&lt;/rec-number&gt;&lt;foreign-keys&gt;&lt;key app="EN" db-id="sd5fdvtxer0de6e9s2rvtw9lawxeewpv5d00" timestamp="1573325820"&gt;5493&lt;/key&gt;&lt;/foreign-keys&gt;&lt;ref-type name="Journal Article"&gt;17&lt;/ref-type&gt;&lt;contributors&gt;&lt;authors&gt;&lt;author&gt;Barber, K. E.&lt;/author&gt;&lt;author&gt;Werth, B. J.&lt;/author&gt;&lt;author&gt;McRoberts, J. P.&lt;/author&gt;&lt;author&gt;Rybak, M. J.&lt;/author&gt;&lt;/authors&gt;&lt;/contributors&gt;&lt;auth-address&gt;Anti-Infective Research Laboratory, Eugene Applebaum College of Pharmacy and Health Sciences, School of Medicine, Wayne State University, Detroit, Michigan, USA.&lt;/auth-address&gt;&lt;titles&gt;&lt;title&gt;A novel approach utilizing biofilm time-kill curves to assess the bactericidal activity of ceftaroline combinations against biofilm-producing methicillin-resistant Staphylococcus aureus&lt;/title&gt;&lt;secondary-title&gt;Antimicrob Agents Chemother&lt;/secondary-title&gt;&lt;/titles&gt;&lt;periodical&gt;&lt;full-title&gt;Antimicrobial Agents and Chemotherapy&lt;/full-title&gt;&lt;abbr-1&gt;Antimicrob. Agents Chemother.&lt;/abbr-1&gt;&lt;abbr-2&gt;Antimicrob Agents Chemother&lt;/abbr-2&gt;&lt;abbr-3&gt;Antimicrobial Agents &amp;amp; Chemotherapy&lt;/abbr-3&gt;&lt;/periodical&gt;&lt;pages&gt;2989-92&lt;/pages&gt;&lt;volume&gt;58&lt;/volume&gt;&lt;number&gt;5&lt;/number&gt;&lt;edition&gt;2014/03/13&lt;/edition&gt;&lt;keywords&gt;&lt;keyword&gt;Anti-Bacterial Agents/*pharmacology&lt;/keyword&gt;&lt;keyword&gt;Biofilms/*drug effects&lt;/keyword&gt;&lt;keyword&gt;Cephalosporins/*pharmacology&lt;/keyword&gt;&lt;keyword&gt;Methicillin-Resistant Staphylococcus aureus/*drug effects&lt;/keyword&gt;&lt;/keywords&gt;&lt;dates&gt;&lt;year&gt;2014&lt;/year&gt;&lt;pub-dates&gt;&lt;date&gt;May&lt;/date&gt;&lt;/pub-dates&gt;&lt;/dates&gt;&lt;isbn&gt;1098-6596 (Electronic)&amp;#xD;0066-4804 (Linking)&lt;/isbn&gt;&lt;accession-num&gt;24614378&lt;/accession-num&gt;&lt;urls&gt;&lt;related-urls&gt;&lt;url&gt;https://www.ncbi.nlm.nih.gov/pubmed/24614378&lt;/url&gt;&lt;/related-urls&gt;&lt;/urls&gt;&lt;custom2&gt;PMC3993275&lt;/custom2&gt;&lt;electronic-resource-num&gt;10.1128/AAC.02764-13&lt;/electronic-resource-num&gt;&lt;/record&gt;&lt;/Cite&gt;&lt;/EndNote&gt;</w:instrText>
      </w:r>
      <w:r w:rsidR="00BB3CF1">
        <w:rPr>
          <w:bCs/>
        </w:rPr>
        <w:fldChar w:fldCharType="separate"/>
      </w:r>
      <w:r w:rsidR="00CA5E9B" w:rsidRPr="00CA5E9B">
        <w:rPr>
          <w:bCs/>
          <w:noProof/>
          <w:vertAlign w:val="superscript"/>
        </w:rPr>
        <w:t>41</w:t>
      </w:r>
      <w:r w:rsidR="00BB3CF1">
        <w:rPr>
          <w:bCs/>
        </w:rPr>
        <w:fldChar w:fldCharType="end"/>
      </w:r>
      <w:r w:rsidR="00BB3CF1">
        <w:rPr>
          <w:bCs/>
        </w:rPr>
        <w:t>.</w:t>
      </w:r>
      <w:r>
        <w:rPr>
          <w:bCs/>
        </w:rPr>
        <w:t xml:space="preserve"> Several studies that have </w:t>
      </w:r>
      <w:r w:rsidR="00BF5C0D">
        <w:rPr>
          <w:bCs/>
        </w:rPr>
        <w:t>evaluated</w:t>
      </w:r>
      <w:r>
        <w:rPr>
          <w:bCs/>
        </w:rPr>
        <w:t xml:space="preserve"> the effect</w:t>
      </w:r>
      <w:r w:rsidR="00BF5C0D">
        <w:rPr>
          <w:bCs/>
        </w:rPr>
        <w:t>s</w:t>
      </w:r>
      <w:r>
        <w:rPr>
          <w:bCs/>
        </w:rPr>
        <w:t xml:space="preserve"> of longer </w:t>
      </w:r>
      <w:r>
        <w:rPr>
          <w:bCs/>
        </w:rPr>
        <w:lastRenderedPageBreak/>
        <w:t xml:space="preserve">antibiotic exposure times on the killing of biofilm bacteria have shown that greater than 3-log reductions or even complete eradication (often referred to as the “minimum biofilm eradication concentration”, MBEC) can be achieved, but sometimes such results are not seen until </w:t>
      </w:r>
      <w:r w:rsidR="00602AE1">
        <w:rPr>
          <w:bCs/>
        </w:rPr>
        <w:t xml:space="preserve">exposure to high concentrations of antibiotics has </w:t>
      </w:r>
      <w:r w:rsidR="003200EC">
        <w:rPr>
          <w:bCs/>
        </w:rPr>
        <w:t>occurred</w:t>
      </w:r>
      <w:r w:rsidR="00602AE1">
        <w:rPr>
          <w:bCs/>
        </w:rPr>
        <w:t xml:space="preserve"> </w:t>
      </w:r>
      <w:r w:rsidR="00BF5C0D">
        <w:rPr>
          <w:bCs/>
        </w:rPr>
        <w:t>for many</w:t>
      </w:r>
      <w:r>
        <w:rPr>
          <w:bCs/>
        </w:rPr>
        <w:t xml:space="preserve"> </w:t>
      </w:r>
      <w:proofErr w:type="gramStart"/>
      <w:r>
        <w:rPr>
          <w:bCs/>
        </w:rPr>
        <w:t xml:space="preserve">days  </w:t>
      </w:r>
      <w:proofErr w:type="gramEnd"/>
      <w:r w:rsidR="00BB3CF1">
        <w:rPr>
          <w:bCs/>
        </w:rPr>
        <w:fldChar w:fldCharType="begin">
          <w:fldData xml:space="preserve">PEVuZE5vdGU+PENpdGU+PEF1dGhvcj5DYXN0YW5lZGE8L0F1dGhvcj48WWVhcj4yMDE2PC9ZZWFy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</w:fldData>
        </w:fldChar>
      </w:r>
      <w:r w:rsidR="00CA5E9B">
        <w:rPr>
          <w:bCs/>
        </w:rPr>
        <w:instrText xml:space="preserve"> ADDIN EN.CITE </w:instrText>
      </w:r>
      <w:r w:rsidR="00CA5E9B">
        <w:rPr>
          <w:bCs/>
        </w:rPr>
        <w:fldChar w:fldCharType="begin">
          <w:fldData xml:space="preserve">PEVuZE5vdGU+PENpdGU+PEF1dGhvcj5DYXN0YW5lZGE8L0F1dGhvcj48WWVhcj4yMDE2PC9ZZWFy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</w:fldData>
        </w:fldChar>
      </w:r>
      <w:r w:rsidR="00CA5E9B">
        <w:rPr>
          <w:bCs/>
        </w:rPr>
        <w:instrText xml:space="preserve"> ADDIN EN.CITE.DATA </w:instrText>
      </w:r>
      <w:r w:rsidR="00CA5E9B">
        <w:rPr>
          <w:bCs/>
        </w:rPr>
      </w:r>
      <w:r w:rsidR="00CA5E9B">
        <w:rPr>
          <w:bCs/>
        </w:rPr>
        <w:fldChar w:fldCharType="end"/>
      </w:r>
      <w:r w:rsidR="00BB3CF1">
        <w:rPr>
          <w:bCs/>
        </w:rPr>
      </w:r>
      <w:r w:rsidR="00BB3CF1">
        <w:rPr>
          <w:bCs/>
        </w:rPr>
        <w:fldChar w:fldCharType="separate"/>
      </w:r>
      <w:r w:rsidR="00CA5E9B" w:rsidRPr="00CA5E9B">
        <w:rPr>
          <w:bCs/>
          <w:noProof/>
          <w:vertAlign w:val="superscript"/>
        </w:rPr>
        <w:t>40</w:t>
      </w:r>
      <w:r w:rsidR="00BB3CF1">
        <w:rPr>
          <w:bCs/>
        </w:rPr>
        <w:fldChar w:fldCharType="end"/>
      </w:r>
      <w:r w:rsidR="00BB3CF1">
        <w:rPr>
          <w:bCs/>
        </w:rPr>
        <w:t xml:space="preserve">.  </w:t>
      </w:r>
      <w:r>
        <w:rPr>
          <w:bCs/>
        </w:rPr>
        <w:t xml:space="preserve">Further, biofilm age is an important factor and a study on Enterococcus biofilms showed that younger (24 </w:t>
      </w:r>
      <w:proofErr w:type="spellStart"/>
      <w:r>
        <w:rPr>
          <w:bCs/>
        </w:rPr>
        <w:t>hr</w:t>
      </w:r>
      <w:r w:rsidR="00453C56">
        <w:rPr>
          <w:bCs/>
        </w:rPr>
        <w:t>s</w:t>
      </w:r>
      <w:proofErr w:type="spellEnd"/>
      <w:r>
        <w:rPr>
          <w:bCs/>
        </w:rPr>
        <w:t xml:space="preserve">) biofilms were more susceptible </w:t>
      </w:r>
      <w:r w:rsidR="00945139">
        <w:rPr>
          <w:bCs/>
        </w:rPr>
        <w:t xml:space="preserve">to antibiotics </w:t>
      </w:r>
      <w:r>
        <w:rPr>
          <w:bCs/>
        </w:rPr>
        <w:t xml:space="preserve">than older (120 </w:t>
      </w:r>
      <w:proofErr w:type="spellStart"/>
      <w:r>
        <w:rPr>
          <w:bCs/>
        </w:rPr>
        <w:t>hr</w:t>
      </w:r>
      <w:r w:rsidR="00453C56">
        <w:rPr>
          <w:bCs/>
        </w:rPr>
        <w:t>s</w:t>
      </w:r>
      <w:proofErr w:type="spellEnd"/>
      <w:r>
        <w:rPr>
          <w:bCs/>
        </w:rPr>
        <w:t>) biofilms, but even the young biofilms were highly tolerant compared to planktonic cultures</w:t>
      </w:r>
      <w:r w:rsidR="00FE5330">
        <w:rPr>
          <w:bCs/>
        </w:rPr>
        <w:t xml:space="preserve"> </w:t>
      </w:r>
      <w:r w:rsidR="00BB3CF1">
        <w:rPr>
          <w:bCs/>
        </w:rPr>
        <w:fldChar w:fldCharType="begin">
          <w:fldData xml:space="preserve">PEVuZE5vdGU+PENpdGU+PEF1dGhvcj5Ib2xtYmVyZzwvQXV0aG9yPjxZZWFyPjIwMTY8L1llYXI+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</w:fldData>
        </w:fldChar>
      </w:r>
      <w:r w:rsidR="00CA5E9B">
        <w:rPr>
          <w:bCs/>
        </w:rPr>
        <w:instrText xml:space="preserve"> ADDIN EN.CITE </w:instrText>
      </w:r>
      <w:r w:rsidR="00CA5E9B">
        <w:rPr>
          <w:bCs/>
        </w:rPr>
        <w:fldChar w:fldCharType="begin">
          <w:fldData xml:space="preserve">PEVuZE5vdGU+PENpdGU+PEF1dGhvcj5Ib2xtYmVyZzwvQXV0aG9yPjxZZWFyPjIwMTY8L1llYXI+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</w:fldData>
        </w:fldChar>
      </w:r>
      <w:r w:rsidR="00CA5E9B">
        <w:rPr>
          <w:bCs/>
        </w:rPr>
        <w:instrText xml:space="preserve"> ADDIN EN.CITE.DATA </w:instrText>
      </w:r>
      <w:r w:rsidR="00CA5E9B">
        <w:rPr>
          <w:bCs/>
        </w:rPr>
      </w:r>
      <w:r w:rsidR="00CA5E9B">
        <w:rPr>
          <w:bCs/>
        </w:rPr>
        <w:fldChar w:fldCharType="end"/>
      </w:r>
      <w:r w:rsidR="00BB3CF1">
        <w:rPr>
          <w:bCs/>
        </w:rPr>
      </w:r>
      <w:r w:rsidR="00BB3CF1">
        <w:rPr>
          <w:bCs/>
        </w:rPr>
        <w:fldChar w:fldCharType="separate"/>
      </w:r>
      <w:r w:rsidR="00CA5E9B" w:rsidRPr="00CA5E9B">
        <w:rPr>
          <w:bCs/>
          <w:noProof/>
          <w:vertAlign w:val="superscript"/>
        </w:rPr>
        <w:t>42</w:t>
      </w:r>
      <w:r w:rsidR="00BB3CF1">
        <w:rPr>
          <w:bCs/>
        </w:rPr>
        <w:fldChar w:fldCharType="end"/>
      </w:r>
      <w:r w:rsidR="00BB3CF1">
        <w:rPr>
          <w:bCs/>
        </w:rPr>
        <w:t>.</w:t>
      </w:r>
      <w:r w:rsidR="00B01B27">
        <w:rPr>
          <w:bCs/>
        </w:rPr>
        <w:t xml:space="preserve">  </w:t>
      </w:r>
      <w:r w:rsidR="00B01B27">
        <w:t xml:space="preserve">Host factors such as plasma and heme also increase the tolerance to antibiotics, as the same aged biofilm in normal media versus media with human plasma has been shown to have up to 100-fold difference in tolerance </w:t>
      </w:r>
      <w:r w:rsidR="00B01B27">
        <w:fldChar w:fldCharType="begin">
          <w:fldData xml:space="preserve">PEVuZE5vdGU+PENpdGU+PEF1dGhvcj5DYXJkaWxlPC9BdXRob3I+PFllYXI+MjAxNDwvWWVhcj48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</w:fldData>
        </w:fldChar>
      </w:r>
      <w:r w:rsidR="00CA5E9B">
        <w:instrText xml:space="preserve"> ADDIN EN.CITE </w:instrText>
      </w:r>
      <w:r w:rsidR="00CA5E9B">
        <w:fldChar w:fldCharType="begin">
          <w:fldData xml:space="preserve">PEVuZE5vdGU+PENpdGU+PEF1dGhvcj5DYXJkaWxlPC9BdXRob3I+PFllYXI+MjAxNDwvWWVhcj48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</w:fldData>
        </w:fldChar>
      </w:r>
      <w:r w:rsidR="00CA5E9B">
        <w:instrText xml:space="preserve"> ADDIN EN.CITE.DATA </w:instrText>
      </w:r>
      <w:r w:rsidR="00CA5E9B">
        <w:fldChar w:fldCharType="end"/>
      </w:r>
      <w:r w:rsidR="00B01B27">
        <w:fldChar w:fldCharType="separate"/>
      </w:r>
      <w:r w:rsidR="00CA5E9B" w:rsidRPr="00CA5E9B">
        <w:rPr>
          <w:noProof/>
          <w:vertAlign w:val="superscript"/>
        </w:rPr>
        <w:t>43</w:t>
      </w:r>
      <w:r w:rsidR="00B01B27">
        <w:fldChar w:fldCharType="end"/>
      </w:r>
      <w:r w:rsidR="00B01B27">
        <w:t xml:space="preserve">.  </w:t>
      </w:r>
      <w:r>
        <w:rPr>
          <w:bCs/>
        </w:rPr>
        <w:t xml:space="preserve"> </w:t>
      </w:r>
      <w:r w:rsidRPr="00DD40DE">
        <w:rPr>
          <w:bCs/>
          <w:i/>
        </w:rPr>
        <w:t>In vitro</w:t>
      </w:r>
      <w:r>
        <w:rPr>
          <w:bCs/>
        </w:rPr>
        <w:t xml:space="preserve"> studies suggest that the high antibiotic concentrations and durations required to treat biofilm infections cannot be achieved </w:t>
      </w:r>
      <w:r w:rsidRPr="006310F3">
        <w:rPr>
          <w:bCs/>
        </w:rPr>
        <w:t xml:space="preserve">in patients </w:t>
      </w:r>
      <w:r>
        <w:rPr>
          <w:bCs/>
        </w:rPr>
        <w:t>systemically due to toxicity concerns</w:t>
      </w:r>
      <w:r w:rsidR="00BB3CF1" w:rsidRPr="00BB3CF1">
        <w:t xml:space="preserve"> </w:t>
      </w:r>
      <w:r w:rsidR="00BB3CF1">
        <w:rPr>
          <w:bCs/>
        </w:rPr>
        <w:fldChar w:fldCharType="begin">
          <w:fldData xml:space="preserve">PEVuZE5vdGU+PENpdGU+PEF1dGhvcj5NYW5kZWxsPC9BdXRob3I+PFllYXI+MjAxOTwvWWVhcj48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</w:fldData>
        </w:fldChar>
      </w:r>
      <w:r w:rsidR="00CA5E9B">
        <w:rPr>
          <w:bCs/>
        </w:rPr>
        <w:instrText xml:space="preserve"> ADDIN EN.CITE </w:instrText>
      </w:r>
      <w:r w:rsidR="00CA5E9B">
        <w:rPr>
          <w:bCs/>
        </w:rPr>
        <w:fldChar w:fldCharType="begin">
          <w:fldData xml:space="preserve">PEVuZE5vdGU+PENpdGU+PEF1dGhvcj5NYW5kZWxsPC9BdXRob3I+PFllYXI+MjAxOTwvWWVhcj48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</w:fldData>
        </w:fldChar>
      </w:r>
      <w:r w:rsidR="00CA5E9B">
        <w:rPr>
          <w:bCs/>
        </w:rPr>
        <w:instrText xml:space="preserve"> ADDIN EN.CITE.DATA </w:instrText>
      </w:r>
      <w:r w:rsidR="00CA5E9B">
        <w:rPr>
          <w:bCs/>
        </w:rPr>
      </w:r>
      <w:r w:rsidR="00CA5E9B">
        <w:rPr>
          <w:bCs/>
        </w:rPr>
        <w:fldChar w:fldCharType="end"/>
      </w:r>
      <w:r w:rsidR="00BB3CF1">
        <w:rPr>
          <w:bCs/>
        </w:rPr>
      </w:r>
      <w:r w:rsidR="00BB3CF1">
        <w:rPr>
          <w:bCs/>
        </w:rPr>
        <w:fldChar w:fldCharType="separate"/>
      </w:r>
      <w:r w:rsidR="00CA5E9B" w:rsidRPr="00CA5E9B">
        <w:rPr>
          <w:bCs/>
          <w:noProof/>
          <w:vertAlign w:val="superscript"/>
        </w:rPr>
        <w:t>44</w:t>
      </w:r>
      <w:r w:rsidR="00BB3CF1">
        <w:rPr>
          <w:bCs/>
        </w:rPr>
        <w:fldChar w:fldCharType="end"/>
      </w:r>
      <w:r w:rsidR="00FE5330">
        <w:rPr>
          <w:bCs/>
        </w:rPr>
        <w:t>.</w:t>
      </w:r>
      <w:r>
        <w:rPr>
          <w:bCs/>
        </w:rPr>
        <w:t xml:space="preserve"> </w:t>
      </w:r>
      <w:r w:rsidR="00FE5330">
        <w:rPr>
          <w:bCs/>
        </w:rPr>
        <w:t xml:space="preserve"> T</w:t>
      </w:r>
      <w:r>
        <w:rPr>
          <w:bCs/>
        </w:rPr>
        <w:t>hus</w:t>
      </w:r>
      <w:r w:rsidR="00FE5330">
        <w:rPr>
          <w:bCs/>
        </w:rPr>
        <w:t>,</w:t>
      </w:r>
      <w:r>
        <w:rPr>
          <w:bCs/>
        </w:rPr>
        <w:t xml:space="preserve"> local delivery through ABLC and other carriers is an alternative strategy. Clearly more appropriate studies </w:t>
      </w:r>
      <w:r w:rsidR="00752D4D">
        <w:rPr>
          <w:bCs/>
        </w:rPr>
        <w:t xml:space="preserve">are </w:t>
      </w:r>
      <w:r>
        <w:rPr>
          <w:bCs/>
        </w:rPr>
        <w:t>need</w:t>
      </w:r>
      <w:r w:rsidR="00752D4D">
        <w:rPr>
          <w:bCs/>
        </w:rPr>
        <w:t>ed</w:t>
      </w:r>
      <w:r>
        <w:rPr>
          <w:bCs/>
        </w:rPr>
        <w:t xml:space="preserve"> in order to develop standardized methods for assessing biofilm susceptibility over extended exposure times. </w:t>
      </w:r>
    </w:p>
    <w:p w14:paraId="3080405E" w14:textId="77777777" w:rsidR="004A2C66" w:rsidRPr="007F4305" w:rsidRDefault="004A2C66" w:rsidP="00B36ECA">
      <w:pPr>
        <w:pStyle w:val="ListParagraph"/>
        <w:spacing w:line="480" w:lineRule="auto"/>
        <w:ind w:left="0"/>
        <w:rPr>
          <w:rFonts w:ascii="Times New Roman" w:hAnsi="Times New Roman" w:cs="Times New Roman"/>
          <w:b/>
          <w:sz w:val="24"/>
          <w:szCs w:val="24"/>
          <w:u w:val="single"/>
        </w:rPr>
      </w:pPr>
    </w:p>
    <w:p w14:paraId="481EAFBD" w14:textId="0934AEE4" w:rsidR="0048656B" w:rsidRPr="00FE5330" w:rsidRDefault="00FE5330" w:rsidP="00FE5330">
      <w:pPr>
        <w:pStyle w:val="ListParagraph"/>
        <w:spacing w:line="480" w:lineRule="auto"/>
        <w:ind w:left="0"/>
        <w:rPr>
          <w:rFonts w:ascii="Times New Roman" w:hAnsi="Times New Roman" w:cs="Times New Roman"/>
          <w:b/>
          <w:sz w:val="24"/>
          <w:szCs w:val="24"/>
        </w:rPr>
      </w:pPr>
      <w:r>
        <w:rPr>
          <w:rFonts w:ascii="Times New Roman" w:hAnsi="Times New Roman" w:cs="Times New Roman"/>
          <w:b/>
          <w:sz w:val="24"/>
          <w:szCs w:val="24"/>
        </w:rPr>
        <w:t xml:space="preserve">Question 6:  </w:t>
      </w:r>
      <w:r w:rsidR="00584AF2" w:rsidRPr="00FE5330">
        <w:rPr>
          <w:rFonts w:ascii="Times New Roman" w:hAnsi="Times New Roman" w:cs="Times New Roman"/>
          <w:b/>
          <w:sz w:val="24"/>
          <w:szCs w:val="24"/>
        </w:rPr>
        <w:t xml:space="preserve">What are the most promising technologies for </w:t>
      </w:r>
      <w:r w:rsidR="00027C04" w:rsidRPr="00FE5330">
        <w:rPr>
          <w:rFonts w:ascii="Times New Roman" w:hAnsi="Times New Roman" w:cs="Times New Roman"/>
          <w:b/>
          <w:sz w:val="24"/>
          <w:szCs w:val="24"/>
        </w:rPr>
        <w:t xml:space="preserve">local </w:t>
      </w:r>
      <w:r w:rsidR="003429F3">
        <w:rPr>
          <w:rFonts w:ascii="Times New Roman" w:hAnsi="Times New Roman" w:cs="Times New Roman"/>
          <w:b/>
          <w:sz w:val="24"/>
          <w:szCs w:val="24"/>
        </w:rPr>
        <w:t>antibiotic</w:t>
      </w:r>
      <w:r w:rsidR="001E1BA0" w:rsidRPr="00FE5330">
        <w:rPr>
          <w:rFonts w:ascii="Times New Roman" w:hAnsi="Times New Roman" w:cs="Times New Roman"/>
          <w:b/>
          <w:sz w:val="24"/>
          <w:szCs w:val="24"/>
        </w:rPr>
        <w:t xml:space="preserve"> </w:t>
      </w:r>
      <w:r w:rsidR="00027C04" w:rsidRPr="00FE5330">
        <w:rPr>
          <w:rFonts w:ascii="Times New Roman" w:hAnsi="Times New Roman" w:cs="Times New Roman"/>
          <w:b/>
          <w:sz w:val="24"/>
          <w:szCs w:val="24"/>
        </w:rPr>
        <w:t>delivery</w:t>
      </w:r>
      <w:r w:rsidR="00584AF2" w:rsidRPr="00FE5330">
        <w:rPr>
          <w:rFonts w:ascii="Times New Roman" w:hAnsi="Times New Roman" w:cs="Times New Roman"/>
          <w:b/>
          <w:sz w:val="24"/>
          <w:szCs w:val="24"/>
        </w:rPr>
        <w:t>?</w:t>
      </w:r>
    </w:p>
    <w:p w14:paraId="6C0CD3A0" w14:textId="438FA850" w:rsidR="0059059E" w:rsidRPr="005E0D78" w:rsidRDefault="004A3870" w:rsidP="005E0D78">
      <w:pPr>
        <w:spacing w:line="480" w:lineRule="auto"/>
        <w:rPr>
          <w:bCs/>
          <w:lang w:val="en-CA"/>
        </w:rPr>
      </w:pPr>
      <w:r>
        <w:rPr>
          <w:bCs/>
        </w:rPr>
        <w:t xml:space="preserve">Local </w:t>
      </w:r>
      <w:r w:rsidR="003429F3">
        <w:rPr>
          <w:bCs/>
        </w:rPr>
        <w:t>antibiotic</w:t>
      </w:r>
      <w:r>
        <w:rPr>
          <w:bCs/>
        </w:rPr>
        <w:t xml:space="preserve"> delivery </w:t>
      </w:r>
      <w:r w:rsidR="00602AE1">
        <w:rPr>
          <w:bCs/>
        </w:rPr>
        <w:t xml:space="preserve">has been </w:t>
      </w:r>
      <w:r>
        <w:rPr>
          <w:bCs/>
        </w:rPr>
        <w:t xml:space="preserve">be </w:t>
      </w:r>
      <w:r w:rsidR="00602AE1">
        <w:rPr>
          <w:bCs/>
        </w:rPr>
        <w:t xml:space="preserve">attempted </w:t>
      </w:r>
      <w:r>
        <w:rPr>
          <w:bCs/>
        </w:rPr>
        <w:t xml:space="preserve">with intrawound vancomycin powder. </w:t>
      </w:r>
      <w:r w:rsidR="00153B71">
        <w:rPr>
          <w:bCs/>
        </w:rPr>
        <w:t xml:space="preserve">Pre-clinical </w:t>
      </w:r>
      <w:r w:rsidR="00153B71" w:rsidRPr="003B5012">
        <w:rPr>
          <w:bCs/>
          <w:i/>
          <w:iCs/>
        </w:rPr>
        <w:t>in vivo</w:t>
      </w:r>
      <w:r w:rsidR="00153B71">
        <w:rPr>
          <w:bCs/>
        </w:rPr>
        <w:t xml:space="preserve"> data ha</w:t>
      </w:r>
      <w:r w:rsidR="003429F3">
        <w:rPr>
          <w:bCs/>
        </w:rPr>
        <w:t>ve</w:t>
      </w:r>
      <w:r w:rsidR="00153B71">
        <w:rPr>
          <w:bCs/>
        </w:rPr>
        <w:t xml:space="preserve"> shown that this approach significantly</w:t>
      </w:r>
      <w:r w:rsidR="003F5049">
        <w:rPr>
          <w:bCs/>
        </w:rPr>
        <w:t xml:space="preserve"> reduces</w:t>
      </w:r>
      <w:r w:rsidR="00153B71">
        <w:rPr>
          <w:bCs/>
        </w:rPr>
        <w:t xml:space="preserve"> bacterial load and </w:t>
      </w:r>
      <w:r w:rsidR="000616CF">
        <w:rPr>
          <w:bCs/>
        </w:rPr>
        <w:t>MSKI</w:t>
      </w:r>
      <w:r w:rsidR="00153B71">
        <w:rPr>
          <w:bCs/>
        </w:rPr>
        <w:t xml:space="preserve"> in rat</w:t>
      </w:r>
      <w:r w:rsidR="00D074A3">
        <w:rPr>
          <w:bCs/>
        </w:rPr>
        <w:t>s</w:t>
      </w:r>
      <w:r w:rsidR="00FE5330">
        <w:rPr>
          <w:bCs/>
        </w:rPr>
        <w:t xml:space="preserve"> </w:t>
      </w:r>
      <w:r w:rsidR="0051184C">
        <w:rPr>
          <w:bCs/>
        </w:rPr>
        <w:fldChar w:fldCharType="begin">
          <w:fldData xml:space="preserve">PEVuZE5vdGU+PENpdGU+PEF1dGhvcj5FZGVsc3RlaW48L0F1dGhvcj48WWVhcj4yMDE3PC9ZZWFy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</w:fldData>
        </w:fldChar>
      </w:r>
      <w:r w:rsidR="00CA5E9B">
        <w:rPr>
          <w:bCs/>
        </w:rPr>
        <w:instrText xml:space="preserve"> ADDIN EN.CITE </w:instrText>
      </w:r>
      <w:r w:rsidR="00CA5E9B">
        <w:rPr>
          <w:bCs/>
        </w:rPr>
        <w:fldChar w:fldCharType="begin">
          <w:fldData xml:space="preserve">PEVuZE5vdGU+PENpdGU+PEF1dGhvcj5FZGVsc3RlaW48L0F1dGhvcj48WWVhcj4yMDE3PC9ZZWFy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</w:fldData>
        </w:fldChar>
      </w:r>
      <w:r w:rsidR="00CA5E9B">
        <w:rPr>
          <w:bCs/>
        </w:rPr>
        <w:instrText xml:space="preserve"> ADDIN EN.CITE.DATA </w:instrText>
      </w:r>
      <w:r w:rsidR="00CA5E9B">
        <w:rPr>
          <w:bCs/>
        </w:rPr>
      </w:r>
      <w:r w:rsidR="00CA5E9B">
        <w:rPr>
          <w:bCs/>
        </w:rPr>
        <w:fldChar w:fldCharType="end"/>
      </w:r>
      <w:r w:rsidR="0051184C">
        <w:rPr>
          <w:bCs/>
        </w:rPr>
      </w:r>
      <w:r w:rsidR="0051184C">
        <w:rPr>
          <w:bCs/>
        </w:rPr>
        <w:fldChar w:fldCharType="separate"/>
      </w:r>
      <w:r w:rsidR="00CA5E9B" w:rsidRPr="00CA5E9B">
        <w:rPr>
          <w:bCs/>
          <w:noProof/>
          <w:vertAlign w:val="superscript"/>
        </w:rPr>
        <w:t>45</w:t>
      </w:r>
      <w:r w:rsidR="0051184C">
        <w:rPr>
          <w:bCs/>
        </w:rPr>
        <w:fldChar w:fldCharType="end"/>
      </w:r>
      <w:r w:rsidR="00153B71">
        <w:rPr>
          <w:bCs/>
        </w:rPr>
        <w:t xml:space="preserve">. </w:t>
      </w:r>
      <w:r w:rsidR="003F5049">
        <w:rPr>
          <w:bCs/>
        </w:rPr>
        <w:t>The local application of vancomycin powder is</w:t>
      </w:r>
      <w:r>
        <w:rPr>
          <w:bCs/>
        </w:rPr>
        <w:t xml:space="preserve"> </w:t>
      </w:r>
      <w:r w:rsidR="00CF3C66">
        <w:rPr>
          <w:bCs/>
        </w:rPr>
        <w:t>proposed</w:t>
      </w:r>
      <w:r w:rsidR="00602AE1">
        <w:rPr>
          <w:bCs/>
        </w:rPr>
        <w:t xml:space="preserve"> to be </w:t>
      </w:r>
      <w:r>
        <w:rPr>
          <w:bCs/>
        </w:rPr>
        <w:t xml:space="preserve">a </w:t>
      </w:r>
      <w:r w:rsidR="00945139">
        <w:rPr>
          <w:bCs/>
        </w:rPr>
        <w:t>rapidly available</w:t>
      </w:r>
      <w:r>
        <w:rPr>
          <w:bCs/>
        </w:rPr>
        <w:t xml:space="preserve"> and inexpensive intra-operative strateg</w:t>
      </w:r>
      <w:r w:rsidR="003F5049">
        <w:rPr>
          <w:bCs/>
        </w:rPr>
        <w:t>y</w:t>
      </w:r>
      <w:r>
        <w:rPr>
          <w:bCs/>
        </w:rPr>
        <w:t xml:space="preserve"> to decrease bacterial colonization</w:t>
      </w:r>
      <w:r w:rsidR="003429F3">
        <w:rPr>
          <w:bCs/>
        </w:rPr>
        <w:t xml:space="preserve"> that leads to biofilm formation</w:t>
      </w:r>
      <w:r>
        <w:rPr>
          <w:bCs/>
        </w:rPr>
        <w:t xml:space="preserve">. Although </w:t>
      </w:r>
      <w:r w:rsidR="003F5049">
        <w:rPr>
          <w:bCs/>
        </w:rPr>
        <w:t xml:space="preserve">clinical </w:t>
      </w:r>
      <w:r>
        <w:rPr>
          <w:bCs/>
        </w:rPr>
        <w:t xml:space="preserve">observational studies have shown significant efficacy </w:t>
      </w:r>
      <w:r w:rsidR="003429F3">
        <w:rPr>
          <w:bCs/>
        </w:rPr>
        <w:t>using</w:t>
      </w:r>
      <w:r w:rsidR="007326A4">
        <w:rPr>
          <w:bCs/>
        </w:rPr>
        <w:t xml:space="preserve"> intrawound vancomycin powder in spine surgery, a meta-analysis indicated that prospective randomized data do not support this conclusion</w:t>
      </w:r>
      <w:r w:rsidR="00FE5330">
        <w:rPr>
          <w:bCs/>
        </w:rPr>
        <w:t xml:space="preserve"> </w:t>
      </w:r>
      <w:r w:rsidR="0051184C">
        <w:rPr>
          <w:bCs/>
        </w:rPr>
        <w:fldChar w:fldCharType="begin"/>
      </w:r>
      <w:r w:rsidR="00CA5E9B">
        <w:rPr>
          <w:bCs/>
        </w:rPr>
        <w:instrText xml:space="preserve"> ADDIN EN.CITE &lt;EndNote&gt;&lt;Cite&gt;&lt;Author&gt;Evaniew&lt;/Author&gt;&lt;Year&gt;2015&lt;/Year&gt;&lt;RecNum&gt;5497&lt;/RecNum&gt;&lt;DisplayText&gt;&lt;style face="superscript"&gt;46&lt;/style&gt;&lt;/DisplayText&gt;&lt;record&gt;&lt;rec-number&gt;5497&lt;/rec-number&gt;&lt;foreign-keys&gt;&lt;key app="EN" db-id="sd5fdvtxer0de6e9s2rvtw9lawxeewpv5d00" timestamp="1573326491"&gt;5497&lt;/key&gt;&lt;/foreign-keys&gt;&lt;ref-type name="Journal Article"&gt;17&lt;/ref-type&gt;&lt;contributors&gt;&lt;authors&gt;&lt;author&gt;Evaniew, N.&lt;/author&gt;&lt;author&gt;Khan, M.&lt;/author&gt;&lt;author&gt;Drew, B.&lt;/author&gt;&lt;author&gt;Peterson, D.&lt;/author&gt;&lt;author&gt;Bhandari, M.&lt;/author&gt;&lt;author&gt;Ghert, M.&lt;/author&gt;&lt;/authors&gt;&lt;/contributors&gt;&lt;auth-address&gt;Division of Orthopaedics, Department of Surgery, McMaster University, Hamilton, ON, Canada, nathan.evaniew@medportal.ca.&lt;/auth-address&gt;&lt;titles&gt;&lt;title&gt;Intrawound vancomycin to prevent infections after spine surgery: a systematic review and meta-analysis&lt;/title&gt;&lt;secondary-title&gt;Eur Spine J&lt;/secondary-title&gt;&lt;/titles&gt;&lt;periodical&gt;&lt;full-title&gt;European Spine Journal&lt;/full-title&gt;&lt;abbr-1&gt;Eur. Spine J.&lt;/abbr-1&gt;&lt;abbr-2&gt;Eur Spine J&lt;/abbr-2&gt;&lt;/periodical&gt;&lt;pages&gt;533-42&lt;/pages&gt;&lt;volume&gt;24&lt;/volume&gt;&lt;number&gt;3&lt;/number&gt;&lt;edition&gt;2014/05/20&lt;/edition&gt;&lt;keywords&gt;&lt;keyword&gt;Anti-Bacterial Agents/*therapeutic use&lt;/keyword&gt;&lt;keyword&gt;Humans&lt;/keyword&gt;&lt;keyword&gt;Spine/*surgery&lt;/keyword&gt;&lt;keyword&gt;Surgical Wound Infection/*prevention &amp;amp; control&lt;/keyword&gt;&lt;keyword&gt;Treatment Outcome&lt;/keyword&gt;&lt;keyword&gt;Vancomycin/*therapeutic use&lt;/keyword&gt;&lt;/keywords&gt;&lt;dates&gt;&lt;year&gt;2015&lt;/year&gt;&lt;pub-dates&gt;&lt;date&gt;Mar&lt;/date&gt;&lt;/pub-dates&gt;&lt;/dates&gt;&lt;isbn&gt;1432-0932 (Electronic)&amp;#xD;0940-6719 (Linking)&lt;/isbn&gt;&lt;accession-num&gt;24838506&lt;/accession-num&gt;&lt;urls&gt;&lt;related-urls&gt;&lt;url&gt;https://www.ncbi.nlm.nih.gov/pubmed/24838506&lt;/url&gt;&lt;/related-urls&gt;&lt;/urls&gt;&lt;electronic-resource-num&gt;10.1007/s00586-014-3357-0&lt;/electronic-resource-num&gt;&lt;/record&gt;&lt;/Cite&gt;&lt;/EndNote&gt;</w:instrText>
      </w:r>
      <w:r w:rsidR="0051184C">
        <w:rPr>
          <w:bCs/>
        </w:rPr>
        <w:fldChar w:fldCharType="separate"/>
      </w:r>
      <w:r w:rsidR="00CA5E9B" w:rsidRPr="00CA5E9B">
        <w:rPr>
          <w:bCs/>
          <w:noProof/>
          <w:vertAlign w:val="superscript"/>
        </w:rPr>
        <w:t>46</w:t>
      </w:r>
      <w:r w:rsidR="0051184C">
        <w:rPr>
          <w:bCs/>
        </w:rPr>
        <w:fldChar w:fldCharType="end"/>
      </w:r>
      <w:r w:rsidR="007326A4">
        <w:rPr>
          <w:bCs/>
        </w:rPr>
        <w:t xml:space="preserve">. </w:t>
      </w:r>
      <w:r w:rsidR="00153B71">
        <w:rPr>
          <w:bCs/>
        </w:rPr>
        <w:t xml:space="preserve">In the arthroplasty literature, </w:t>
      </w:r>
      <w:r w:rsidR="00117582">
        <w:rPr>
          <w:bCs/>
        </w:rPr>
        <w:t xml:space="preserve">while several </w:t>
      </w:r>
      <w:r w:rsidR="00117582">
        <w:rPr>
          <w:bCs/>
        </w:rPr>
        <w:lastRenderedPageBreak/>
        <w:t xml:space="preserve">retrospective observational </w:t>
      </w:r>
      <w:r w:rsidR="00153B71">
        <w:rPr>
          <w:bCs/>
        </w:rPr>
        <w:t xml:space="preserve">studies have reported significantly decreased infection and re-operation rates in wounds that have </w:t>
      </w:r>
      <w:r w:rsidR="0055021A">
        <w:rPr>
          <w:bCs/>
        </w:rPr>
        <w:t>been treated with vancomycin powder</w:t>
      </w:r>
      <w:r w:rsidR="00FE5330">
        <w:rPr>
          <w:bCs/>
        </w:rPr>
        <w:t xml:space="preserve"> </w:t>
      </w:r>
      <w:r w:rsidR="0051184C">
        <w:rPr>
          <w:bCs/>
        </w:rPr>
        <w:fldChar w:fldCharType="begin"/>
      </w:r>
      <w:r w:rsidR="00CA5E9B">
        <w:rPr>
          <w:bCs/>
        </w:rPr>
        <w:instrText xml:space="preserve"> ADDIN EN.CITE &lt;EndNote&gt;&lt;Cite&gt;&lt;Author&gt;Patel&lt;/Author&gt;&lt;Year&gt;2018&lt;/Year&gt;&lt;RecNum&gt;5498&lt;/RecNum&gt;&lt;DisplayText&gt;&lt;style face="superscript"&gt;47&lt;/style&gt;&lt;/DisplayText&gt;&lt;record&gt;&lt;rec-number&gt;5498&lt;/rec-number&gt;&lt;foreign-keys&gt;&lt;key app="EN" db-id="sd5fdvtxer0de6e9s2rvtw9lawxeewpv5d00" timestamp="1573326604"&gt;5498&lt;/key&gt;&lt;/foreign-keys&gt;&lt;ref-type name="Journal Article"&gt;17&lt;/ref-type&gt;&lt;contributors&gt;&lt;authors&gt;&lt;author&gt;Patel, N. N.&lt;/author&gt;&lt;author&gt;Guild, G. N., 3rd&lt;/author&gt;&lt;author&gt;Kumar, A. R.&lt;/author&gt;&lt;/authors&gt;&lt;/contributors&gt;&lt;auth-address&gt;Department of Orthopaedic Surgery, Emory University School of Medicine, Atlanta, GA, USA.&lt;/auth-address&gt;&lt;titles&gt;&lt;title&gt;Intrawound vancomycin in primary hip and knee arthroplasty: a safe and cost-effective means to decrease early periprosthetic joint infection&lt;/title&gt;&lt;secondary-title&gt;Arthroplast Today&lt;/secondary-title&gt;&lt;/titles&gt;&lt;periodical&gt;&lt;full-title&gt;Arthroplast Today&lt;/full-title&gt;&lt;/periodical&gt;&lt;pages&gt;479-483&lt;/pages&gt;&lt;volume&gt;4&lt;/volume&gt;&lt;number&gt;4&lt;/number&gt;&lt;edition&gt;2018/12/19&lt;/edition&gt;&lt;keywords&gt;&lt;keyword&gt;Infection&lt;/keyword&gt;&lt;keyword&gt;Primary arthroplasty&lt;/keyword&gt;&lt;keyword&gt;Vancomycin&lt;/keyword&gt;&lt;/keywords&gt;&lt;dates&gt;&lt;year&gt;2018&lt;/year&gt;&lt;pub-dates&gt;&lt;date&gt;Dec&lt;/date&gt;&lt;/pub-dates&gt;&lt;/dates&gt;&lt;isbn&gt;2352-3441 (Print)&amp;#xD;2352-3441 (Linking)&lt;/isbn&gt;&lt;accession-num&gt;30560180&lt;/accession-num&gt;&lt;urls&gt;&lt;related-urls&gt;&lt;url&gt;https://www.ncbi.nlm.nih.gov/pubmed/30560180&lt;/url&gt;&lt;/related-urls&gt;&lt;/urls&gt;&lt;custom2&gt;PMC6287227&lt;/custom2&gt;&lt;electronic-resource-num&gt;10.1016/j.artd.2018.07.011&lt;/electronic-resource-num&gt;&lt;/record&gt;&lt;/Cite&gt;&lt;/EndNote&gt;</w:instrText>
      </w:r>
      <w:r w:rsidR="0051184C">
        <w:rPr>
          <w:bCs/>
        </w:rPr>
        <w:fldChar w:fldCharType="separate"/>
      </w:r>
      <w:r w:rsidR="00CA5E9B" w:rsidRPr="00CA5E9B">
        <w:rPr>
          <w:bCs/>
          <w:noProof/>
          <w:vertAlign w:val="superscript"/>
        </w:rPr>
        <w:t>47</w:t>
      </w:r>
      <w:r w:rsidR="0051184C">
        <w:rPr>
          <w:bCs/>
        </w:rPr>
        <w:fldChar w:fldCharType="end"/>
      </w:r>
      <w:r w:rsidR="003F5049">
        <w:rPr>
          <w:bCs/>
        </w:rPr>
        <w:t xml:space="preserve">, </w:t>
      </w:r>
      <w:r w:rsidR="0055021A">
        <w:rPr>
          <w:bCs/>
        </w:rPr>
        <w:t xml:space="preserve"> others have found significantly increased aseptic wound complications </w:t>
      </w:r>
      <w:r w:rsidR="003429F3">
        <w:rPr>
          <w:bCs/>
        </w:rPr>
        <w:t>attributed to the</w:t>
      </w:r>
      <w:r w:rsidR="0055021A">
        <w:rPr>
          <w:bCs/>
        </w:rPr>
        <w:t xml:space="preserve"> vancomycin powder, possibly related to local </w:t>
      </w:r>
      <w:r w:rsidR="00876EF6">
        <w:rPr>
          <w:bCs/>
        </w:rPr>
        <w:t xml:space="preserve">adverse </w:t>
      </w:r>
      <w:r w:rsidR="0055021A">
        <w:rPr>
          <w:bCs/>
        </w:rPr>
        <w:t>response</w:t>
      </w:r>
      <w:r w:rsidR="00FE5330">
        <w:rPr>
          <w:bCs/>
        </w:rPr>
        <w:t xml:space="preserve"> </w:t>
      </w:r>
      <w:r w:rsidR="0051184C">
        <w:rPr>
          <w:bCs/>
        </w:rPr>
        <w:fldChar w:fldCharType="begin">
          <w:fldData xml:space="preserve">PEVuZE5vdGU+PENpdGU+PEF1dGhvcj5IYW5hZGE8L0F1dGhvcj48WWVhcj4yMDE5PC9ZZWFyPjxS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</w:fldData>
        </w:fldChar>
      </w:r>
      <w:r w:rsidR="00CA5E9B">
        <w:rPr>
          <w:bCs/>
        </w:rPr>
        <w:instrText xml:space="preserve"> ADDIN EN.CITE </w:instrText>
      </w:r>
      <w:r w:rsidR="00CA5E9B">
        <w:rPr>
          <w:bCs/>
        </w:rPr>
        <w:fldChar w:fldCharType="begin">
          <w:fldData xml:space="preserve">PEVuZE5vdGU+PENpdGU+PEF1dGhvcj5IYW5hZGE8L0F1dGhvcj48WWVhcj4yMDE5PC9ZZWFyPjxS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</w:fldData>
        </w:fldChar>
      </w:r>
      <w:r w:rsidR="00CA5E9B">
        <w:rPr>
          <w:bCs/>
        </w:rPr>
        <w:instrText xml:space="preserve"> ADDIN EN.CITE.DATA </w:instrText>
      </w:r>
      <w:r w:rsidR="00CA5E9B">
        <w:rPr>
          <w:bCs/>
        </w:rPr>
      </w:r>
      <w:r w:rsidR="00CA5E9B">
        <w:rPr>
          <w:bCs/>
        </w:rPr>
        <w:fldChar w:fldCharType="end"/>
      </w:r>
      <w:r w:rsidR="0051184C">
        <w:rPr>
          <w:bCs/>
        </w:rPr>
      </w:r>
      <w:r w:rsidR="0051184C">
        <w:rPr>
          <w:bCs/>
        </w:rPr>
        <w:fldChar w:fldCharType="separate"/>
      </w:r>
      <w:r w:rsidR="00CA5E9B" w:rsidRPr="00CA5E9B">
        <w:rPr>
          <w:bCs/>
          <w:noProof/>
          <w:vertAlign w:val="superscript"/>
        </w:rPr>
        <w:t>48</w:t>
      </w:r>
      <w:r w:rsidR="0051184C">
        <w:rPr>
          <w:bCs/>
        </w:rPr>
        <w:fldChar w:fldCharType="end"/>
      </w:r>
      <w:r w:rsidR="0059059E">
        <w:rPr>
          <w:bCs/>
          <w:lang w:val="en-CA"/>
        </w:rPr>
        <w:t xml:space="preserve">. </w:t>
      </w:r>
      <w:r w:rsidR="003F5049">
        <w:rPr>
          <w:bCs/>
          <w:lang w:val="en-CA"/>
        </w:rPr>
        <w:t>Currently there is no high</w:t>
      </w:r>
      <w:r w:rsidR="00945139">
        <w:rPr>
          <w:bCs/>
          <w:lang w:val="en-CA"/>
        </w:rPr>
        <w:t>-</w:t>
      </w:r>
      <w:r w:rsidR="003F5049">
        <w:rPr>
          <w:bCs/>
          <w:lang w:val="en-CA"/>
        </w:rPr>
        <w:t>level evidence to direct the use of intrawound vancomycin powder</w:t>
      </w:r>
      <w:r w:rsidR="00945139">
        <w:rPr>
          <w:bCs/>
          <w:lang w:val="en-CA"/>
        </w:rPr>
        <w:t>.  A</w:t>
      </w:r>
      <w:r w:rsidR="003F5049">
        <w:rPr>
          <w:bCs/>
          <w:lang w:val="en-CA"/>
        </w:rPr>
        <w:t>lthough there may be</w:t>
      </w:r>
      <w:r w:rsidR="003F5049" w:rsidRPr="005E0D78">
        <w:rPr>
          <w:bCs/>
          <w:lang w:val="en-CA"/>
        </w:rPr>
        <w:t xml:space="preserve"> some efficacy, adverse effects should be considered. </w:t>
      </w:r>
    </w:p>
    <w:p w14:paraId="5913069C" w14:textId="5693B2D0" w:rsidR="005E0D78" w:rsidRDefault="00D30373" w:rsidP="005E0D78">
      <w:pPr>
        <w:spacing w:line="480" w:lineRule="auto"/>
        <w:ind w:firstLine="720"/>
        <w:rPr>
          <w:bCs/>
          <w:lang w:val="en-CA"/>
        </w:rPr>
      </w:pPr>
      <w:r w:rsidRPr="005E0D78">
        <w:rPr>
          <w:bCs/>
          <w:lang w:val="en-CA"/>
        </w:rPr>
        <w:t xml:space="preserve">Absorbable calcium based mineral bone fillers are used to </w:t>
      </w:r>
      <w:r w:rsidR="003429F3">
        <w:rPr>
          <w:bCs/>
          <w:lang w:val="en-CA"/>
        </w:rPr>
        <w:t>deliver</w:t>
      </w:r>
      <w:r w:rsidRPr="005E0D78">
        <w:rPr>
          <w:bCs/>
          <w:lang w:val="en-CA"/>
        </w:rPr>
        <w:t xml:space="preserve"> antibiotics locally in an attempt to achieve the sustained high concentrations required to kill biofilms. In addition</w:t>
      </w:r>
      <w:r w:rsidR="007E4BE8" w:rsidRPr="005E0D78">
        <w:rPr>
          <w:bCs/>
          <w:lang w:val="en-CA"/>
        </w:rPr>
        <w:t>,</w:t>
      </w:r>
      <w:r w:rsidRPr="005E0D78">
        <w:rPr>
          <w:bCs/>
          <w:lang w:val="en-CA"/>
        </w:rPr>
        <w:t xml:space="preserve"> since they </w:t>
      </w:r>
      <w:r w:rsidR="007E4BE8" w:rsidRPr="005E0D78">
        <w:rPr>
          <w:bCs/>
          <w:lang w:val="en-CA"/>
        </w:rPr>
        <w:t xml:space="preserve">slowly </w:t>
      </w:r>
      <w:r w:rsidRPr="005E0D78">
        <w:rPr>
          <w:bCs/>
          <w:lang w:val="en-CA"/>
        </w:rPr>
        <w:t xml:space="preserve">resorb </w:t>
      </w:r>
      <w:r w:rsidR="007E4BE8" w:rsidRPr="005E0D78">
        <w:rPr>
          <w:bCs/>
          <w:lang w:val="en-CA"/>
        </w:rPr>
        <w:t>over periods of weeks they end up</w:t>
      </w:r>
      <w:r w:rsidRPr="005E0D78">
        <w:rPr>
          <w:bCs/>
          <w:lang w:val="en-CA"/>
        </w:rPr>
        <w:t xml:space="preserve"> </w:t>
      </w:r>
      <w:r w:rsidR="007E4BE8" w:rsidRPr="005E0D78">
        <w:rPr>
          <w:bCs/>
          <w:lang w:val="en-CA"/>
        </w:rPr>
        <w:t>releasing</w:t>
      </w:r>
      <w:r w:rsidRPr="005E0D78">
        <w:rPr>
          <w:bCs/>
          <w:lang w:val="en-CA"/>
        </w:rPr>
        <w:t xml:space="preserve"> all of the antibiotic</w:t>
      </w:r>
      <w:r w:rsidR="00A473C4">
        <w:rPr>
          <w:bCs/>
          <w:lang w:val="en-CA"/>
        </w:rPr>
        <w:t>.  The</w:t>
      </w:r>
      <w:r w:rsidR="007E4BE8" w:rsidRPr="005E0D78">
        <w:rPr>
          <w:bCs/>
          <w:lang w:val="en-CA"/>
        </w:rPr>
        <w:t xml:space="preserve"> release from PMMA is limited by </w:t>
      </w:r>
      <w:r w:rsidR="00DD339C">
        <w:rPr>
          <w:bCs/>
          <w:lang w:val="en-CA"/>
        </w:rPr>
        <w:t>insoluble polymer,</w:t>
      </w:r>
      <w:r w:rsidR="007E4BE8" w:rsidRPr="005E0D78">
        <w:rPr>
          <w:bCs/>
          <w:lang w:val="en-CA"/>
        </w:rPr>
        <w:t xml:space="preserve"> such that antibiotic </w:t>
      </w:r>
      <w:r w:rsidR="00355859" w:rsidRPr="005E0D78">
        <w:rPr>
          <w:bCs/>
          <w:lang w:val="en-CA"/>
        </w:rPr>
        <w:t xml:space="preserve">is </w:t>
      </w:r>
      <w:r w:rsidR="007E4BE8" w:rsidRPr="005E0D78">
        <w:rPr>
          <w:bCs/>
          <w:lang w:val="en-CA"/>
        </w:rPr>
        <w:t>retained</w:t>
      </w:r>
      <w:r w:rsidR="00355859" w:rsidRPr="005E0D78">
        <w:rPr>
          <w:bCs/>
          <w:lang w:val="en-CA"/>
        </w:rPr>
        <w:t xml:space="preserve"> with long term sub therapeutic release</w:t>
      </w:r>
      <w:r w:rsidR="007E4BE8" w:rsidRPr="005E0D78">
        <w:rPr>
          <w:bCs/>
          <w:lang w:val="en-CA"/>
        </w:rPr>
        <w:t xml:space="preserve">. </w:t>
      </w:r>
      <w:r w:rsidR="008A12F3" w:rsidRPr="005E0D78">
        <w:rPr>
          <w:bCs/>
          <w:lang w:val="en-CA"/>
        </w:rPr>
        <w:t>Each of these delivery methods has advantages and limitations and it is possible that optimal combinations can be found for the prevention of biofilm formation or the treatment of biofilm that might remain after debridement.</w:t>
      </w:r>
    </w:p>
    <w:p w14:paraId="0E8812A4" w14:textId="4954DDEE" w:rsidR="005E0D78" w:rsidRPr="005E0D78" w:rsidRDefault="005D4DD3" w:rsidP="005E0D78">
      <w:pPr>
        <w:spacing w:line="480" w:lineRule="auto"/>
        <w:ind w:firstLine="720"/>
      </w:pPr>
      <w:r w:rsidRPr="005E0D78">
        <w:rPr>
          <w:bCs/>
          <w:lang w:val="en-CA"/>
        </w:rPr>
        <w:t xml:space="preserve">Anti-bacterial coating of implants may serve to inhibit both bacterial adhesion and biofilm formation. </w:t>
      </w:r>
      <w:r w:rsidR="00E165DE" w:rsidRPr="005E0D78">
        <w:rPr>
          <w:bCs/>
          <w:lang w:val="en-CA"/>
        </w:rPr>
        <w:t xml:space="preserve">Anti-bacterial silver coatings have been assessed </w:t>
      </w:r>
      <w:r w:rsidR="00E165DE" w:rsidRPr="003B5012">
        <w:rPr>
          <w:bCs/>
          <w:i/>
          <w:iCs/>
          <w:lang w:val="en-CA"/>
        </w:rPr>
        <w:t>in vitro</w:t>
      </w:r>
      <w:r w:rsidR="00E165DE" w:rsidRPr="005E0D78">
        <w:rPr>
          <w:bCs/>
          <w:lang w:val="en-CA"/>
        </w:rPr>
        <w:t xml:space="preserve"> and </w:t>
      </w:r>
      <w:r w:rsidR="00E165DE" w:rsidRPr="003B5012">
        <w:rPr>
          <w:bCs/>
          <w:i/>
          <w:iCs/>
          <w:lang w:val="en-CA"/>
        </w:rPr>
        <w:t>in vivo</w:t>
      </w:r>
      <w:r w:rsidR="00E165DE" w:rsidRPr="005E0D78">
        <w:rPr>
          <w:bCs/>
          <w:lang w:val="en-CA"/>
        </w:rPr>
        <w:t xml:space="preserve"> and </w:t>
      </w:r>
      <w:r w:rsidR="00CF3C66" w:rsidRPr="005E0D78">
        <w:rPr>
          <w:bCs/>
          <w:lang w:val="en-CA"/>
        </w:rPr>
        <w:t xml:space="preserve">have </w:t>
      </w:r>
      <w:r w:rsidR="00E165DE" w:rsidRPr="005E0D78">
        <w:rPr>
          <w:bCs/>
          <w:lang w:val="en-CA"/>
        </w:rPr>
        <w:t xml:space="preserve">been found to be anti-infective and biocompatible </w:t>
      </w:r>
      <w:r w:rsidR="00606BF3" w:rsidRPr="005E0D78">
        <w:rPr>
          <w:bCs/>
          <w:lang w:val="en-CA"/>
        </w:rPr>
        <w:fldChar w:fldCharType="begin">
          <w:fldData xml:space="preserve">PEVuZE5vdGU+PENpdGU+PEF1dGhvcj5LdWVobDwvQXV0aG9yPjxZZWFyPjIwMTY8L1llYXI+PFJl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</w:fldData>
        </w:fldChar>
      </w:r>
      <w:r w:rsidR="00CA5E9B">
        <w:rPr>
          <w:bCs/>
          <w:lang w:val="en-CA"/>
        </w:rPr>
        <w:instrText xml:space="preserve"> ADDIN EN.CITE </w:instrText>
      </w:r>
      <w:r w:rsidR="00CA5E9B">
        <w:rPr>
          <w:bCs/>
          <w:lang w:val="en-CA"/>
        </w:rPr>
        <w:fldChar w:fldCharType="begin">
          <w:fldData xml:space="preserve">PEVuZE5vdGU+PENpdGU+PEF1dGhvcj5LdWVobDwvQXV0aG9yPjxZZWFyPjIwMTY8L1llYXI+PFJl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</w:fldData>
        </w:fldChar>
      </w:r>
      <w:r w:rsidR="00CA5E9B">
        <w:rPr>
          <w:bCs/>
          <w:lang w:val="en-CA"/>
        </w:rPr>
        <w:instrText xml:space="preserve"> ADDIN EN.CITE.DATA </w:instrText>
      </w:r>
      <w:r w:rsidR="00CA5E9B">
        <w:rPr>
          <w:bCs/>
          <w:lang w:val="en-CA"/>
        </w:rPr>
      </w:r>
      <w:r w:rsidR="00CA5E9B">
        <w:rPr>
          <w:bCs/>
          <w:lang w:val="en-CA"/>
        </w:rPr>
        <w:fldChar w:fldCharType="end"/>
      </w:r>
      <w:r w:rsidR="00606BF3" w:rsidRPr="005E0D78">
        <w:rPr>
          <w:bCs/>
          <w:lang w:val="en-CA"/>
        </w:rPr>
      </w:r>
      <w:r w:rsidR="00606BF3" w:rsidRPr="005E0D78">
        <w:rPr>
          <w:bCs/>
          <w:lang w:val="en-CA"/>
        </w:rPr>
        <w:fldChar w:fldCharType="separate"/>
      </w:r>
      <w:r w:rsidR="00CA5E9B" w:rsidRPr="00CA5E9B">
        <w:rPr>
          <w:bCs/>
          <w:noProof/>
          <w:vertAlign w:val="superscript"/>
          <w:lang w:val="en-CA"/>
        </w:rPr>
        <w:t>49</w:t>
      </w:r>
      <w:r w:rsidR="00606BF3" w:rsidRPr="005E0D78">
        <w:rPr>
          <w:bCs/>
          <w:lang w:val="en-CA"/>
        </w:rPr>
        <w:fldChar w:fldCharType="end"/>
      </w:r>
      <w:r w:rsidR="00E165DE" w:rsidRPr="005E0D78">
        <w:rPr>
          <w:bCs/>
          <w:lang w:val="en-CA"/>
        </w:rPr>
        <w:t>. This approach has been slow to be adopted in practice due to concerns related to cost; however some have argued that the reduction in implant infection</w:t>
      </w:r>
      <w:r w:rsidRPr="005E0D78">
        <w:rPr>
          <w:bCs/>
          <w:lang w:val="en-CA"/>
        </w:rPr>
        <w:t>-</w:t>
      </w:r>
      <w:r w:rsidR="00E165DE" w:rsidRPr="005E0D78">
        <w:rPr>
          <w:bCs/>
          <w:lang w:val="en-CA"/>
        </w:rPr>
        <w:t>related costs far outweigh</w:t>
      </w:r>
      <w:r w:rsidR="005E0BB1" w:rsidRPr="005E0D78">
        <w:rPr>
          <w:bCs/>
          <w:lang w:val="en-CA"/>
        </w:rPr>
        <w:t xml:space="preserve"> </w:t>
      </w:r>
      <w:r w:rsidR="00E165DE" w:rsidRPr="005E0D78">
        <w:rPr>
          <w:bCs/>
          <w:lang w:val="en-CA"/>
        </w:rPr>
        <w:t xml:space="preserve">the increased costs of the coated implant </w:t>
      </w:r>
      <w:r w:rsidR="00606BF3" w:rsidRPr="005E0D78">
        <w:rPr>
          <w:bCs/>
          <w:lang w:val="en-CA"/>
        </w:rPr>
        <w:fldChar w:fldCharType="begin">
          <w:fldData xml:space="preserve">PEVuZE5vdGU+PENpdGU+PEF1dGhvcj5Sb21hbm88L0F1dGhvcj48WWVhcj4yMDE5PC9ZZWFyPjxS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</w:fldData>
        </w:fldChar>
      </w:r>
      <w:r w:rsidR="00CA5E9B">
        <w:rPr>
          <w:bCs/>
          <w:lang w:val="en-CA"/>
        </w:rPr>
        <w:instrText xml:space="preserve"> ADDIN EN.CITE </w:instrText>
      </w:r>
      <w:r w:rsidR="00CA5E9B">
        <w:rPr>
          <w:bCs/>
          <w:lang w:val="en-CA"/>
        </w:rPr>
        <w:fldChar w:fldCharType="begin">
          <w:fldData xml:space="preserve">PEVuZE5vdGU+PENpdGU+PEF1dGhvcj5Sb21hbm88L0F1dGhvcj48WWVhcj4yMDE5PC9ZZWFyPjxS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</w:fldData>
        </w:fldChar>
      </w:r>
      <w:r w:rsidR="00CA5E9B">
        <w:rPr>
          <w:bCs/>
          <w:lang w:val="en-CA"/>
        </w:rPr>
        <w:instrText xml:space="preserve"> ADDIN EN.CITE.DATA </w:instrText>
      </w:r>
      <w:r w:rsidR="00CA5E9B">
        <w:rPr>
          <w:bCs/>
          <w:lang w:val="en-CA"/>
        </w:rPr>
      </w:r>
      <w:r w:rsidR="00CA5E9B">
        <w:rPr>
          <w:bCs/>
          <w:lang w:val="en-CA"/>
        </w:rPr>
        <w:fldChar w:fldCharType="end"/>
      </w:r>
      <w:r w:rsidR="00606BF3" w:rsidRPr="005E0D78">
        <w:rPr>
          <w:bCs/>
          <w:lang w:val="en-CA"/>
        </w:rPr>
      </w:r>
      <w:r w:rsidR="00606BF3" w:rsidRPr="005E0D78">
        <w:rPr>
          <w:bCs/>
          <w:lang w:val="en-CA"/>
        </w:rPr>
        <w:fldChar w:fldCharType="separate"/>
      </w:r>
      <w:r w:rsidR="00CA5E9B" w:rsidRPr="00CA5E9B">
        <w:rPr>
          <w:bCs/>
          <w:noProof/>
          <w:vertAlign w:val="superscript"/>
          <w:lang w:val="en-CA"/>
        </w:rPr>
        <w:t>50</w:t>
      </w:r>
      <w:r w:rsidR="00606BF3" w:rsidRPr="005E0D78">
        <w:rPr>
          <w:bCs/>
          <w:lang w:val="en-CA"/>
        </w:rPr>
        <w:fldChar w:fldCharType="end"/>
      </w:r>
      <w:r w:rsidR="005E0BB1" w:rsidRPr="005E0D78">
        <w:rPr>
          <w:bCs/>
          <w:lang w:val="en-CA"/>
        </w:rPr>
        <w:t xml:space="preserve">. </w:t>
      </w:r>
      <w:r w:rsidR="005E0D78" w:rsidRPr="005E0D78">
        <w:rPr>
          <w:bCs/>
          <w:lang w:val="en-CA"/>
        </w:rPr>
        <w:t xml:space="preserve"> Unfortunately, t</w:t>
      </w:r>
      <w:r w:rsidR="00AD0F52" w:rsidRPr="005E0D78">
        <w:rPr>
          <w:bCs/>
          <w:lang w:val="en-CA"/>
        </w:rPr>
        <w:t xml:space="preserve">here is </w:t>
      </w:r>
      <w:r w:rsidR="00CF3C66" w:rsidRPr="005E0D78">
        <w:rPr>
          <w:bCs/>
          <w:lang w:val="en-CA"/>
        </w:rPr>
        <w:t>very limited</w:t>
      </w:r>
      <w:r w:rsidR="00AD0F52" w:rsidRPr="005E0D78">
        <w:rPr>
          <w:bCs/>
          <w:lang w:val="en-CA"/>
        </w:rPr>
        <w:t xml:space="preserve"> clinical data to support the use of silver-coated implants</w:t>
      </w:r>
      <w:r w:rsidR="005E0D78" w:rsidRPr="005E0D78">
        <w:t xml:space="preserve"> </w:t>
      </w:r>
      <w:r w:rsidR="005E0D78">
        <w:rPr>
          <w:bCs/>
          <w:lang w:val="en-CA"/>
        </w:rPr>
        <w:fldChar w:fldCharType="begin">
          <w:fldData xml:space="preserve">PEVuZE5vdGU+PENpdGU+PEF1dGhvcj5TY2htb2xkZXJzPC9BdXRob3I+PFllYXI+MjAxNzwvWWVh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</w:fldData>
        </w:fldChar>
      </w:r>
      <w:r w:rsidR="00CA5E9B">
        <w:rPr>
          <w:bCs/>
          <w:lang w:val="en-CA"/>
        </w:rPr>
        <w:instrText xml:space="preserve"> ADDIN EN.CITE </w:instrText>
      </w:r>
      <w:r w:rsidR="00CA5E9B">
        <w:rPr>
          <w:bCs/>
          <w:lang w:val="en-CA"/>
        </w:rPr>
        <w:fldChar w:fldCharType="begin">
          <w:fldData xml:space="preserve">PEVuZE5vdGU+PENpdGU+PEF1dGhvcj5TY2htb2xkZXJzPC9BdXRob3I+PFllYXI+MjAxNzwvWWVh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</w:fldData>
        </w:fldChar>
      </w:r>
      <w:r w:rsidR="00CA5E9B">
        <w:rPr>
          <w:bCs/>
          <w:lang w:val="en-CA"/>
        </w:rPr>
        <w:instrText xml:space="preserve"> ADDIN EN.CITE.DATA </w:instrText>
      </w:r>
      <w:r w:rsidR="00CA5E9B">
        <w:rPr>
          <w:bCs/>
          <w:lang w:val="en-CA"/>
        </w:rPr>
      </w:r>
      <w:r w:rsidR="00CA5E9B">
        <w:rPr>
          <w:bCs/>
          <w:lang w:val="en-CA"/>
        </w:rPr>
        <w:fldChar w:fldCharType="end"/>
      </w:r>
      <w:r w:rsidR="005E0D78">
        <w:rPr>
          <w:bCs/>
          <w:lang w:val="en-CA"/>
        </w:rPr>
      </w:r>
      <w:r w:rsidR="005E0D78">
        <w:rPr>
          <w:bCs/>
          <w:lang w:val="en-CA"/>
        </w:rPr>
        <w:fldChar w:fldCharType="separate"/>
      </w:r>
      <w:r w:rsidR="00CA5E9B" w:rsidRPr="00CA5E9B">
        <w:rPr>
          <w:bCs/>
          <w:noProof/>
          <w:vertAlign w:val="superscript"/>
          <w:lang w:val="en-CA"/>
        </w:rPr>
        <w:t>51</w:t>
      </w:r>
      <w:r w:rsidR="005E0D78">
        <w:rPr>
          <w:bCs/>
          <w:lang w:val="en-CA"/>
        </w:rPr>
        <w:fldChar w:fldCharType="end"/>
      </w:r>
      <w:r w:rsidR="00AD0F52" w:rsidRPr="005E0D78">
        <w:rPr>
          <w:bCs/>
          <w:lang w:val="en-CA"/>
        </w:rPr>
        <w:t xml:space="preserve">; this may be due to the lack of </w:t>
      </w:r>
      <w:r w:rsidR="00A16D05" w:rsidRPr="005E0D78">
        <w:rPr>
          <w:bCs/>
          <w:lang w:val="en-CA"/>
        </w:rPr>
        <w:t xml:space="preserve">available devices and </w:t>
      </w:r>
      <w:r w:rsidR="00AD0F52" w:rsidRPr="005E0D78">
        <w:rPr>
          <w:bCs/>
          <w:lang w:val="en-CA"/>
        </w:rPr>
        <w:t>published studies.</w:t>
      </w:r>
      <w:r w:rsidR="005E0D78" w:rsidRPr="005E0D78">
        <w:rPr>
          <w:bCs/>
          <w:lang w:val="en-CA"/>
        </w:rPr>
        <w:t xml:space="preserve">  There is also a </w:t>
      </w:r>
      <w:proofErr w:type="gramStart"/>
      <w:r w:rsidR="005E0D78" w:rsidRPr="005E0D78">
        <w:rPr>
          <w:color w:val="000000"/>
          <w:shd w:val="clear" w:color="auto" w:fill="FFFFFF"/>
        </w:rPr>
        <w:t>poly(</w:t>
      </w:r>
      <w:proofErr w:type="gramEnd"/>
      <w:r w:rsidR="005E0D78" w:rsidRPr="005E0D78">
        <w:rPr>
          <w:color w:val="000000"/>
          <w:shd w:val="clear" w:color="auto" w:fill="FFFFFF"/>
        </w:rPr>
        <w:t>D,L-lactide) (PDLLA)/gentamicin</w:t>
      </w:r>
      <w:r w:rsidR="005E0D78">
        <w:rPr>
          <w:bCs/>
          <w:lang w:val="en-CA"/>
        </w:rPr>
        <w:t xml:space="preserve"> coated nail undergoing FDA approval for tibial fractures</w:t>
      </w:r>
      <w:r w:rsidR="005E0D78" w:rsidRPr="005E0D78">
        <w:t>. The coating releases gentamicin over a period</w:t>
      </w:r>
      <w:r w:rsidR="005E0D78">
        <w:t xml:space="preserve"> </w:t>
      </w:r>
      <w:r w:rsidR="005E0D78" w:rsidRPr="005E0D78">
        <w:t xml:space="preserve">of two weeks, </w:t>
      </w:r>
      <w:r w:rsidR="00DD339C">
        <w:t>following</w:t>
      </w:r>
      <w:r w:rsidR="005E0D78" w:rsidRPr="005E0D78">
        <w:t xml:space="preserve"> a burst release in the </w:t>
      </w:r>
      <w:r w:rsidR="00BF5C0D">
        <w:t>initial</w:t>
      </w:r>
      <w:r w:rsidR="005E0D78" w:rsidRPr="005E0D78">
        <w:t xml:space="preserve"> days. Two clinical studies evaluated these gentamicin-coated tibia nails in acute complex </w:t>
      </w:r>
      <w:r w:rsidR="005E0D78" w:rsidRPr="005E0D78">
        <w:lastRenderedPageBreak/>
        <w:t>fractures and revision cases</w:t>
      </w:r>
      <w:r w:rsidR="005E0D78">
        <w:t>, in which</w:t>
      </w:r>
      <w:r w:rsidR="005E0D78" w:rsidRPr="005E0D78">
        <w:t xml:space="preserve"> no postoperative infectious complications were documented</w:t>
      </w:r>
      <w:r w:rsidR="005E0D78">
        <w:t xml:space="preserve"> </w:t>
      </w:r>
      <w:r w:rsidR="005E0D78">
        <w:fldChar w:fldCharType="begin">
          <w:fldData xml:space="preserve">PEVuZE5vdGU+PENpdGU+PEF1dGhvcj5GdWNoczwvQXV0aG9yPjxZZWFyPjIwMTE8L1llYXI+PFJl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</w:fldData>
        </w:fldChar>
      </w:r>
      <w:r w:rsidR="00CA5E9B">
        <w:instrText xml:space="preserve"> ADDIN EN.CITE </w:instrText>
      </w:r>
      <w:r w:rsidR="00CA5E9B">
        <w:fldChar w:fldCharType="begin">
          <w:fldData xml:space="preserve">PEVuZE5vdGU+PENpdGU+PEF1dGhvcj5GdWNoczwvQXV0aG9yPjxZZWFyPjIwMTE8L1llYXI+PFJl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</w:fldData>
        </w:fldChar>
      </w:r>
      <w:r w:rsidR="00CA5E9B">
        <w:instrText xml:space="preserve"> ADDIN EN.CITE.DATA </w:instrText>
      </w:r>
      <w:r w:rsidR="00CA5E9B">
        <w:fldChar w:fldCharType="end"/>
      </w:r>
      <w:r w:rsidR="005E0D78">
        <w:fldChar w:fldCharType="separate"/>
      </w:r>
      <w:r w:rsidR="00CA5E9B" w:rsidRPr="00CA5E9B">
        <w:rPr>
          <w:noProof/>
          <w:vertAlign w:val="superscript"/>
        </w:rPr>
        <w:t>52; 53</w:t>
      </w:r>
      <w:r w:rsidR="005E0D78">
        <w:fldChar w:fldCharType="end"/>
      </w:r>
      <w:r w:rsidR="005E0D78">
        <w:t>.</w:t>
      </w:r>
      <w:r w:rsidR="005E0D78" w:rsidRPr="005E0D78">
        <w:t xml:space="preserve"> </w:t>
      </w:r>
    </w:p>
    <w:p w14:paraId="0159DBD0" w14:textId="2A728C33" w:rsidR="00207992" w:rsidRDefault="00207992" w:rsidP="00207992">
      <w:pPr>
        <w:spacing w:line="480" w:lineRule="auto"/>
        <w:ind w:firstLine="360"/>
        <w:rPr>
          <w:bCs/>
          <w:lang w:val="en-CA"/>
        </w:rPr>
      </w:pPr>
      <w:r w:rsidRPr="005E0D78">
        <w:rPr>
          <w:bCs/>
          <w:lang w:val="en-CA"/>
        </w:rPr>
        <w:t>There are many promising strategies being</w:t>
      </w:r>
      <w:r w:rsidRPr="00497F39">
        <w:rPr>
          <w:bCs/>
          <w:lang w:val="en-CA"/>
        </w:rPr>
        <w:t xml:space="preserve"> developed in the laboratory that have applications for orthopedic infections, </w:t>
      </w:r>
      <w:r>
        <w:rPr>
          <w:bCs/>
          <w:lang w:val="en-CA"/>
        </w:rPr>
        <w:t xml:space="preserve">and the subject has been reviewed elsewhere </w:t>
      </w:r>
      <w:r>
        <w:rPr>
          <w:bCs/>
          <w:lang w:val="en-CA"/>
        </w:rPr>
        <w:fldChar w:fldCharType="begin">
          <w:fldData xml:space="preserve">PEVuZE5vdGU+PENpdGU+PEF1dGhvcj5Nb3JpYXJ0eTwvQXV0aG9yPjxZZWFyPjIwMTY8L1llYXI+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</w:fldData>
        </w:fldChar>
      </w:r>
      <w:r w:rsidR="00CA5E9B">
        <w:rPr>
          <w:bCs/>
          <w:lang w:val="en-CA"/>
        </w:rPr>
        <w:instrText xml:space="preserve"> ADDIN EN.CITE </w:instrText>
      </w:r>
      <w:r w:rsidR="00CA5E9B">
        <w:rPr>
          <w:bCs/>
          <w:lang w:val="en-CA"/>
        </w:rPr>
        <w:fldChar w:fldCharType="begin">
          <w:fldData xml:space="preserve">PEVuZE5vdGU+PENpdGU+PEF1dGhvcj5Nb3JpYXJ0eTwvQXV0aG9yPjxZZWFyPjIwMTY8L1llYXI+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</w:fldData>
        </w:fldChar>
      </w:r>
      <w:r w:rsidR="00CA5E9B">
        <w:rPr>
          <w:bCs/>
          <w:lang w:val="en-CA"/>
        </w:rPr>
        <w:instrText xml:space="preserve"> ADDIN EN.CITE.DATA </w:instrText>
      </w:r>
      <w:r w:rsidR="00CA5E9B">
        <w:rPr>
          <w:bCs/>
          <w:lang w:val="en-CA"/>
        </w:rPr>
      </w:r>
      <w:r w:rsidR="00CA5E9B">
        <w:rPr>
          <w:bCs/>
          <w:lang w:val="en-CA"/>
        </w:rPr>
        <w:fldChar w:fldCharType="end"/>
      </w:r>
      <w:r>
        <w:rPr>
          <w:bCs/>
          <w:lang w:val="en-CA"/>
        </w:rPr>
      </w:r>
      <w:r>
        <w:rPr>
          <w:bCs/>
          <w:lang w:val="en-CA"/>
        </w:rPr>
        <w:fldChar w:fldCharType="separate"/>
      </w:r>
      <w:r w:rsidR="00CA5E9B" w:rsidRPr="00CA5E9B">
        <w:rPr>
          <w:bCs/>
          <w:noProof/>
          <w:vertAlign w:val="superscript"/>
          <w:lang w:val="en-CA"/>
        </w:rPr>
        <w:t>54</w:t>
      </w:r>
      <w:r>
        <w:rPr>
          <w:bCs/>
          <w:lang w:val="en-CA"/>
        </w:rPr>
        <w:fldChar w:fldCharType="end"/>
      </w:r>
      <w:r w:rsidRPr="00497F39">
        <w:rPr>
          <w:bCs/>
          <w:lang w:val="en-CA"/>
        </w:rPr>
        <w:t xml:space="preserve">.   </w:t>
      </w:r>
      <w:r>
        <w:rPr>
          <w:bCs/>
          <w:lang w:val="en-CA"/>
        </w:rPr>
        <w:t xml:space="preserve">Transforming these strategies </w:t>
      </w:r>
      <w:r>
        <w:rPr>
          <w:rFonts w:eastAsiaTheme="minorHAnsi"/>
          <w:bCs/>
        </w:rPr>
        <w:t xml:space="preserve">from the laboratory </w:t>
      </w:r>
      <w:r w:rsidRPr="000B5487">
        <w:rPr>
          <w:rFonts w:eastAsiaTheme="minorHAnsi"/>
          <w:bCs/>
        </w:rPr>
        <w:t>bench and small animals</w:t>
      </w:r>
      <w:r>
        <w:rPr>
          <w:rFonts w:eastAsiaTheme="minorHAnsi"/>
          <w:bCs/>
        </w:rPr>
        <w:t>,</w:t>
      </w:r>
      <w:r w:rsidRPr="000B5487">
        <w:rPr>
          <w:rFonts w:eastAsiaTheme="minorHAnsi"/>
          <w:bCs/>
        </w:rPr>
        <w:t xml:space="preserve"> to </w:t>
      </w:r>
      <w:r>
        <w:rPr>
          <w:rFonts w:eastAsiaTheme="minorHAnsi"/>
          <w:bCs/>
        </w:rPr>
        <w:t xml:space="preserve">clinically </w:t>
      </w:r>
      <w:r w:rsidRPr="000B5487">
        <w:rPr>
          <w:rFonts w:eastAsiaTheme="minorHAnsi"/>
          <w:bCs/>
        </w:rPr>
        <w:t xml:space="preserve">relevant size </w:t>
      </w:r>
      <w:r>
        <w:rPr>
          <w:rFonts w:eastAsiaTheme="minorHAnsi"/>
          <w:bCs/>
        </w:rPr>
        <w:t>devices and wounds,</w:t>
      </w:r>
      <w:r w:rsidRPr="000B5487">
        <w:rPr>
          <w:rFonts w:eastAsiaTheme="minorHAnsi"/>
          <w:bCs/>
        </w:rPr>
        <w:t xml:space="preserve"> and the mechanical performance criteria required by real implants</w:t>
      </w:r>
      <w:r>
        <w:rPr>
          <w:rFonts w:eastAsiaTheme="minorHAnsi"/>
          <w:bCs/>
        </w:rPr>
        <w:t>,</w:t>
      </w:r>
      <w:r w:rsidRPr="000B5487">
        <w:rPr>
          <w:rFonts w:eastAsiaTheme="minorHAnsi"/>
          <w:bCs/>
        </w:rPr>
        <w:t xml:space="preserve"> remains a challenge.  </w:t>
      </w:r>
    </w:p>
    <w:p w14:paraId="262606E2" w14:textId="77777777" w:rsidR="000B5487" w:rsidRDefault="000B5487" w:rsidP="000B5487">
      <w:pPr>
        <w:spacing w:line="480" w:lineRule="auto"/>
        <w:rPr>
          <w:bCs/>
          <w:lang w:val="en-CA"/>
        </w:rPr>
      </w:pPr>
    </w:p>
    <w:p w14:paraId="2444CFCE" w14:textId="0C84DBCE" w:rsidR="000B5487" w:rsidRDefault="000B5487" w:rsidP="000B5487">
      <w:pPr>
        <w:spacing w:line="480" w:lineRule="auto"/>
        <w:rPr>
          <w:bCs/>
          <w:lang w:val="en-CA"/>
        </w:rPr>
      </w:pPr>
      <w:r w:rsidRPr="000B5487">
        <w:rPr>
          <w:b/>
          <w:bCs/>
          <w:color w:val="000000"/>
        </w:rPr>
        <w:t xml:space="preserve">Question 7:  </w:t>
      </w:r>
      <w:r w:rsidRPr="000B5487">
        <w:rPr>
          <w:b/>
          <w:bCs/>
        </w:rPr>
        <w:t xml:space="preserve">What </w:t>
      </w:r>
      <w:r w:rsidR="000A1CB8" w:rsidRPr="000A1CB8">
        <w:rPr>
          <w:b/>
        </w:rPr>
        <w:t>antibiotic</w:t>
      </w:r>
      <w:r w:rsidRPr="000A1CB8">
        <w:rPr>
          <w:b/>
        </w:rPr>
        <w:t xml:space="preserve"> level and duration of </w:t>
      </w:r>
      <w:r w:rsidR="000A1CB8" w:rsidRPr="000A1CB8">
        <w:rPr>
          <w:b/>
        </w:rPr>
        <w:t xml:space="preserve">antibiotic </w:t>
      </w:r>
      <w:r w:rsidRPr="000A1CB8">
        <w:rPr>
          <w:b/>
        </w:rPr>
        <w:t>exposure</w:t>
      </w:r>
      <w:r w:rsidR="00D5005E" w:rsidRPr="000A1CB8">
        <w:rPr>
          <w:b/>
        </w:rPr>
        <w:t xml:space="preserve"> is needed</w:t>
      </w:r>
      <w:r w:rsidRPr="000A1CB8">
        <w:rPr>
          <w:b/>
        </w:rPr>
        <w:t xml:space="preserve"> for local </w:t>
      </w:r>
      <w:r w:rsidR="000A1CB8" w:rsidRPr="000A1CB8">
        <w:rPr>
          <w:b/>
        </w:rPr>
        <w:t xml:space="preserve">antibiotic </w:t>
      </w:r>
      <w:r w:rsidRPr="000B5487">
        <w:rPr>
          <w:b/>
          <w:bCs/>
        </w:rPr>
        <w:t>delivery in the clinical setting?</w:t>
      </w:r>
    </w:p>
    <w:p w14:paraId="344B2EE7" w14:textId="0A5F3E5A" w:rsidR="00E059D2" w:rsidRPr="00C013FD" w:rsidRDefault="00207992" w:rsidP="00D856FE">
      <w:pPr>
        <w:spacing w:line="480" w:lineRule="auto"/>
        <w:rPr>
          <w:color w:val="000000"/>
          <w:lang w:val="en-GB"/>
        </w:rPr>
      </w:pPr>
      <w:r>
        <w:rPr>
          <w:color w:val="000000"/>
          <w:lang w:val="en-GB"/>
        </w:rPr>
        <w:t>T</w:t>
      </w:r>
      <w:r w:rsidR="0070639B" w:rsidRPr="00F2007C">
        <w:rPr>
          <w:color w:val="000000"/>
          <w:lang w:val="en-GB"/>
        </w:rPr>
        <w:t xml:space="preserve">he antibiotic levels should be high enough to kill bacteria, irrespective of their living condition (i.e.; planktonic versus stationary versus biofilm form). </w:t>
      </w:r>
      <w:r w:rsidR="00DE7750">
        <w:rPr>
          <w:color w:val="000000"/>
          <w:lang w:val="en-GB"/>
        </w:rPr>
        <w:t xml:space="preserve"> </w:t>
      </w:r>
      <w:r w:rsidR="003E27D7" w:rsidRPr="00C50AAD">
        <w:rPr>
          <w:color w:val="000000"/>
        </w:rPr>
        <w:t>Because host killing within biofilm is markedly limited and unreliable</w:t>
      </w:r>
      <w:r w:rsidR="003E27D7">
        <w:rPr>
          <w:color w:val="000000"/>
        </w:rPr>
        <w:t>,</w:t>
      </w:r>
      <w:r w:rsidR="003E27D7" w:rsidRPr="00C50AAD">
        <w:rPr>
          <w:color w:val="000000"/>
        </w:rPr>
        <w:t xml:space="preserve"> the goal for local antibiotic treatment duration </w:t>
      </w:r>
      <w:r w:rsidR="003E27D7">
        <w:rPr>
          <w:color w:val="000000"/>
        </w:rPr>
        <w:t>should be</w:t>
      </w:r>
      <w:r w:rsidR="003E27D7" w:rsidRPr="00C50AAD">
        <w:rPr>
          <w:color w:val="000000"/>
        </w:rPr>
        <w:t xml:space="preserve"> long enough to eliminate all the microorganisms within the biofilm</w:t>
      </w:r>
      <w:r w:rsidR="003E27D7">
        <w:rPr>
          <w:color w:val="000000"/>
        </w:rPr>
        <w:t xml:space="preserve">.  </w:t>
      </w:r>
      <w:r w:rsidR="0070639B" w:rsidRPr="00F2007C">
        <w:rPr>
          <w:color w:val="000000"/>
          <w:lang w:val="en-GB"/>
        </w:rPr>
        <w:t xml:space="preserve">This concept implies </w:t>
      </w:r>
      <w:r w:rsidR="00AC4AC5" w:rsidRPr="00F2007C">
        <w:rPr>
          <w:color w:val="000000"/>
          <w:lang w:val="en-GB"/>
        </w:rPr>
        <w:t>microbiological</w:t>
      </w:r>
      <w:r w:rsidR="0070639B" w:rsidRPr="00F2007C">
        <w:rPr>
          <w:color w:val="000000"/>
          <w:lang w:val="en-GB"/>
        </w:rPr>
        <w:t xml:space="preserve"> variables that are not typically used in clinical practice. Firstly, instead of the minimal inhibitory concentrations (MICs, reported from the clinical microbiology laboratory) minimal </w:t>
      </w:r>
      <w:r w:rsidR="000A1CB8">
        <w:rPr>
          <w:color w:val="000000"/>
          <w:lang w:val="en-GB"/>
        </w:rPr>
        <w:t>biofilm eradication</w:t>
      </w:r>
      <w:r w:rsidR="000A1CB8" w:rsidRPr="00F2007C">
        <w:rPr>
          <w:color w:val="000000"/>
          <w:lang w:val="en-GB"/>
        </w:rPr>
        <w:t xml:space="preserve"> concentrations (MB</w:t>
      </w:r>
      <w:r w:rsidR="000A1CB8">
        <w:rPr>
          <w:color w:val="000000"/>
          <w:lang w:val="en-GB"/>
        </w:rPr>
        <w:t>E</w:t>
      </w:r>
      <w:r w:rsidR="000A1CB8" w:rsidRPr="00F2007C">
        <w:rPr>
          <w:color w:val="000000"/>
          <w:lang w:val="en-GB"/>
        </w:rPr>
        <w:t xml:space="preserve">Cs) must be considered. </w:t>
      </w:r>
      <w:r w:rsidR="000A1CB8" w:rsidRPr="000B5487">
        <w:t xml:space="preserve">The MBEC of an </w:t>
      </w:r>
      <w:r w:rsidR="000A1CB8">
        <w:t>antibiotic</w:t>
      </w:r>
      <w:r w:rsidR="000A1CB8" w:rsidRPr="000B5487">
        <w:t xml:space="preserve"> agent is the concentration of </w:t>
      </w:r>
      <w:r w:rsidR="000A1CB8">
        <w:t>antibiotic</w:t>
      </w:r>
      <w:r w:rsidR="000A1CB8" w:rsidRPr="000B5487">
        <w:t xml:space="preserve"> substances needed to kill all viable bacteria within an established biofilm, including persister cells and cells growing within host tissue cells.</w:t>
      </w:r>
      <w:r w:rsidR="00D856FE">
        <w:t xml:space="preserve">  </w:t>
      </w:r>
      <w:r w:rsidR="00D856FE" w:rsidRPr="00F2007C">
        <w:rPr>
          <w:color w:val="000000"/>
          <w:lang w:val="en-GB"/>
        </w:rPr>
        <w:t xml:space="preserve">Secondly, while MICs </w:t>
      </w:r>
      <w:r w:rsidR="00D856FE">
        <w:rPr>
          <w:color w:val="000000"/>
          <w:lang w:val="en-GB"/>
        </w:rPr>
        <w:t xml:space="preserve">and MBCs </w:t>
      </w:r>
      <w:r w:rsidR="00D856FE" w:rsidRPr="00F2007C">
        <w:rPr>
          <w:color w:val="000000"/>
          <w:lang w:val="en-GB"/>
        </w:rPr>
        <w:t xml:space="preserve">are </w:t>
      </w:r>
      <w:r w:rsidR="000A1CB8" w:rsidRPr="00F2007C">
        <w:rPr>
          <w:color w:val="000000"/>
          <w:lang w:val="en-GB"/>
        </w:rPr>
        <w:t xml:space="preserve">determined on planktonic bacteria, the antibiotic treatment concepts </w:t>
      </w:r>
      <w:r w:rsidR="000A1CB8">
        <w:rPr>
          <w:color w:val="000000"/>
          <w:lang w:val="en-GB"/>
        </w:rPr>
        <w:t xml:space="preserve">need to </w:t>
      </w:r>
      <w:r w:rsidR="000A1CB8" w:rsidRPr="00F2007C">
        <w:rPr>
          <w:color w:val="000000"/>
          <w:lang w:val="en-GB"/>
        </w:rPr>
        <w:t xml:space="preserve">focus on bacteria in biofilm form. </w:t>
      </w:r>
      <w:r w:rsidR="00D856FE">
        <w:rPr>
          <w:color w:val="000000"/>
          <w:lang w:val="en-GB"/>
        </w:rPr>
        <w:t>Thirdly</w:t>
      </w:r>
      <w:r w:rsidR="000A1CB8">
        <w:rPr>
          <w:color w:val="000000"/>
          <w:lang w:val="en-GB"/>
        </w:rPr>
        <w:t xml:space="preserve">, </w:t>
      </w:r>
      <w:r w:rsidR="0070639B" w:rsidRPr="00F2007C">
        <w:rPr>
          <w:color w:val="000000"/>
          <w:lang w:val="en-GB"/>
        </w:rPr>
        <w:t xml:space="preserve">our current understanding of antibiotic mechanisms in killing bacteria (e.g.; </w:t>
      </w:r>
      <w:proofErr w:type="spellStart"/>
      <w:r w:rsidR="0070639B" w:rsidRPr="00F2007C">
        <w:rPr>
          <w:i/>
          <w:color w:val="000000"/>
          <w:lang w:val="en-GB"/>
        </w:rPr>
        <w:t>f</w:t>
      </w:r>
      <w:r w:rsidR="0070639B" w:rsidRPr="00F2007C">
        <w:rPr>
          <w:color w:val="000000"/>
          <w:lang w:val="en-GB"/>
        </w:rPr>
        <w:t>T</w:t>
      </w:r>
      <w:proofErr w:type="spellEnd"/>
      <w:r w:rsidR="0070639B" w:rsidRPr="00F2007C">
        <w:rPr>
          <w:color w:val="000000"/>
          <w:lang w:val="en-GB"/>
        </w:rPr>
        <w:t xml:space="preserve">&gt;MIC, </w:t>
      </w:r>
      <w:proofErr w:type="spellStart"/>
      <w:r w:rsidR="0070639B" w:rsidRPr="00F2007C">
        <w:rPr>
          <w:color w:val="000000"/>
          <w:lang w:val="en-GB"/>
        </w:rPr>
        <w:t>C</w:t>
      </w:r>
      <w:r w:rsidR="0070639B" w:rsidRPr="00F2007C">
        <w:rPr>
          <w:color w:val="000000"/>
          <w:vertAlign w:val="subscript"/>
          <w:lang w:val="en-GB"/>
        </w:rPr>
        <w:t>max</w:t>
      </w:r>
      <w:proofErr w:type="spellEnd"/>
      <w:r w:rsidR="0070639B" w:rsidRPr="00F2007C">
        <w:rPr>
          <w:color w:val="000000"/>
          <w:lang w:val="en-GB"/>
        </w:rPr>
        <w:t>&gt;MIC or AUC24</w:t>
      </w:r>
      <w:r w:rsidR="0070639B" w:rsidRPr="00F2007C">
        <w:rPr>
          <w:color w:val="000000"/>
          <w:vertAlign w:val="subscript"/>
          <w:lang w:val="en-GB"/>
        </w:rPr>
        <w:t>h</w:t>
      </w:r>
      <w:r w:rsidR="0070639B" w:rsidRPr="00F2007C">
        <w:rPr>
          <w:color w:val="000000"/>
          <w:lang w:val="en-GB"/>
        </w:rPr>
        <w:t xml:space="preserve">&gt;MIC) derive from </w:t>
      </w:r>
      <w:r w:rsidR="0070639B" w:rsidRPr="00F2007C">
        <w:rPr>
          <w:i/>
          <w:color w:val="000000"/>
          <w:lang w:val="en-GB"/>
        </w:rPr>
        <w:t>in-vitro</w:t>
      </w:r>
      <w:r w:rsidR="0070639B" w:rsidRPr="00F2007C">
        <w:rPr>
          <w:color w:val="000000"/>
          <w:lang w:val="en-GB"/>
        </w:rPr>
        <w:t xml:space="preserve"> experiments with planktonic bacteria.</w:t>
      </w:r>
      <w:r w:rsidR="00AC4AC5" w:rsidRPr="00F2007C">
        <w:rPr>
          <w:color w:val="000000"/>
          <w:lang w:val="en-GB"/>
        </w:rPr>
        <w:t xml:space="preserve"> </w:t>
      </w:r>
      <w:r w:rsidR="000A1CB8">
        <w:rPr>
          <w:color w:val="000000"/>
          <w:lang w:val="en-GB"/>
        </w:rPr>
        <w:t>T</w:t>
      </w:r>
      <w:r w:rsidR="000A1CB8" w:rsidRPr="00F2007C">
        <w:rPr>
          <w:color w:val="000000"/>
          <w:lang w:val="en-GB"/>
        </w:rPr>
        <w:t xml:space="preserve">he determination </w:t>
      </w:r>
      <w:r w:rsidR="000A1CB8">
        <w:rPr>
          <w:color w:val="000000"/>
          <w:lang w:val="en-GB"/>
        </w:rPr>
        <w:t xml:space="preserve">of MBEC is dependent on killing of bacteria in biofilm.  However, MBEC determination </w:t>
      </w:r>
      <w:r w:rsidR="000A1CB8" w:rsidRPr="00F2007C">
        <w:rPr>
          <w:color w:val="000000"/>
          <w:lang w:val="en-GB"/>
        </w:rPr>
        <w:t>is not offered clinical</w:t>
      </w:r>
      <w:r w:rsidR="000A1CB8">
        <w:rPr>
          <w:color w:val="000000"/>
          <w:lang w:val="en-GB"/>
        </w:rPr>
        <w:t>ly</w:t>
      </w:r>
      <w:r w:rsidR="000A1CB8" w:rsidRPr="00F2007C">
        <w:rPr>
          <w:color w:val="000000"/>
          <w:lang w:val="en-GB"/>
        </w:rPr>
        <w:t>,</w:t>
      </w:r>
      <w:r w:rsidR="00AC4AC5" w:rsidRPr="00F2007C">
        <w:rPr>
          <w:color w:val="000000"/>
          <w:lang w:val="en-GB"/>
        </w:rPr>
        <w:t xml:space="preserve"> is not </w:t>
      </w:r>
      <w:r w:rsidR="00AC4AC5" w:rsidRPr="00F2007C">
        <w:rPr>
          <w:color w:val="000000"/>
          <w:lang w:val="en-GB"/>
        </w:rPr>
        <w:lastRenderedPageBreak/>
        <w:t>standardized</w:t>
      </w:r>
      <w:r w:rsidR="000A1CB8">
        <w:rPr>
          <w:color w:val="000000"/>
          <w:lang w:val="en-GB"/>
        </w:rPr>
        <w:t>,</w:t>
      </w:r>
      <w:r w:rsidR="00AC4AC5" w:rsidRPr="00F2007C">
        <w:rPr>
          <w:color w:val="000000"/>
          <w:lang w:val="en-GB"/>
        </w:rPr>
        <w:t xml:space="preserve"> and </w:t>
      </w:r>
      <w:r w:rsidR="00811BFE">
        <w:rPr>
          <w:color w:val="000000"/>
          <w:lang w:val="en-GB"/>
        </w:rPr>
        <w:t>antibiotic exposure time is not reported</w:t>
      </w:r>
      <w:r w:rsidR="00AC4AC5" w:rsidRPr="00F2007C">
        <w:rPr>
          <w:color w:val="000000"/>
          <w:lang w:val="en-GB"/>
        </w:rPr>
        <w:t xml:space="preserve">. In addition, methods for MBEC </w:t>
      </w:r>
      <w:r w:rsidR="00AC4AC5" w:rsidRPr="00D164A1">
        <w:rPr>
          <w:color w:val="000000"/>
          <w:lang w:val="en-GB"/>
        </w:rPr>
        <w:t xml:space="preserve">determination </w:t>
      </w:r>
      <w:r w:rsidR="00811BFE" w:rsidRPr="00D164A1">
        <w:rPr>
          <w:color w:val="000000"/>
          <w:lang w:val="en-GB"/>
        </w:rPr>
        <w:t>have</w:t>
      </w:r>
      <w:r w:rsidR="00AC4AC5" w:rsidRPr="00D164A1">
        <w:rPr>
          <w:color w:val="000000"/>
          <w:lang w:val="en-GB"/>
        </w:rPr>
        <w:t xml:space="preserve"> technical difficulties, leading to a considerabl</w:t>
      </w:r>
      <w:r w:rsidR="00811BFE" w:rsidRPr="00D164A1">
        <w:rPr>
          <w:color w:val="000000"/>
          <w:lang w:val="en-GB"/>
        </w:rPr>
        <w:t>e</w:t>
      </w:r>
      <w:r w:rsidR="00AC4AC5" w:rsidRPr="00D164A1">
        <w:rPr>
          <w:color w:val="000000"/>
          <w:lang w:val="en-GB"/>
        </w:rPr>
        <w:t xml:space="preserve"> variability of results</w:t>
      </w:r>
      <w:r w:rsidR="00EB3957" w:rsidRPr="00D164A1">
        <w:rPr>
          <w:color w:val="000000"/>
          <w:lang w:val="en-GB"/>
        </w:rPr>
        <w:t xml:space="preserve"> (</w:t>
      </w:r>
      <w:hyperlink r:id="rId37" w:history="1">
        <w:r w:rsidR="00CA5E9B" w:rsidRPr="00FF0497">
          <w:rPr>
            <w:rStyle w:val="Hyperlink"/>
            <w:b/>
            <w:bCs/>
            <w:lang w:val="en-GB"/>
          </w:rPr>
          <w:t>Supplement 2</w:t>
        </w:r>
      </w:hyperlink>
      <w:r w:rsidR="00EB3957">
        <w:rPr>
          <w:color w:val="000000"/>
          <w:lang w:val="en-GB"/>
        </w:rPr>
        <w:t>)</w:t>
      </w:r>
      <w:r w:rsidR="00AD45CE" w:rsidRPr="00E059D2">
        <w:rPr>
          <w:color w:val="000000"/>
          <w:lang w:val="en-GB"/>
        </w:rPr>
        <w:t>.</w:t>
      </w:r>
      <w:r w:rsidR="00EB3957">
        <w:rPr>
          <w:color w:val="000000"/>
          <w:lang w:val="en-GB"/>
        </w:rPr>
        <w:t xml:space="preserve"> </w:t>
      </w:r>
      <w:r w:rsidR="00EB3957">
        <w:t xml:space="preserve"> </w:t>
      </w:r>
      <w:r w:rsidR="00E059D2" w:rsidRPr="00F2007C">
        <w:rPr>
          <w:color w:val="000000"/>
          <w:lang w:val="en-GB"/>
        </w:rPr>
        <w:t xml:space="preserve">On the basis of these uncertainties, providers aim for high antibiotic </w:t>
      </w:r>
      <w:r w:rsidR="00E059D2" w:rsidRPr="00F2007C">
        <w:rPr>
          <w:lang w:val="en"/>
        </w:rPr>
        <w:t xml:space="preserve">concentrations that cannot be achieved in bone and the neighboring compartments with systemic administration but </w:t>
      </w:r>
      <w:r w:rsidR="00811BFE">
        <w:rPr>
          <w:lang w:val="en"/>
        </w:rPr>
        <w:t>may be possible</w:t>
      </w:r>
      <w:r w:rsidR="00E059D2" w:rsidRPr="00F2007C">
        <w:rPr>
          <w:lang w:val="en"/>
        </w:rPr>
        <w:t xml:space="preserve"> if administered locally. Conversely, the local level of antibiotic concentrations must not </w:t>
      </w:r>
      <w:r w:rsidR="000A1CB8">
        <w:rPr>
          <w:lang w:val="en"/>
        </w:rPr>
        <w:t xml:space="preserve">be so high that absorption leads to </w:t>
      </w:r>
      <w:r w:rsidR="00E059D2" w:rsidRPr="00F2007C">
        <w:rPr>
          <w:lang w:val="en"/>
        </w:rPr>
        <w:t>systemic toxic effects</w:t>
      </w:r>
      <w:r w:rsidR="000A1CB8">
        <w:rPr>
          <w:lang w:val="en"/>
        </w:rPr>
        <w:t>,</w:t>
      </w:r>
      <w:r w:rsidR="00E059D2" w:rsidRPr="00F2007C">
        <w:rPr>
          <w:lang w:val="en"/>
        </w:rPr>
        <w:t xml:space="preserve"> and should not be detrimental to neighboring host tissue cells</w:t>
      </w:r>
      <w:r w:rsidR="00F2007C">
        <w:rPr>
          <w:lang w:val="en"/>
        </w:rPr>
        <w:t xml:space="preserve"> </w:t>
      </w:r>
      <w:r w:rsidR="00BD5836">
        <w:rPr>
          <w:lang w:val="en"/>
        </w:rPr>
        <w:fldChar w:fldCharType="begin">
          <w:fldData xml:space="preserve">PEVuZE5vdGU+PENpdGU+PEF1dGhvcj5Hb2xkc2NobWlkdDwvQXV0aG9yPjxZZWFyPjIwMTY8L1ll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</w:fldData>
        </w:fldChar>
      </w:r>
      <w:r w:rsidR="00CA5E9B">
        <w:rPr>
          <w:lang w:val="en"/>
        </w:rPr>
        <w:instrText xml:space="preserve"> ADDIN EN.CITE </w:instrText>
      </w:r>
      <w:r w:rsidR="00CA5E9B">
        <w:rPr>
          <w:lang w:val="en"/>
        </w:rPr>
        <w:fldChar w:fldCharType="begin">
          <w:fldData xml:space="preserve">PEVuZE5vdGU+PENpdGU+PEF1dGhvcj5Hb2xkc2NobWlkdDwvQXV0aG9yPjxZZWFyPjIwMTY8L1ll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</w:fldData>
        </w:fldChar>
      </w:r>
      <w:r w:rsidR="00CA5E9B">
        <w:rPr>
          <w:lang w:val="en"/>
        </w:rPr>
        <w:instrText xml:space="preserve"> ADDIN EN.CITE.DATA </w:instrText>
      </w:r>
      <w:r w:rsidR="00CA5E9B">
        <w:rPr>
          <w:lang w:val="en"/>
        </w:rPr>
      </w:r>
      <w:r w:rsidR="00CA5E9B">
        <w:rPr>
          <w:lang w:val="en"/>
        </w:rPr>
        <w:fldChar w:fldCharType="end"/>
      </w:r>
      <w:r w:rsidR="00BD5836">
        <w:rPr>
          <w:lang w:val="en"/>
        </w:rPr>
      </w:r>
      <w:r w:rsidR="00BD5836">
        <w:rPr>
          <w:lang w:val="en"/>
        </w:rPr>
        <w:fldChar w:fldCharType="separate"/>
      </w:r>
      <w:r w:rsidR="00CA5E9B" w:rsidRPr="00CA5E9B">
        <w:rPr>
          <w:noProof/>
          <w:vertAlign w:val="superscript"/>
          <w:lang w:val="en"/>
        </w:rPr>
        <w:t>55; 56</w:t>
      </w:r>
      <w:r w:rsidR="00BD5836">
        <w:rPr>
          <w:lang w:val="en"/>
        </w:rPr>
        <w:fldChar w:fldCharType="end"/>
      </w:r>
      <w:r w:rsidR="00F2007C">
        <w:rPr>
          <w:lang w:val="en"/>
        </w:rPr>
        <w:t>.</w:t>
      </w:r>
      <w:r w:rsidR="00E059D2" w:rsidRPr="00F2007C">
        <w:rPr>
          <w:lang w:val="en"/>
        </w:rPr>
        <w:t xml:space="preserve"> </w:t>
      </w:r>
    </w:p>
    <w:p w14:paraId="019C64F7" w14:textId="36240226" w:rsidR="00E059D2" w:rsidRPr="00E059D2" w:rsidRDefault="00E059D2" w:rsidP="00D856FE">
      <w:pPr>
        <w:autoSpaceDE w:val="0"/>
        <w:autoSpaceDN w:val="0"/>
        <w:adjustRightInd w:val="0"/>
        <w:spacing w:line="480" w:lineRule="auto"/>
        <w:ind w:firstLine="720"/>
      </w:pPr>
      <w:r w:rsidRPr="00F2007C">
        <w:rPr>
          <w:lang w:val="en"/>
        </w:rPr>
        <w:t xml:space="preserve">The </w:t>
      </w:r>
      <w:r w:rsidRPr="00181D09">
        <w:rPr>
          <w:lang w:val="en"/>
        </w:rPr>
        <w:t xml:space="preserve">required levels of local antibiotic treatment depend on the </w:t>
      </w:r>
      <w:r w:rsidR="000A1CB8">
        <w:rPr>
          <w:lang w:val="en"/>
        </w:rPr>
        <w:t>antibiotic</w:t>
      </w:r>
      <w:r w:rsidRPr="00181D09">
        <w:rPr>
          <w:lang w:val="en"/>
        </w:rPr>
        <w:t xml:space="preserve"> agent and the target organisms. </w:t>
      </w:r>
      <w:r w:rsidRPr="00D856FE">
        <w:rPr>
          <w:b/>
          <w:bCs/>
        </w:rPr>
        <w:t xml:space="preserve">Table </w:t>
      </w:r>
      <w:r w:rsidR="00BD5836" w:rsidRPr="00D856FE">
        <w:rPr>
          <w:b/>
          <w:bCs/>
        </w:rPr>
        <w:t>2</w:t>
      </w:r>
      <w:r w:rsidRPr="00181D09">
        <w:t xml:space="preserve"> illustrates the MBEC</w:t>
      </w:r>
      <w:proofErr w:type="gramStart"/>
      <w:r w:rsidRPr="00181D09">
        <w:t>:MIC</w:t>
      </w:r>
      <w:proofErr w:type="gramEnd"/>
      <w:r w:rsidRPr="00181D09">
        <w:t xml:space="preserve">-ratio of selected compounds and their </w:t>
      </w:r>
      <w:r w:rsidR="00D856FE">
        <w:t>relations to</w:t>
      </w:r>
      <w:r w:rsidRPr="00181D09">
        <w:t xml:space="preserve"> </w:t>
      </w:r>
      <w:r w:rsidRPr="00181D09">
        <w:rPr>
          <w:i/>
          <w:iCs/>
          <w:lang w:val="en-GB"/>
        </w:rPr>
        <w:t>Staphylococcus aureus</w:t>
      </w:r>
      <w:r w:rsidRPr="00181D09">
        <w:rPr>
          <w:iCs/>
          <w:lang w:val="en-GB"/>
        </w:rPr>
        <w:t xml:space="preserve">, </w:t>
      </w:r>
      <w:r w:rsidRPr="00181D09">
        <w:rPr>
          <w:i/>
          <w:iCs/>
          <w:lang w:val="en-GB"/>
        </w:rPr>
        <w:t>Escherichia coli</w:t>
      </w:r>
      <w:r w:rsidRPr="00181D09">
        <w:rPr>
          <w:iCs/>
          <w:lang w:val="en-GB"/>
        </w:rPr>
        <w:t xml:space="preserve"> and </w:t>
      </w:r>
      <w:r w:rsidRPr="00181D09">
        <w:rPr>
          <w:i/>
          <w:iCs/>
          <w:lang w:val="en-GB"/>
        </w:rPr>
        <w:t>Pseudomonas aeruginosa</w:t>
      </w:r>
      <w:r w:rsidRPr="00181D09">
        <w:rPr>
          <w:lang w:val="en-GB"/>
        </w:rPr>
        <w:t xml:space="preserve">. For Gram-positive organisms, MBECs of beta-lactams and </w:t>
      </w:r>
      <w:proofErr w:type="spellStart"/>
      <w:r w:rsidRPr="00181D09">
        <w:rPr>
          <w:lang w:val="en-GB"/>
        </w:rPr>
        <w:t>glycopeptides</w:t>
      </w:r>
      <w:proofErr w:type="spellEnd"/>
      <w:r w:rsidRPr="00181D09">
        <w:rPr>
          <w:lang w:val="en-GB"/>
        </w:rPr>
        <w:t xml:space="preserve"> are typically several 100 times higher than the corresponding MICs. </w:t>
      </w:r>
      <w:r w:rsidRPr="00181D09">
        <w:t>The MBEC</w:t>
      </w:r>
      <w:proofErr w:type="gramStart"/>
      <w:r w:rsidRPr="00181D09">
        <w:t>:MICs</w:t>
      </w:r>
      <w:proofErr w:type="gramEnd"/>
      <w:r w:rsidRPr="00181D09">
        <w:t xml:space="preserve">-ratio for aminoglycosides and rifampin is typically lower than the ones for beta-lactams. However, </w:t>
      </w:r>
      <w:r w:rsidRPr="00181D09">
        <w:rPr>
          <w:i/>
        </w:rPr>
        <w:t>Staphylococcus</w:t>
      </w:r>
      <w:r w:rsidRPr="00181D09">
        <w:t xml:space="preserve"> spp., </w:t>
      </w:r>
      <w:r w:rsidRPr="00181D09">
        <w:rPr>
          <w:i/>
        </w:rPr>
        <w:t>Streptococcus</w:t>
      </w:r>
      <w:r w:rsidRPr="00181D09">
        <w:t xml:space="preserve"> spp. and </w:t>
      </w:r>
      <w:r w:rsidRPr="00181D09">
        <w:rPr>
          <w:i/>
        </w:rPr>
        <w:t>Enterococcus</w:t>
      </w:r>
      <w:r w:rsidRPr="00181D09">
        <w:t xml:space="preserve"> spp. may display </w:t>
      </w:r>
      <w:r w:rsidR="008C7F03">
        <w:t xml:space="preserve">high </w:t>
      </w:r>
      <w:r w:rsidR="00F67DA9">
        <w:t xml:space="preserve">level </w:t>
      </w:r>
      <w:r w:rsidR="008C7F03">
        <w:t>gentamicin resistance</w:t>
      </w:r>
      <w:r w:rsidR="00F67DA9">
        <w:t>.</w:t>
      </w:r>
      <w:r w:rsidRPr="00181D09">
        <w:t xml:space="preserve"> </w:t>
      </w:r>
      <w:r w:rsidR="00F67DA9">
        <w:t xml:space="preserve"> </w:t>
      </w:r>
      <w:r w:rsidRPr="00181D09">
        <w:t xml:space="preserve">The </w:t>
      </w:r>
      <w:r w:rsidR="005001C6">
        <w:t xml:space="preserve">delivery </w:t>
      </w:r>
      <w:r w:rsidRPr="00181D09">
        <w:t>of local rifampin</w:t>
      </w:r>
      <w:r w:rsidR="005001C6">
        <w:t xml:space="preserve"> in PMMA</w:t>
      </w:r>
      <w:r w:rsidRPr="00181D09">
        <w:t xml:space="preserve"> has raised concerns in terms of </w:t>
      </w:r>
      <w:r w:rsidR="000C48B7" w:rsidRPr="00181D09">
        <w:rPr>
          <w:color w:val="000000"/>
        </w:rPr>
        <w:t>compression strength</w:t>
      </w:r>
      <w:r w:rsidR="000C48B7">
        <w:rPr>
          <w:color w:val="000000"/>
        </w:rPr>
        <w:t xml:space="preserve"> </w:t>
      </w:r>
      <w:r w:rsidR="00811BFE">
        <w:rPr>
          <w:color w:val="000000"/>
        </w:rPr>
        <w:t xml:space="preserve">of the PMMA carrier </w:t>
      </w:r>
      <w:r w:rsidR="000C48B7">
        <w:rPr>
          <w:color w:val="000000"/>
        </w:rPr>
        <w:t>(i.e., mechanical properties</w:t>
      </w:r>
      <w:r w:rsidR="00F67DA9">
        <w:rPr>
          <w:color w:val="000000"/>
        </w:rPr>
        <w:t>, see above</w:t>
      </w:r>
      <w:proofErr w:type="gramStart"/>
      <w:r w:rsidR="000C48B7">
        <w:rPr>
          <w:color w:val="000000"/>
        </w:rPr>
        <w:t>)</w:t>
      </w:r>
      <w:proofErr w:type="gramEnd"/>
      <w:r w:rsidR="000C48B7">
        <w:rPr>
          <w:color w:val="000000"/>
        </w:rPr>
        <w:fldChar w:fldCharType="begin">
          <w:fldData xml:space="preserve">PEVuZE5vdGU+PENpdGU+PEF1dGhvcj5HYWx2ZXotTG9wZXo8L0F1dGhvcj48WWVhcj4yMDE0PC9Z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</w:fldData>
        </w:fldChar>
      </w:r>
      <w:r w:rsidR="00CA5E9B">
        <w:rPr>
          <w:color w:val="000000"/>
        </w:rPr>
        <w:instrText xml:space="preserve"> ADDIN EN.CITE </w:instrText>
      </w:r>
      <w:r w:rsidR="00CA5E9B">
        <w:rPr>
          <w:color w:val="000000"/>
        </w:rPr>
        <w:fldChar w:fldCharType="begin">
          <w:fldData xml:space="preserve">PEVuZE5vdGU+PENpdGU+PEF1dGhvcj5HYWx2ZXotTG9wZXo8L0F1dGhvcj48WWVhcj4yMDE0PC9Z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</w:fldData>
        </w:fldChar>
      </w:r>
      <w:r w:rsidR="00CA5E9B">
        <w:rPr>
          <w:color w:val="000000"/>
        </w:rPr>
        <w:instrText xml:space="preserve"> ADDIN EN.CITE.DATA </w:instrText>
      </w:r>
      <w:r w:rsidR="00CA5E9B">
        <w:rPr>
          <w:color w:val="000000"/>
        </w:rPr>
      </w:r>
      <w:r w:rsidR="00CA5E9B">
        <w:rPr>
          <w:color w:val="000000"/>
        </w:rPr>
        <w:fldChar w:fldCharType="end"/>
      </w:r>
      <w:r w:rsidR="000C48B7">
        <w:rPr>
          <w:color w:val="000000"/>
        </w:rPr>
      </w:r>
      <w:r w:rsidR="000C48B7">
        <w:rPr>
          <w:color w:val="000000"/>
        </w:rPr>
        <w:fldChar w:fldCharType="separate"/>
      </w:r>
      <w:r w:rsidR="00CA5E9B" w:rsidRPr="00CA5E9B">
        <w:rPr>
          <w:noProof/>
          <w:color w:val="000000"/>
          <w:vertAlign w:val="superscript"/>
        </w:rPr>
        <w:t>57</w:t>
      </w:r>
      <w:r w:rsidR="000C48B7">
        <w:rPr>
          <w:color w:val="000000"/>
        </w:rPr>
        <w:fldChar w:fldCharType="end"/>
      </w:r>
      <w:r w:rsidR="00F67DA9">
        <w:rPr>
          <w:color w:val="000000"/>
        </w:rPr>
        <w:t>,</w:t>
      </w:r>
      <w:r w:rsidRPr="00181D09">
        <w:t xml:space="preserve"> and </w:t>
      </w:r>
      <w:r w:rsidR="008C7F03">
        <w:t>concerns about development of rapid resistance when used as a single agent</w:t>
      </w:r>
      <w:r w:rsidRPr="00181D09">
        <w:t xml:space="preserve">. </w:t>
      </w:r>
      <w:r w:rsidR="000236E4" w:rsidRPr="00EB62A8">
        <w:t xml:space="preserve">The addition of fosfomycin in ABLC for staphylococcal infections has shown high concentrations with promising data in experimental </w:t>
      </w:r>
      <w:r w:rsidR="00461BE2" w:rsidRPr="00EB62A8">
        <w:t xml:space="preserve">biofilm </w:t>
      </w:r>
      <w:r w:rsidR="000236E4" w:rsidRPr="00CC04D5">
        <w:t>models</w:t>
      </w:r>
      <w:r w:rsidR="00422842" w:rsidRPr="00CC04D5">
        <w:t xml:space="preserve"> </w:t>
      </w:r>
      <w:r w:rsidR="00422842" w:rsidRPr="00CC04D5">
        <w:fldChar w:fldCharType="begin">
          <w:fldData xml:space="preserve">PEVuZE5vdGU+PENpdGU+PEF1dGhvcj5QcmVzdGVybDwvQXV0aG9yPjxZZWFyPjIwMDk8L1llYXI+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==
</w:fldData>
        </w:fldChar>
      </w:r>
      <w:r w:rsidR="00CA5E9B">
        <w:instrText xml:space="preserve"> ADDIN EN.CITE </w:instrText>
      </w:r>
      <w:r w:rsidR="00CA5E9B">
        <w:fldChar w:fldCharType="begin">
          <w:fldData xml:space="preserve">PEVuZE5vdGU+PENpdGU+PEF1dGhvcj5QcmVzdGVybDwvQXV0aG9yPjxZZWFyPjIwMDk8L1llYXI+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==
</w:fldData>
        </w:fldChar>
      </w:r>
      <w:r w:rsidR="00CA5E9B">
        <w:instrText xml:space="preserve"> ADDIN EN.CITE.DATA </w:instrText>
      </w:r>
      <w:r w:rsidR="00CA5E9B">
        <w:fldChar w:fldCharType="end"/>
      </w:r>
      <w:r w:rsidR="00422842" w:rsidRPr="00CC04D5">
        <w:fldChar w:fldCharType="separate"/>
      </w:r>
      <w:r w:rsidR="00CA5E9B" w:rsidRPr="00CA5E9B">
        <w:rPr>
          <w:noProof/>
          <w:vertAlign w:val="superscript"/>
        </w:rPr>
        <w:t>58-60</w:t>
      </w:r>
      <w:r w:rsidR="00422842" w:rsidRPr="00CC04D5">
        <w:fldChar w:fldCharType="end"/>
      </w:r>
      <w:r w:rsidR="000236E4" w:rsidRPr="00CC04D5">
        <w:t>.</w:t>
      </w:r>
      <w:r w:rsidR="00422842" w:rsidRPr="00CC04D5">
        <w:t xml:space="preserve"> </w:t>
      </w:r>
      <w:r w:rsidRPr="00CC04D5">
        <w:t>In Gram-negative rods, treatment</w:t>
      </w:r>
      <w:r w:rsidRPr="00EB62A8">
        <w:t xml:space="preserve"> options are currently limited to local aminoglycosides. </w:t>
      </w:r>
      <w:r w:rsidR="00F2007C" w:rsidRPr="00EB62A8">
        <w:t>Clinical reports</w:t>
      </w:r>
      <w:r w:rsidRPr="00EB62A8">
        <w:t xml:space="preserve"> have suggested th</w:t>
      </w:r>
      <w:r w:rsidR="000236E4" w:rsidRPr="00EB62A8">
        <w:t>e successful use of</w:t>
      </w:r>
      <w:r w:rsidR="00422842" w:rsidRPr="00EB62A8">
        <w:t xml:space="preserve"> </w:t>
      </w:r>
      <w:r w:rsidRPr="00EB62A8">
        <w:t>colistin</w:t>
      </w:r>
      <w:r w:rsidR="00422842" w:rsidRPr="00EB62A8">
        <w:t xml:space="preserve"> in ALB</w:t>
      </w:r>
      <w:r w:rsidR="00422842">
        <w:t xml:space="preserve">C </w:t>
      </w:r>
      <w:r w:rsidR="00F2007C">
        <w:fldChar w:fldCharType="begin">
          <w:fldData xml:space="preserve">PEVuZE5vdGU+PENpdGU+PEF1dGhvcj5aYWNoaXU8L0F1dGhvcj48WWVhcj4yMDE3PC9ZZWFyPjxS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</w:fldData>
        </w:fldChar>
      </w:r>
      <w:r w:rsidR="00CA5E9B">
        <w:instrText xml:space="preserve"> ADDIN EN.CITE </w:instrText>
      </w:r>
      <w:r w:rsidR="00CA5E9B">
        <w:fldChar w:fldCharType="begin">
          <w:fldData xml:space="preserve">PEVuZE5vdGU+PENpdGU+PEF1dGhvcj5aYWNoaXU8L0F1dGhvcj48WWVhcj4yMDE3PC9ZZWFyPjxS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</w:fldData>
        </w:fldChar>
      </w:r>
      <w:r w:rsidR="00CA5E9B">
        <w:instrText xml:space="preserve"> ADDIN EN.CITE.DATA </w:instrText>
      </w:r>
      <w:r w:rsidR="00CA5E9B">
        <w:fldChar w:fldCharType="end"/>
      </w:r>
      <w:r w:rsidR="00F2007C">
        <w:fldChar w:fldCharType="separate"/>
      </w:r>
      <w:r w:rsidR="00CA5E9B" w:rsidRPr="00CA5E9B">
        <w:rPr>
          <w:noProof/>
          <w:vertAlign w:val="superscript"/>
        </w:rPr>
        <w:t>61; 62</w:t>
      </w:r>
      <w:r w:rsidR="00F2007C">
        <w:fldChar w:fldCharType="end"/>
      </w:r>
      <w:r w:rsidR="00422842">
        <w:t>.</w:t>
      </w:r>
      <w:r w:rsidRPr="00894E29">
        <w:t xml:space="preserve"> </w:t>
      </w:r>
    </w:p>
    <w:p w14:paraId="1EDAD3E8" w14:textId="2639DB5F" w:rsidR="009267AE" w:rsidRDefault="00825DD5" w:rsidP="00AB2BFA">
      <w:pPr>
        <w:spacing w:line="480" w:lineRule="auto"/>
        <w:ind w:firstLine="720"/>
      </w:pPr>
      <w:r>
        <w:t>When interpreting</w:t>
      </w:r>
      <w:r w:rsidRPr="00935BA9">
        <w:t xml:space="preserve"> MBEC</w:t>
      </w:r>
      <w:r w:rsidRPr="00461BE2">
        <w:t xml:space="preserve"> result</w:t>
      </w:r>
      <w:r>
        <w:t xml:space="preserve">s and corresponding </w:t>
      </w:r>
      <w:r w:rsidRPr="00461BE2">
        <w:rPr>
          <w:i/>
        </w:rPr>
        <w:t>in-vitro</w:t>
      </w:r>
      <w:r>
        <w:t xml:space="preserve"> studies t</w:t>
      </w:r>
      <w:r w:rsidR="00935BA9" w:rsidRPr="00935BA9">
        <w:t>here are technical l</w:t>
      </w:r>
      <w:r w:rsidR="00935BA9" w:rsidRPr="00461BE2">
        <w:t>imitations to consider</w:t>
      </w:r>
      <w:r>
        <w:t xml:space="preserve">. </w:t>
      </w:r>
      <w:r w:rsidR="00674A5A">
        <w:t>M</w:t>
      </w:r>
      <w:r w:rsidR="000B5487" w:rsidRPr="000B5487">
        <w:t>ethods used to measure MBEC are research based, vary by investigator and there are important variables that can change the result dramatically</w:t>
      </w:r>
      <w:r w:rsidR="000B5487">
        <w:t xml:space="preserve"> </w:t>
      </w:r>
      <w:r w:rsidR="006D5D73">
        <w:fldChar w:fldCharType="begin">
          <w:fldData xml:space="preserve">PEVuZE5vdGU+PENpdGU+PEF1dGhvcj5TYWVlZDwvQXV0aG9yPjxZZWFyPjIwMTk8L1llYXI+PFJl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</w:fldData>
        </w:fldChar>
      </w:r>
      <w:r w:rsidR="00E63BF2">
        <w:instrText xml:space="preserve"> ADDIN EN.CITE </w:instrText>
      </w:r>
      <w:r w:rsidR="00E63BF2">
        <w:fldChar w:fldCharType="begin">
          <w:fldData xml:space="preserve">PEVuZE5vdGU+PENpdGU+PEF1dGhvcj5TYWVlZDwvQXV0aG9yPjxZZWFyPjIwMTk8L1llYXI+PFJl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</w:fldData>
        </w:fldChar>
      </w:r>
      <w:r w:rsidR="00E63BF2">
        <w:instrText xml:space="preserve"> ADDIN EN.CITE.DATA </w:instrText>
      </w:r>
      <w:r w:rsidR="00E63BF2">
        <w:fldChar w:fldCharType="end"/>
      </w:r>
      <w:r w:rsidR="006D5D73">
        <w:fldChar w:fldCharType="separate"/>
      </w:r>
      <w:r w:rsidR="00E63BF2" w:rsidRPr="00E63BF2">
        <w:rPr>
          <w:noProof/>
          <w:vertAlign w:val="superscript"/>
        </w:rPr>
        <w:t>8</w:t>
      </w:r>
      <w:r w:rsidR="006D5D73">
        <w:fldChar w:fldCharType="end"/>
      </w:r>
      <w:r w:rsidR="000B5487" w:rsidRPr="000B5487">
        <w:t xml:space="preserve">. </w:t>
      </w:r>
      <w:r w:rsidR="00CC29CA" w:rsidRPr="000B5487">
        <w:t xml:space="preserve">A major downside of </w:t>
      </w:r>
      <w:r w:rsidR="00CC29CA" w:rsidRPr="000B5487">
        <w:lastRenderedPageBreak/>
        <w:t>research based MBEC assays is the missing validation as a diagnostic to use in the clinical setting</w:t>
      </w:r>
      <w:r w:rsidR="00775BD0">
        <w:t>,</w:t>
      </w:r>
      <w:r w:rsidR="00CC29CA">
        <w:t xml:space="preserve"> and the lack of therapeutic drug monitoring in the local compartment</w:t>
      </w:r>
      <w:r w:rsidR="00CC29CA" w:rsidRPr="000B5487">
        <w:t xml:space="preserve">. </w:t>
      </w:r>
      <w:r w:rsidR="00CC29CA">
        <w:t xml:space="preserve"> </w:t>
      </w:r>
      <w:r w:rsidRPr="000B5487">
        <w:t>For MBEC</w:t>
      </w:r>
      <w:r>
        <w:t>s</w:t>
      </w:r>
      <w:r w:rsidRPr="000B5487">
        <w:t xml:space="preserve"> to be clinically useful, a standardized, clinically relevant assay is needed.</w:t>
      </w:r>
      <w:r>
        <w:t xml:space="preserve"> </w:t>
      </w:r>
      <w:r w:rsidR="00CC29CA" w:rsidRPr="000B5487">
        <w:t xml:space="preserve">MBEC is specific to the microorganism, the drug, the site of infection and the methodology used to measure it. </w:t>
      </w:r>
      <w:r w:rsidR="005F46E8">
        <w:t>K</w:t>
      </w:r>
      <w:r w:rsidR="005F46E8" w:rsidRPr="00900ACB">
        <w:t xml:space="preserve">nowing the MBEC of the patient’s pathogen(s) has the potential to improve outcomes. </w:t>
      </w:r>
      <w:r w:rsidR="00CC29CA" w:rsidRPr="00900ACB">
        <w:t xml:space="preserve">Treatment failures, unusual pathogens and pathogens expected to have extremely high-MBECs may be good initial </w:t>
      </w:r>
      <w:r w:rsidR="00CC29CA">
        <w:t xml:space="preserve">clinical </w:t>
      </w:r>
      <w:r w:rsidR="00CC29CA" w:rsidRPr="00900ACB">
        <w:t xml:space="preserve">indications to assay the MBEC. </w:t>
      </w:r>
    </w:p>
    <w:p w14:paraId="264D0BB1" w14:textId="0B4913DA" w:rsidR="00E67FC5" w:rsidRDefault="00E67FC5" w:rsidP="00E67FC5">
      <w:pPr>
        <w:spacing w:line="480" w:lineRule="auto"/>
        <w:ind w:firstLine="720"/>
      </w:pPr>
      <w:r w:rsidRPr="000A2781">
        <w:t>The ideal treatment duration to treat clinical biofilm infection is unknown</w:t>
      </w:r>
      <w:r w:rsidRPr="00656C96">
        <w:t xml:space="preserve">, and depends on numerous factors. </w:t>
      </w:r>
      <w:r>
        <w:t xml:space="preserve">In MBEC assays, </w:t>
      </w:r>
      <w:r w:rsidRPr="000B5487">
        <w:t xml:space="preserve">the </w:t>
      </w:r>
      <w:r>
        <w:t>antibiotic</w:t>
      </w:r>
      <w:r w:rsidRPr="000B5487">
        <w:t xml:space="preserve"> exposure time has </w:t>
      </w:r>
      <w:r>
        <w:t xml:space="preserve">frequently </w:t>
      </w:r>
      <w:r w:rsidRPr="000B5487">
        <w:t xml:space="preserve">not been evaluated for longer than 1 day. Time is an important consideration </w:t>
      </w:r>
      <w:r>
        <w:t>during</w:t>
      </w:r>
      <w:r w:rsidRPr="000B5487">
        <w:t xml:space="preserve"> three steps in the assay</w:t>
      </w:r>
      <w:r w:rsidRPr="006D5D73">
        <w:t xml:space="preserve"> </w:t>
      </w:r>
      <w:r>
        <w:fldChar w:fldCharType="begin">
          <w:fldData xml:space="preserve">PEVuZE5vdGU+PENpdGU+PEF1dGhvcj5DYXN0YW5lZGE8L0F1dGhvcj48WWVhcj4yMDE2PC9ZZWFy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</w:fldData>
        </w:fldChar>
      </w:r>
      <w:r w:rsidR="00CA5E9B">
        <w:instrText xml:space="preserve"> ADDIN EN.CITE </w:instrText>
      </w:r>
      <w:r w:rsidR="00CA5E9B">
        <w:fldChar w:fldCharType="begin">
          <w:fldData xml:space="preserve">PEVuZE5vdGU+PENpdGU+PEF1dGhvcj5DYXN0YW5lZGE8L0F1dGhvcj48WWVhcj4yMDE2PC9ZZWFy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</w:fldData>
        </w:fldChar>
      </w:r>
      <w:r w:rsidR="00CA5E9B">
        <w:instrText xml:space="preserve"> ADDIN EN.CITE.DATA </w:instrText>
      </w:r>
      <w:r w:rsidR="00CA5E9B">
        <w:fldChar w:fldCharType="end"/>
      </w:r>
      <w:r>
        <w:fldChar w:fldCharType="separate"/>
      </w:r>
      <w:r w:rsidR="00CA5E9B" w:rsidRPr="00CA5E9B">
        <w:rPr>
          <w:noProof/>
          <w:vertAlign w:val="superscript"/>
        </w:rPr>
        <w:t>40</w:t>
      </w:r>
      <w:r>
        <w:fldChar w:fldCharType="end"/>
      </w:r>
      <w:r w:rsidRPr="000B5487">
        <w:t xml:space="preserve">. </w:t>
      </w:r>
      <w:r>
        <w:t xml:space="preserve">First, </w:t>
      </w:r>
      <w:r w:rsidRPr="000B5487">
        <w:t>biofilms grown for up to 24 hours are usually considered immature biofilms with cells in the exponential phase of growth</w:t>
      </w:r>
      <w:r>
        <w:t xml:space="preserve">, which </w:t>
      </w:r>
      <w:r w:rsidRPr="000B5487">
        <w:t>may not represent the dormant profile of cells found in mature biofilms</w:t>
      </w:r>
      <w:r>
        <w:t xml:space="preserve"> </w:t>
      </w:r>
      <w:r>
        <w:fldChar w:fldCharType="begin">
          <w:fldData xml:space="preserve">PEVuZE5vdGU+PENpdGU+PEF1dGhvcj5Kb2hhbmk8L0F1dGhvcj48WWVhcj4yMDE4PC9ZZWFyPjxS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</w:fldData>
        </w:fldChar>
      </w:r>
      <w:r w:rsidR="00CA5E9B">
        <w:instrText xml:space="preserve"> ADDIN EN.CITE </w:instrText>
      </w:r>
      <w:r w:rsidR="00CA5E9B">
        <w:fldChar w:fldCharType="begin">
          <w:fldData xml:space="preserve">PEVuZE5vdGU+PENpdGU+PEF1dGhvcj5Kb2hhbmk8L0F1dGhvcj48WWVhcj4yMDE4PC9ZZWFyPjxS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</w:fldData>
        </w:fldChar>
      </w:r>
      <w:r w:rsidR="00CA5E9B">
        <w:instrText xml:space="preserve"> ADDIN EN.CITE.DATA </w:instrText>
      </w:r>
      <w:r w:rsidR="00CA5E9B">
        <w:fldChar w:fldCharType="end"/>
      </w:r>
      <w:r>
        <w:fldChar w:fldCharType="separate"/>
      </w:r>
      <w:r w:rsidR="00CA5E9B" w:rsidRPr="00CA5E9B">
        <w:rPr>
          <w:noProof/>
          <w:vertAlign w:val="superscript"/>
        </w:rPr>
        <w:t>63</w:t>
      </w:r>
      <w:r>
        <w:fldChar w:fldCharType="end"/>
      </w:r>
      <w:r>
        <w:t>.</w:t>
      </w:r>
      <w:r w:rsidRPr="000B5487">
        <w:t xml:space="preserve"> Mature biofilms are heterogeneous raising the possibility that it may be necessary to use several time points for biofilm growth to assay MBEC throughout the biofilm life cycle</w:t>
      </w:r>
      <w:r>
        <w:t xml:space="preserve"> </w:t>
      </w:r>
      <w:r>
        <w:fldChar w:fldCharType="begin">
          <w:fldData xml:space="preserve">PEVuZE5vdGU+PENpdGU+PEF1dGhvcj5DYXN0YW5lZGE8L0F1dGhvcj48WWVhcj4yMDE2PC9ZZWFy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</w:fldData>
        </w:fldChar>
      </w:r>
      <w:r w:rsidR="00CA5E9B">
        <w:instrText xml:space="preserve"> ADDIN EN.CITE </w:instrText>
      </w:r>
      <w:r w:rsidR="00CA5E9B">
        <w:fldChar w:fldCharType="begin">
          <w:fldData xml:space="preserve">PEVuZE5vdGU+PENpdGU+PEF1dGhvcj5DYXN0YW5lZGE8L0F1dGhvcj48WWVhcj4yMDE2PC9ZZWFy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</w:fldData>
        </w:fldChar>
      </w:r>
      <w:r w:rsidR="00CA5E9B">
        <w:instrText xml:space="preserve"> ADDIN EN.CITE.DATA </w:instrText>
      </w:r>
      <w:r w:rsidR="00CA5E9B">
        <w:fldChar w:fldCharType="end"/>
      </w:r>
      <w:r>
        <w:fldChar w:fldCharType="separate"/>
      </w:r>
      <w:r w:rsidR="00CA5E9B" w:rsidRPr="00CA5E9B">
        <w:rPr>
          <w:noProof/>
          <w:vertAlign w:val="superscript"/>
        </w:rPr>
        <w:t>40</w:t>
      </w:r>
      <w:r>
        <w:fldChar w:fldCharType="end"/>
      </w:r>
      <w:r>
        <w:t xml:space="preserve">. </w:t>
      </w:r>
      <w:r w:rsidRPr="000B5487">
        <w:t>Second</w:t>
      </w:r>
      <w:r>
        <w:t xml:space="preserve"> is</w:t>
      </w:r>
      <w:r w:rsidRPr="000B5487">
        <w:t xml:space="preserve"> a progressive decrease in MBEC over 5 days of exposure to </w:t>
      </w:r>
      <w:r>
        <w:t>antibiotic</w:t>
      </w:r>
      <w:r w:rsidRPr="000B5487">
        <w:t>s, by as much as 32-</w:t>
      </w:r>
      <w:proofErr w:type="gramStart"/>
      <w:r w:rsidRPr="000B5487">
        <w:t>fold</w:t>
      </w:r>
      <w:r>
        <w:t xml:space="preserve"> </w:t>
      </w:r>
      <w:r w:rsidRPr="000B5487">
        <w:t>.</w:t>
      </w:r>
      <w:proofErr w:type="gramEnd"/>
      <w:r w:rsidRPr="000B5487">
        <w:t xml:space="preserve"> </w:t>
      </w:r>
      <w:r>
        <w:t xml:space="preserve">Third, time for viability assessment by subculture is important because </w:t>
      </w:r>
      <w:r w:rsidRPr="000B5487">
        <w:t>persister cells require more than 24 hours incubation to be detected on subculture.</w:t>
      </w:r>
    </w:p>
    <w:p w14:paraId="2FDC3D93" w14:textId="6786DC16" w:rsidR="0048656B" w:rsidRDefault="009511C3" w:rsidP="00AB2BFA">
      <w:pPr>
        <w:spacing w:line="480" w:lineRule="auto"/>
        <w:ind w:firstLine="720"/>
      </w:pPr>
      <w:r>
        <w:t>Experimental model</w:t>
      </w:r>
      <w:r w:rsidR="00F62F52">
        <w:t>s</w:t>
      </w:r>
      <w:r>
        <w:t xml:space="preserve"> of foreign body infection</w:t>
      </w:r>
      <w:r w:rsidR="00E15162" w:rsidRPr="009511C3">
        <w:t xml:space="preserve"> </w:t>
      </w:r>
      <w:r w:rsidR="00015897">
        <w:t>confirm</w:t>
      </w:r>
      <w:r w:rsidR="00015897" w:rsidRPr="009511C3">
        <w:t xml:space="preserve"> </w:t>
      </w:r>
      <w:r w:rsidR="00E15162" w:rsidRPr="009511C3">
        <w:t xml:space="preserve">that biofilm bacteria are reduced but not eradicated after </w:t>
      </w:r>
      <w:r>
        <w:t>6</w:t>
      </w:r>
      <w:r w:rsidRPr="009511C3">
        <w:t xml:space="preserve"> </w:t>
      </w:r>
      <w:r w:rsidR="00E15162" w:rsidRPr="009511C3">
        <w:t>days of local antibiotic exposure</w:t>
      </w:r>
      <w:r w:rsidR="00015897">
        <w:t xml:space="preserve"> to systemically achievable </w:t>
      </w:r>
      <w:proofErr w:type="gramStart"/>
      <w:r w:rsidR="00015897">
        <w:t>levels  and</w:t>
      </w:r>
      <w:proofErr w:type="gramEnd"/>
      <w:r w:rsidR="00015897">
        <w:t xml:space="preserve"> synergy did not occur between </w:t>
      </w:r>
      <w:r w:rsidR="00F67DA9">
        <w:t>penicillin</w:t>
      </w:r>
      <w:r w:rsidR="00015897">
        <w:t xml:space="preserve"> and gentamicin for </w:t>
      </w:r>
      <w:r w:rsidR="007C0106">
        <w:t>group B strep</w:t>
      </w:r>
      <w:r w:rsidRPr="00FF21C7">
        <w:t xml:space="preserve"> </w:t>
      </w:r>
      <w:r w:rsidRPr="00FF21C7">
        <w:fldChar w:fldCharType="begin">
          <w:fldData xml:space="preserve">PEVuZE5vdGU+PENpdGU+PEF1dGhvcj5SdXBwZW48L0F1dGhvcj48WWVhcj4yMDE4PC9ZZWFyPjxS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</w:fldData>
        </w:fldChar>
      </w:r>
      <w:r w:rsidR="00CA5E9B">
        <w:instrText xml:space="preserve"> ADDIN EN.CITE </w:instrText>
      </w:r>
      <w:r w:rsidR="00CA5E9B">
        <w:fldChar w:fldCharType="begin">
          <w:fldData xml:space="preserve">PEVuZE5vdGU+PENpdGU+PEF1dGhvcj5SdXBwZW48L0F1dGhvcj48WWVhcj4yMDE4PC9ZZWFyPjxS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</w:fldData>
        </w:fldChar>
      </w:r>
      <w:r w:rsidR="00CA5E9B">
        <w:instrText xml:space="preserve"> ADDIN EN.CITE.DATA </w:instrText>
      </w:r>
      <w:r w:rsidR="00CA5E9B">
        <w:fldChar w:fldCharType="end"/>
      </w:r>
      <w:r w:rsidRPr="00FF21C7">
        <w:fldChar w:fldCharType="separate"/>
      </w:r>
      <w:r w:rsidR="00CA5E9B" w:rsidRPr="00CA5E9B">
        <w:rPr>
          <w:noProof/>
          <w:vertAlign w:val="superscript"/>
        </w:rPr>
        <w:t>64</w:t>
      </w:r>
      <w:r w:rsidRPr="00FF21C7">
        <w:fldChar w:fldCharType="end"/>
      </w:r>
      <w:r w:rsidR="00E15162" w:rsidRPr="009511C3">
        <w:t xml:space="preserve">. </w:t>
      </w:r>
      <w:r w:rsidR="00015897">
        <w:t xml:space="preserve">While both found decreasing MBEC with increasing </w:t>
      </w:r>
      <w:r w:rsidR="00E67FC5">
        <w:t>antibiotic</w:t>
      </w:r>
      <w:r w:rsidR="00015897">
        <w:t xml:space="preserve"> exposure, </w:t>
      </w:r>
      <w:r w:rsidR="0057058E">
        <w:t>Post</w:t>
      </w:r>
      <w:r w:rsidR="0048531B">
        <w:t xml:space="preserve"> </w:t>
      </w:r>
      <w:r w:rsidR="00E15162" w:rsidRPr="0048531B">
        <w:rPr>
          <w:i/>
          <w:iCs/>
        </w:rPr>
        <w:t>et al.</w:t>
      </w:r>
      <w:r w:rsidRPr="00FF21C7">
        <w:rPr>
          <w:vertAlign w:val="superscript"/>
        </w:rPr>
        <w:fldChar w:fldCharType="begin"/>
      </w:r>
      <w:r w:rsidR="00CA5E9B">
        <w:rPr>
          <w:vertAlign w:val="superscript"/>
        </w:rPr>
        <w:instrText xml:space="preserve"> ADDIN EN.CITE &lt;EndNote&gt;&lt;Cite&gt;&lt;Author&gt;Post&lt;/Author&gt;&lt;Year&gt;2017&lt;/Year&gt;&lt;RecNum&gt;31&lt;/RecNum&gt;&lt;DisplayText&gt;&lt;style face="superscript"&gt;65&lt;/style&gt;&lt;/DisplayText&gt;&lt;record&gt;&lt;rec-number&gt;31&lt;/rec-number&gt;&lt;foreign-keys&gt;&lt;key app="EN" db-id="sep5xwd0o2rwpcexvejv59fpxrt95pe5dttf" timestamp="1573834191"&gt;31&lt;/key&gt;&lt;/foreign-keys&gt;&lt;ref-type name="Journal Article"&gt;17&lt;/ref-type&gt;&lt;contributors&gt;&lt;authors&gt;&lt;author&gt;Post, V.&lt;/author&gt;&lt;author&gt;Wahl, P.&lt;/author&gt;&lt;author&gt;Richards, R. G.&lt;/author&gt;&lt;author&gt;Moriarty, T. F.&lt;/author&gt;&lt;/authors&gt;&lt;/contributors&gt;&lt;auth-address&gt;AO Research Institute Davos, Clavadelerstrasse 8, Davos Platz, 7270, Switzerland.&amp;#xD;Division for Orthopaedic and Trauma Surgery, Cantonal Hospital Winterthur, Winterthur, Switzerland.&lt;/auth-address&gt;&lt;titles&gt;&lt;title&gt;Vancomycin displays time-dependent eradication of mature Staphylococcus aureus biofilms&lt;/title&gt;&lt;secondary-title&gt;J Orthop Res&lt;/secondary-title&gt;&lt;/titles&gt;&lt;periodical&gt;&lt;full-title&gt;J Orthop Res&lt;/full-title&gt;&lt;/periodical&gt;&lt;pages&gt;381-388&lt;/pages&gt;&lt;volume&gt;35&lt;/volume&gt;&lt;number&gt;2&lt;/number&gt;&lt;edition&gt;2016/05/14&lt;/edition&gt;&lt;keywords&gt;&lt;keyword&gt;Anti-Bacterial Agents/*administration &amp;amp; dosage&lt;/keyword&gt;&lt;keyword&gt;Biofilms/*drug effects&lt;/keyword&gt;&lt;keyword&gt;Microbial Sensitivity Tests&lt;/keyword&gt;&lt;keyword&gt;Microscopy, Electron, Scanning&lt;/keyword&gt;&lt;keyword&gt;Prosthesis-Related Infections/*drug therapy&lt;/keyword&gt;&lt;keyword&gt;Staphylococcus aureus/*drug effects&lt;/keyword&gt;&lt;keyword&gt;Vancomycin/*administration &amp;amp; dosage&lt;/keyword&gt;&lt;keyword&gt;*Staphylococcus aureus&lt;/keyword&gt;&lt;keyword&gt;*biofilm&lt;/keyword&gt;&lt;keyword&gt;*implant infection&lt;/keyword&gt;&lt;keyword&gt;*titanium&lt;/keyword&gt;&lt;keyword&gt;*vancomycin&lt;/keyword&gt;&lt;/keywords&gt;&lt;dates&gt;&lt;year&gt;2017&lt;/year&gt;&lt;pub-dates&gt;&lt;date&gt;Feb&lt;/date&gt;&lt;/pub-dates&gt;&lt;/dates&gt;&lt;isbn&gt;1554-527X (Electronic)&amp;#xD;0736-0266 (Linking)&lt;/isbn&gt;&lt;accession-num&gt;27175462&lt;/accession-num&gt;&lt;urls&gt;&lt;related-urls&gt;&lt;url&gt;https://www.ncbi.nlm.nih.gov/pubmed/27175462&lt;/url&gt;&lt;/related-urls&gt;&lt;/urls&gt;&lt;electronic-resource-num&gt;10.1002/jor.23291&lt;/electronic-resource-num&gt;&lt;/record&gt;&lt;/Cite&gt;&lt;/EndNote&gt;</w:instrText>
      </w:r>
      <w:r w:rsidRPr="00FF21C7">
        <w:rPr>
          <w:vertAlign w:val="superscript"/>
        </w:rPr>
        <w:fldChar w:fldCharType="separate"/>
      </w:r>
      <w:r w:rsidR="00CA5E9B">
        <w:rPr>
          <w:noProof/>
          <w:vertAlign w:val="superscript"/>
        </w:rPr>
        <w:t>65</w:t>
      </w:r>
      <w:r w:rsidRPr="00FF21C7">
        <w:rPr>
          <w:vertAlign w:val="superscript"/>
        </w:rPr>
        <w:fldChar w:fldCharType="end"/>
      </w:r>
      <w:r w:rsidR="00015897">
        <w:rPr>
          <w:vertAlign w:val="superscript"/>
        </w:rPr>
        <w:t xml:space="preserve"> </w:t>
      </w:r>
      <w:r w:rsidR="00E15162" w:rsidRPr="009511C3">
        <w:t xml:space="preserve"> </w:t>
      </w:r>
      <w:r w:rsidR="00015897">
        <w:t>found that biofilms under mechanical stress have higher MBECs than static biofilms</w:t>
      </w:r>
      <w:r w:rsidR="0057058E">
        <w:t xml:space="preserve"> </w:t>
      </w:r>
      <w:r w:rsidR="00E15162" w:rsidRPr="009511C3">
        <w:t xml:space="preserve">and </w:t>
      </w:r>
      <w:proofErr w:type="spellStart"/>
      <w:r w:rsidR="00E15162" w:rsidRPr="009511C3">
        <w:t>Badha</w:t>
      </w:r>
      <w:proofErr w:type="spellEnd"/>
      <w:r w:rsidR="00E15162" w:rsidRPr="009511C3">
        <w:t xml:space="preserve"> </w:t>
      </w:r>
      <w:r w:rsidR="00E15162" w:rsidRPr="0048531B">
        <w:rPr>
          <w:i/>
          <w:iCs/>
        </w:rPr>
        <w:t>et al.</w:t>
      </w:r>
      <w:r w:rsidRPr="00FF21C7">
        <w:rPr>
          <w:vertAlign w:val="superscript"/>
        </w:rPr>
        <w:fldChar w:fldCharType="begin">
          <w:fldData xml:space="preserve">PEVuZE5vdGU+PENpdGU+PEF1dGhvcj5CYWRoYTwvQXV0aG9yPjxZZWFyPjIwMTk8L1llYXI+PFJl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</w:fldData>
        </w:fldChar>
      </w:r>
      <w:r w:rsidR="00CA5E9B">
        <w:rPr>
          <w:vertAlign w:val="superscript"/>
        </w:rPr>
        <w:instrText xml:space="preserve"> ADDIN EN.CITE </w:instrText>
      </w:r>
      <w:r w:rsidR="00CA5E9B">
        <w:rPr>
          <w:vertAlign w:val="superscript"/>
        </w:rPr>
        <w:fldChar w:fldCharType="begin">
          <w:fldData xml:space="preserve">PEVuZE5vdGU+PENpdGU+PEF1dGhvcj5CYWRoYTwvQXV0aG9yPjxZZWFyPjIwMTk8L1llYXI+PFJl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</w:fldData>
        </w:fldChar>
      </w:r>
      <w:r w:rsidR="00CA5E9B">
        <w:rPr>
          <w:vertAlign w:val="superscript"/>
        </w:rPr>
        <w:instrText xml:space="preserve"> ADDIN EN.CITE.DATA </w:instrText>
      </w:r>
      <w:r w:rsidR="00CA5E9B">
        <w:rPr>
          <w:vertAlign w:val="superscript"/>
        </w:rPr>
      </w:r>
      <w:r w:rsidR="00CA5E9B">
        <w:rPr>
          <w:vertAlign w:val="superscript"/>
        </w:rPr>
        <w:fldChar w:fldCharType="end"/>
      </w:r>
      <w:r w:rsidRPr="00FF21C7">
        <w:rPr>
          <w:vertAlign w:val="superscript"/>
        </w:rPr>
      </w:r>
      <w:r w:rsidRPr="00FF21C7">
        <w:rPr>
          <w:vertAlign w:val="superscript"/>
        </w:rPr>
        <w:fldChar w:fldCharType="separate"/>
      </w:r>
      <w:r w:rsidR="00CA5E9B">
        <w:rPr>
          <w:noProof/>
          <w:vertAlign w:val="superscript"/>
        </w:rPr>
        <w:t>66</w:t>
      </w:r>
      <w:r w:rsidRPr="00FF21C7">
        <w:rPr>
          <w:vertAlign w:val="superscript"/>
        </w:rPr>
        <w:fldChar w:fldCharType="end"/>
      </w:r>
      <w:r w:rsidR="00015897">
        <w:rPr>
          <w:vertAlign w:val="superscript"/>
        </w:rPr>
        <w:t xml:space="preserve"> </w:t>
      </w:r>
      <w:r w:rsidR="00E15162" w:rsidRPr="009511C3">
        <w:t xml:space="preserve"> </w:t>
      </w:r>
      <w:r w:rsidR="00015897">
        <w:t>found tobramycin-</w:t>
      </w:r>
      <w:r w:rsidR="00015897">
        <w:lastRenderedPageBreak/>
        <w:t>vancomycin combined therapy had lower MBECs</w:t>
      </w:r>
      <w:r w:rsidR="001B35DA">
        <w:t>,</w:t>
      </w:r>
      <w:r w:rsidR="00F303FA">
        <w:t xml:space="preserve"> </w:t>
      </w:r>
      <w:r w:rsidR="00015897">
        <w:t>within the range clinically achievable by local delivery.</w:t>
      </w:r>
      <w:r w:rsidR="00DB7803">
        <w:t xml:space="preserve"> </w:t>
      </w:r>
      <w:r w:rsidR="00F67DA9">
        <w:t xml:space="preserve"> </w:t>
      </w:r>
      <w:r w:rsidR="00DB7803">
        <w:t>Again, these experiments have their limitations from a clinical perspective</w:t>
      </w:r>
      <w:r>
        <w:t xml:space="preserve">. </w:t>
      </w:r>
      <w:r w:rsidR="00E67FC5">
        <w:t>Based on systemic therapy, it</w:t>
      </w:r>
      <w:r>
        <w:t xml:space="preserve"> appears reasonable to target an exposure time between 1 and 4 weeks</w:t>
      </w:r>
      <w:r w:rsidR="00E67FC5">
        <w:t>;</w:t>
      </w:r>
      <w:r w:rsidR="00FF21C7">
        <w:t xml:space="preserve"> </w:t>
      </w:r>
      <w:r w:rsidR="00E67FC5">
        <w:t>h</w:t>
      </w:r>
      <w:r w:rsidR="00FF21C7">
        <w:t>owever, t</w:t>
      </w:r>
      <w:r w:rsidR="000B5487" w:rsidRPr="000B5487">
        <w:t>he p</w:t>
      </w:r>
      <w:r w:rsidR="000B5487" w:rsidRPr="000B5487">
        <w:rPr>
          <w:rFonts w:hint="eastAsia"/>
        </w:rPr>
        <w:t xml:space="preserve">lausible </w:t>
      </w:r>
      <w:r w:rsidR="000B5487" w:rsidRPr="000B5487">
        <w:t xml:space="preserve">duration that MBEC levels can be achieved clinically </w:t>
      </w:r>
      <w:r w:rsidR="00816554">
        <w:t xml:space="preserve">with current </w:t>
      </w:r>
      <w:r w:rsidR="00E67FC5">
        <w:t xml:space="preserve">local delivery </w:t>
      </w:r>
      <w:r w:rsidR="00816554">
        <w:t xml:space="preserve">techniques </w:t>
      </w:r>
      <w:r w:rsidR="000B5487" w:rsidRPr="000B5487">
        <w:t xml:space="preserve">may only be </w:t>
      </w:r>
      <w:r w:rsidR="0031024A">
        <w:t xml:space="preserve">a few </w:t>
      </w:r>
      <w:r w:rsidR="000B5487" w:rsidRPr="000B5487">
        <w:rPr>
          <w:rFonts w:hint="eastAsia"/>
        </w:rPr>
        <w:t>days</w:t>
      </w:r>
      <w:r w:rsidR="0031024A">
        <w:t xml:space="preserve"> </w:t>
      </w:r>
      <w:r w:rsidR="006D5D73">
        <w:fldChar w:fldCharType="begin">
          <w:fldData xml:space="preserve">PEVuZE5vdGU+PENpdGU+PEF1dGhvcj5DYXN0YW5lZGE8L0F1dGhvcj48WWVhcj4yMDE2PC9ZZWFy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</w:fldData>
        </w:fldChar>
      </w:r>
      <w:r w:rsidR="00CA5E9B">
        <w:instrText xml:space="preserve"> ADDIN EN.CITE </w:instrText>
      </w:r>
      <w:r w:rsidR="00CA5E9B">
        <w:fldChar w:fldCharType="begin">
          <w:fldData xml:space="preserve">PEVuZE5vdGU+PENpdGU+PEF1dGhvcj5DYXN0YW5lZGE8L0F1dGhvcj48WWVhcj4yMDE2PC9ZZWFy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</w:fldData>
        </w:fldChar>
      </w:r>
      <w:r w:rsidR="00CA5E9B">
        <w:instrText xml:space="preserve"> ADDIN EN.CITE.DATA </w:instrText>
      </w:r>
      <w:r w:rsidR="00CA5E9B">
        <w:fldChar w:fldCharType="end"/>
      </w:r>
      <w:r w:rsidR="006D5D73">
        <w:fldChar w:fldCharType="separate"/>
      </w:r>
      <w:r w:rsidR="00CA5E9B" w:rsidRPr="00CA5E9B">
        <w:rPr>
          <w:noProof/>
          <w:vertAlign w:val="superscript"/>
        </w:rPr>
        <w:t>40</w:t>
      </w:r>
      <w:r w:rsidR="006D5D73">
        <w:fldChar w:fldCharType="end"/>
      </w:r>
      <w:r w:rsidR="000B5487" w:rsidRPr="000B5487">
        <w:t xml:space="preserve">. </w:t>
      </w:r>
    </w:p>
    <w:p w14:paraId="71055B98" w14:textId="77777777" w:rsidR="00AB2BFA" w:rsidRPr="000B5487" w:rsidRDefault="00AB2BFA" w:rsidP="00AB2BFA">
      <w:pPr>
        <w:spacing w:line="480" w:lineRule="auto"/>
        <w:ind w:firstLine="720"/>
      </w:pPr>
    </w:p>
    <w:p w14:paraId="667CEC00" w14:textId="02B57004" w:rsidR="000B24EC" w:rsidRPr="000B5487" w:rsidRDefault="000B24EC" w:rsidP="000B5487">
      <w:pPr>
        <w:spacing w:line="480" w:lineRule="auto"/>
      </w:pPr>
      <w:r w:rsidRPr="000B5487">
        <w:rPr>
          <w:b/>
          <w:bCs/>
        </w:rPr>
        <w:t>Conclusion</w:t>
      </w:r>
      <w:r w:rsidR="00144E03" w:rsidRPr="000B5487">
        <w:rPr>
          <w:b/>
          <w:bCs/>
        </w:rPr>
        <w:t>s</w:t>
      </w:r>
    </w:p>
    <w:p w14:paraId="21899ACD" w14:textId="2D41CA3B" w:rsidR="000B24EC" w:rsidRDefault="00E6568D">
      <w:pPr>
        <w:spacing w:line="480" w:lineRule="auto"/>
        <w:rPr>
          <w:bCs/>
          <w:color w:val="1C1D1E"/>
          <w:shd w:val="clear" w:color="auto" w:fill="FFFFFF"/>
        </w:rPr>
      </w:pPr>
      <w:r>
        <w:rPr>
          <w:color w:val="1C1D1E"/>
          <w:shd w:val="clear" w:color="auto" w:fill="FFFFFF"/>
        </w:rPr>
        <w:t xml:space="preserve">Currently, </w:t>
      </w:r>
      <w:r w:rsidR="00CC04D5">
        <w:rPr>
          <w:color w:val="1C1D1E"/>
          <w:shd w:val="clear" w:color="auto" w:fill="FFFFFF"/>
        </w:rPr>
        <w:t>high quality clinical evidence</w:t>
      </w:r>
      <w:r>
        <w:rPr>
          <w:color w:val="1C1D1E"/>
          <w:shd w:val="clear" w:color="auto" w:fill="FFFFFF"/>
        </w:rPr>
        <w:t xml:space="preserve"> of ALBC efficacy does not exist, and Level 1 evidence would require large</w:t>
      </w:r>
      <w:r w:rsidR="005F46E8">
        <w:rPr>
          <w:color w:val="1C1D1E"/>
          <w:shd w:val="clear" w:color="auto" w:fill="FFFFFF"/>
        </w:rPr>
        <w:t>,</w:t>
      </w:r>
      <w:r>
        <w:rPr>
          <w:color w:val="1C1D1E"/>
          <w:shd w:val="clear" w:color="auto" w:fill="FFFFFF"/>
        </w:rPr>
        <w:t xml:space="preserve"> prohibitively </w:t>
      </w:r>
      <w:r w:rsidR="00CC04D5">
        <w:rPr>
          <w:color w:val="1C1D1E"/>
          <w:shd w:val="clear" w:color="auto" w:fill="FFFFFF"/>
        </w:rPr>
        <w:t>expensive</w:t>
      </w:r>
      <w:r w:rsidR="005F46E8" w:rsidRPr="005F46E8">
        <w:rPr>
          <w:color w:val="1C1D1E"/>
          <w:shd w:val="clear" w:color="auto" w:fill="FFFFFF"/>
        </w:rPr>
        <w:t xml:space="preserve"> </w:t>
      </w:r>
      <w:r w:rsidR="005F46E8">
        <w:rPr>
          <w:color w:val="1C1D1E"/>
          <w:shd w:val="clear" w:color="auto" w:fill="FFFFFF"/>
        </w:rPr>
        <w:t>R</w:t>
      </w:r>
      <w:r w:rsidR="00D164A1">
        <w:rPr>
          <w:color w:val="1C1D1E"/>
          <w:shd w:val="clear" w:color="auto" w:fill="FFFFFF"/>
        </w:rPr>
        <w:t>CT</w:t>
      </w:r>
      <w:r w:rsidR="005F46E8">
        <w:rPr>
          <w:color w:val="1C1D1E"/>
          <w:shd w:val="clear" w:color="auto" w:fill="FFFFFF"/>
        </w:rPr>
        <w:t>s</w:t>
      </w:r>
      <w:r>
        <w:rPr>
          <w:color w:val="1C1D1E"/>
          <w:shd w:val="clear" w:color="auto" w:fill="FFFFFF"/>
        </w:rPr>
        <w:t xml:space="preserve">, and </w:t>
      </w:r>
      <w:r w:rsidR="005F46E8">
        <w:rPr>
          <w:color w:val="1C1D1E"/>
          <w:shd w:val="clear" w:color="auto" w:fill="FFFFFF"/>
        </w:rPr>
        <w:t xml:space="preserve">not all </w:t>
      </w:r>
      <w:r>
        <w:rPr>
          <w:color w:val="1C1D1E"/>
          <w:shd w:val="clear" w:color="auto" w:fill="FFFFFF"/>
        </w:rPr>
        <w:t xml:space="preserve">surgeons are </w:t>
      </w:r>
      <w:r w:rsidR="00D164A1">
        <w:rPr>
          <w:color w:val="1C1D1E"/>
          <w:shd w:val="clear" w:color="auto" w:fill="FFFFFF"/>
        </w:rPr>
        <w:t>willing to</w:t>
      </w:r>
      <w:r>
        <w:rPr>
          <w:color w:val="1C1D1E"/>
          <w:shd w:val="clear" w:color="auto" w:fill="FFFFFF"/>
        </w:rPr>
        <w:t xml:space="preserve"> </w:t>
      </w:r>
      <w:r w:rsidR="005F46E8">
        <w:rPr>
          <w:color w:val="1C1D1E"/>
          <w:shd w:val="clear" w:color="auto" w:fill="FFFFFF"/>
        </w:rPr>
        <w:t xml:space="preserve">enroll patients </w:t>
      </w:r>
      <w:r>
        <w:rPr>
          <w:color w:val="1C1D1E"/>
          <w:shd w:val="clear" w:color="auto" w:fill="FFFFFF"/>
        </w:rPr>
        <w:t xml:space="preserve">into a non-ALBC control group </w:t>
      </w:r>
      <w:r w:rsidR="001B35DA">
        <w:rPr>
          <w:color w:val="1C1D1E"/>
          <w:shd w:val="clear" w:color="auto" w:fill="FFFFFF"/>
        </w:rPr>
        <w:t>(</w:t>
      </w:r>
      <w:r>
        <w:rPr>
          <w:color w:val="1C1D1E"/>
          <w:shd w:val="clear" w:color="auto" w:fill="FFFFFF"/>
        </w:rPr>
        <w:t>for non-evidenced-based reasons</w:t>
      </w:r>
      <w:r w:rsidR="001B35DA">
        <w:rPr>
          <w:color w:val="1C1D1E"/>
          <w:shd w:val="clear" w:color="auto" w:fill="FFFFFF"/>
        </w:rPr>
        <w:t>)</w:t>
      </w:r>
      <w:r>
        <w:rPr>
          <w:color w:val="1C1D1E"/>
          <w:shd w:val="clear" w:color="auto" w:fill="FFFFFF"/>
        </w:rPr>
        <w:t>.  Economically, there is no ev</w:t>
      </w:r>
      <w:r w:rsidR="00E502D6">
        <w:rPr>
          <w:color w:val="1C1D1E"/>
          <w:shd w:val="clear" w:color="auto" w:fill="FFFFFF"/>
        </w:rPr>
        <w:t>idence that ALBC is cost-effective to prevent or treat MSKI.  Scientifically, established limitations of commercial ALBC exist, includ</w:t>
      </w:r>
      <w:r w:rsidR="005F46E8">
        <w:rPr>
          <w:color w:val="1C1D1E"/>
          <w:shd w:val="clear" w:color="auto" w:fill="FFFFFF"/>
        </w:rPr>
        <w:t>ing</w:t>
      </w:r>
      <w:r w:rsidR="00E502D6">
        <w:rPr>
          <w:color w:val="1C1D1E"/>
          <w:shd w:val="clear" w:color="auto" w:fill="FFFFFF"/>
        </w:rPr>
        <w:t xml:space="preserve"> inability to achieve MBEC </w:t>
      </w:r>
      <w:r w:rsidR="00E502D6" w:rsidRPr="003B5012">
        <w:rPr>
          <w:i/>
          <w:iCs/>
          <w:color w:val="1C1D1E"/>
          <w:shd w:val="clear" w:color="auto" w:fill="FFFFFF"/>
        </w:rPr>
        <w:t>in vivo</w:t>
      </w:r>
      <w:r w:rsidR="00E502D6">
        <w:rPr>
          <w:color w:val="1C1D1E"/>
          <w:shd w:val="clear" w:color="auto" w:fill="FFFFFF"/>
        </w:rPr>
        <w:t xml:space="preserve"> due to their release kinetics and biodistribution following implantation</w:t>
      </w:r>
      <w:r w:rsidR="000B3267">
        <w:rPr>
          <w:color w:val="1C1D1E"/>
          <w:shd w:val="clear" w:color="auto" w:fill="FFFFFF"/>
        </w:rPr>
        <w:t>, the risk of inducing antibacterial resistance from prolonged subtherapeutic release and</w:t>
      </w:r>
      <w:r w:rsidR="005F46E8">
        <w:rPr>
          <w:color w:val="1C1D1E"/>
          <w:shd w:val="clear" w:color="auto" w:fill="FFFFFF"/>
        </w:rPr>
        <w:t xml:space="preserve"> </w:t>
      </w:r>
      <w:r w:rsidR="000B3267">
        <w:rPr>
          <w:color w:val="1C1D1E"/>
          <w:shd w:val="clear" w:color="auto" w:fill="FFFFFF"/>
        </w:rPr>
        <w:t>bacterial colonization of the retained ALBC</w:t>
      </w:r>
      <w:r w:rsidR="0031024A">
        <w:rPr>
          <w:color w:val="1C1D1E"/>
          <w:shd w:val="clear" w:color="auto" w:fill="FFFFFF"/>
        </w:rPr>
        <w:t>. For surgeon directed</w:t>
      </w:r>
      <w:r w:rsidR="00E502D6">
        <w:rPr>
          <w:color w:val="1C1D1E"/>
          <w:shd w:val="clear" w:color="auto" w:fill="FFFFFF"/>
        </w:rPr>
        <w:t xml:space="preserve"> high-dose</w:t>
      </w:r>
      <w:r w:rsidR="0031024A">
        <w:rPr>
          <w:color w:val="1C1D1E"/>
          <w:shd w:val="clear" w:color="auto" w:fill="FFFFFF"/>
        </w:rPr>
        <w:t xml:space="preserve"> formulations, systemic toxicity</w:t>
      </w:r>
      <w:r w:rsidR="00C658ED">
        <w:rPr>
          <w:color w:val="1C1D1E"/>
          <w:shd w:val="clear" w:color="auto" w:fill="FFFFFF"/>
        </w:rPr>
        <w:t>, adverse effects on local cells and healing,</w:t>
      </w:r>
      <w:r w:rsidR="0031024A">
        <w:rPr>
          <w:color w:val="1C1D1E"/>
          <w:shd w:val="clear" w:color="auto" w:fill="FFFFFF"/>
        </w:rPr>
        <w:t xml:space="preserve"> and loss of </w:t>
      </w:r>
      <w:r w:rsidR="00121310">
        <w:rPr>
          <w:color w:val="1C1D1E"/>
          <w:shd w:val="clear" w:color="auto" w:fill="FFFFFF"/>
        </w:rPr>
        <w:t>material</w:t>
      </w:r>
      <w:r w:rsidR="0031024A">
        <w:rPr>
          <w:color w:val="1C1D1E"/>
          <w:shd w:val="clear" w:color="auto" w:fill="FFFFFF"/>
        </w:rPr>
        <w:t xml:space="preserve"> strength </w:t>
      </w:r>
      <w:r w:rsidR="00CC04D5">
        <w:rPr>
          <w:color w:val="1C1D1E"/>
          <w:shd w:val="clear" w:color="auto" w:fill="FFFFFF"/>
        </w:rPr>
        <w:t xml:space="preserve">of the ALBC </w:t>
      </w:r>
      <w:r w:rsidR="0031024A">
        <w:rPr>
          <w:color w:val="1C1D1E"/>
          <w:shd w:val="clear" w:color="auto" w:fill="FFFFFF"/>
        </w:rPr>
        <w:t>are the main concerns</w:t>
      </w:r>
      <w:r w:rsidR="00E502D6">
        <w:rPr>
          <w:color w:val="1C1D1E"/>
          <w:shd w:val="clear" w:color="auto" w:fill="FFFFFF"/>
        </w:rPr>
        <w:t>. Practically, all surgeons that treat MSKI use ALBC for some</w:t>
      </w:r>
      <w:r w:rsidR="00143195">
        <w:rPr>
          <w:color w:val="1C1D1E"/>
          <w:shd w:val="clear" w:color="auto" w:fill="FFFFFF"/>
        </w:rPr>
        <w:t xml:space="preserve"> indications.  However, standardization of ALBC use may </w:t>
      </w:r>
      <w:r w:rsidR="0031024A">
        <w:rPr>
          <w:color w:val="1C1D1E"/>
          <w:shd w:val="clear" w:color="auto" w:fill="FFFFFF"/>
        </w:rPr>
        <w:t xml:space="preserve">only </w:t>
      </w:r>
      <w:r w:rsidR="00143195">
        <w:rPr>
          <w:color w:val="1C1D1E"/>
          <w:shd w:val="clear" w:color="auto" w:fill="FFFFFF"/>
        </w:rPr>
        <w:t xml:space="preserve">be possible </w:t>
      </w:r>
      <w:r w:rsidR="0031024A">
        <w:rPr>
          <w:color w:val="1C1D1E"/>
          <w:shd w:val="clear" w:color="auto" w:fill="FFFFFF"/>
        </w:rPr>
        <w:t>with data to establish formulation specifications</w:t>
      </w:r>
      <w:r w:rsidR="00143195">
        <w:rPr>
          <w:color w:val="1C1D1E"/>
          <w:shd w:val="clear" w:color="auto" w:fill="FFFFFF"/>
        </w:rPr>
        <w:t>.  Nevertheless, opportunities exist for disruptive technologies</w:t>
      </w:r>
      <w:r w:rsidR="007E7DF9">
        <w:rPr>
          <w:color w:val="1C1D1E"/>
          <w:shd w:val="clear" w:color="auto" w:fill="FFFFFF"/>
        </w:rPr>
        <w:t xml:space="preserve"> that markedly improve the safety and efficacy of local delivery</w:t>
      </w:r>
      <w:r w:rsidR="00143195">
        <w:rPr>
          <w:color w:val="1C1D1E"/>
          <w:shd w:val="clear" w:color="auto" w:fill="FFFFFF"/>
        </w:rPr>
        <w:t>.  These include: novel a</w:t>
      </w:r>
      <w:r w:rsidR="00121310">
        <w:rPr>
          <w:color w:val="1C1D1E"/>
          <w:shd w:val="clear" w:color="auto" w:fill="FFFFFF"/>
        </w:rPr>
        <w:t>ntibiotic</w:t>
      </w:r>
      <w:r w:rsidR="007E7DF9">
        <w:rPr>
          <w:color w:val="1C1D1E"/>
          <w:shd w:val="clear" w:color="auto" w:fill="FFFFFF"/>
        </w:rPr>
        <w:t>s</w:t>
      </w:r>
      <w:r w:rsidR="00143195">
        <w:rPr>
          <w:color w:val="1C1D1E"/>
          <w:shd w:val="clear" w:color="auto" w:fill="FFFFFF"/>
        </w:rPr>
        <w:t xml:space="preserve"> that </w:t>
      </w:r>
      <w:r w:rsidR="007E7DF9">
        <w:rPr>
          <w:color w:val="1C1D1E"/>
          <w:shd w:val="clear" w:color="auto" w:fill="FFFFFF"/>
        </w:rPr>
        <w:t>achieve</w:t>
      </w:r>
      <w:r w:rsidR="00143195">
        <w:rPr>
          <w:color w:val="1C1D1E"/>
          <w:shd w:val="clear" w:color="auto" w:fill="FFFFFF"/>
        </w:rPr>
        <w:t xml:space="preserve"> MBEC with current delivery system (e.g. </w:t>
      </w:r>
      <w:r w:rsidR="00CC04D5">
        <w:rPr>
          <w:color w:val="000000"/>
          <w:shd w:val="clear" w:color="auto" w:fill="FFFFFF"/>
        </w:rPr>
        <w:t>ceramics</w:t>
      </w:r>
      <w:r w:rsidR="007E7DF9">
        <w:rPr>
          <w:color w:val="000000"/>
          <w:shd w:val="clear" w:color="auto" w:fill="FFFFFF"/>
        </w:rPr>
        <w:t>, implant coatings),</w:t>
      </w:r>
      <w:r w:rsidR="00143195">
        <w:rPr>
          <w:color w:val="1C1D1E"/>
          <w:shd w:val="clear" w:color="auto" w:fill="FFFFFF"/>
        </w:rPr>
        <w:t xml:space="preserve"> </w:t>
      </w:r>
      <w:r w:rsidR="007E7DF9">
        <w:rPr>
          <w:color w:val="1C1D1E"/>
          <w:shd w:val="clear" w:color="auto" w:fill="FFFFFF"/>
        </w:rPr>
        <w:t xml:space="preserve">and </w:t>
      </w:r>
      <w:r w:rsidR="00143195">
        <w:rPr>
          <w:color w:val="1C1D1E"/>
          <w:shd w:val="clear" w:color="auto" w:fill="FFFFFF"/>
        </w:rPr>
        <w:t xml:space="preserve">hydrogel </w:t>
      </w:r>
      <w:r w:rsidR="007E7DF9">
        <w:rPr>
          <w:color w:val="1C1D1E"/>
          <w:shd w:val="clear" w:color="auto" w:fill="FFFFFF"/>
        </w:rPr>
        <w:t xml:space="preserve">carriers </w:t>
      </w:r>
      <w:r w:rsidR="00143195">
        <w:rPr>
          <w:color w:val="1C1D1E"/>
          <w:shd w:val="clear" w:color="auto" w:fill="FFFFFF"/>
        </w:rPr>
        <w:t xml:space="preserve">with dramatically different </w:t>
      </w:r>
      <w:r w:rsidR="007E7DF9">
        <w:rPr>
          <w:color w:val="1C1D1E"/>
          <w:shd w:val="clear" w:color="auto" w:fill="FFFFFF"/>
        </w:rPr>
        <w:t xml:space="preserve">release kinetics and </w:t>
      </w:r>
      <w:r w:rsidR="00143195">
        <w:rPr>
          <w:color w:val="1C1D1E"/>
          <w:shd w:val="clear" w:color="auto" w:fill="FFFFFF"/>
        </w:rPr>
        <w:t xml:space="preserve">biomaterial </w:t>
      </w:r>
      <w:r w:rsidR="007E7DF9">
        <w:rPr>
          <w:color w:val="1C1D1E"/>
          <w:shd w:val="clear" w:color="auto" w:fill="FFFFFF"/>
        </w:rPr>
        <w:t xml:space="preserve">properties. </w:t>
      </w:r>
      <w:r w:rsidR="00143195">
        <w:rPr>
          <w:color w:val="1C1D1E"/>
          <w:shd w:val="clear" w:color="auto" w:fill="FFFFFF"/>
        </w:rPr>
        <w:t xml:space="preserve"> </w:t>
      </w:r>
      <w:r w:rsidR="000B3267">
        <w:rPr>
          <w:color w:val="1C1D1E"/>
          <w:shd w:val="clear" w:color="auto" w:fill="FFFFFF"/>
        </w:rPr>
        <w:t>R</w:t>
      </w:r>
      <w:r w:rsidR="007E7DF9">
        <w:rPr>
          <w:color w:val="1C1D1E"/>
          <w:shd w:val="clear" w:color="auto" w:fill="FFFFFF"/>
        </w:rPr>
        <w:t xml:space="preserve">esearch is needed to develop these technologies, faithful assays of </w:t>
      </w:r>
      <w:r w:rsidR="007E7DF9" w:rsidRPr="003B5012">
        <w:rPr>
          <w:i/>
          <w:iCs/>
          <w:color w:val="1C1D1E"/>
          <w:shd w:val="clear" w:color="auto" w:fill="FFFFFF"/>
        </w:rPr>
        <w:t>in vivo</w:t>
      </w:r>
      <w:r w:rsidR="007E7DF9">
        <w:rPr>
          <w:color w:val="1C1D1E"/>
          <w:shd w:val="clear" w:color="auto" w:fill="FFFFFF"/>
        </w:rPr>
        <w:t xml:space="preserve"> MBEC, and clinical trial designs that facilitate Level 1 evidence.</w:t>
      </w:r>
    </w:p>
    <w:p w14:paraId="29CCD01D" w14:textId="6744F7C3" w:rsidR="00630DEC" w:rsidRDefault="00630DEC">
      <w:pPr>
        <w:spacing w:after="200" w:line="276" w:lineRule="auto"/>
        <w:rPr>
          <w:bCs/>
          <w:color w:val="1C1D1E"/>
          <w:shd w:val="clear" w:color="auto" w:fill="FFFFFF"/>
        </w:rPr>
      </w:pPr>
      <w:r>
        <w:rPr>
          <w:bCs/>
          <w:color w:val="1C1D1E"/>
          <w:shd w:val="clear" w:color="auto" w:fill="FFFFFF"/>
        </w:rPr>
        <w:lastRenderedPageBreak/>
        <w:br w:type="page"/>
      </w:r>
    </w:p>
    <w:p w14:paraId="5BE1EE1F" w14:textId="417DF20B" w:rsidR="00EA2A6B" w:rsidRDefault="00EA2A6B">
      <w:pPr>
        <w:spacing w:after="200" w:line="276" w:lineRule="auto"/>
        <w:rPr>
          <w:bCs/>
          <w:color w:val="1C1D1E"/>
          <w:shd w:val="clear" w:color="auto" w:fill="FFFFFF"/>
        </w:rPr>
      </w:pPr>
    </w:p>
    <w:p w14:paraId="6F85A8AC" w14:textId="77777777" w:rsidR="00C941F9" w:rsidRDefault="00C941F9">
      <w:pPr>
        <w:spacing w:after="200" w:line="276" w:lineRule="auto"/>
        <w:rPr>
          <w:bCs/>
          <w:color w:val="1C1D1E"/>
          <w:shd w:val="clear" w:color="auto" w:fill="FFFFFF"/>
        </w:rPr>
      </w:pPr>
    </w:p>
    <w:p w14:paraId="3704631F" w14:textId="77777777" w:rsidR="000B24EC" w:rsidRPr="00F203D5" w:rsidRDefault="000B24EC">
      <w:pPr>
        <w:spacing w:line="480" w:lineRule="auto"/>
        <w:rPr>
          <w:b/>
          <w:bCs/>
          <w:color w:val="1C1D1E"/>
          <w:shd w:val="clear" w:color="auto" w:fill="FFFFFF"/>
        </w:rPr>
      </w:pPr>
      <w:r w:rsidRPr="00F203D5">
        <w:rPr>
          <w:b/>
          <w:bCs/>
          <w:color w:val="1C1D1E"/>
          <w:shd w:val="clear" w:color="auto" w:fill="FFFFFF"/>
        </w:rPr>
        <w:t>Acknowledgments</w:t>
      </w:r>
    </w:p>
    <w:p w14:paraId="714B7F50" w14:textId="3C3EBB16" w:rsidR="004B6B77" w:rsidRDefault="000F2AAC">
      <w:pPr>
        <w:spacing w:line="360" w:lineRule="auto"/>
        <w:rPr>
          <w:bCs/>
        </w:rPr>
      </w:pPr>
      <w:r>
        <w:rPr>
          <w:bCs/>
        </w:rPr>
        <w:t xml:space="preserve">The authors thank </w:t>
      </w:r>
      <w:r w:rsidR="00E8283A" w:rsidRPr="00E8283A">
        <w:t xml:space="preserve">Whitney </w:t>
      </w:r>
      <w:proofErr w:type="spellStart"/>
      <w:r w:rsidR="00E8283A" w:rsidRPr="00E8283A">
        <w:t>Arons</w:t>
      </w:r>
      <w:proofErr w:type="spellEnd"/>
      <w:r w:rsidR="00E8283A" w:rsidRPr="00E8283A">
        <w:t xml:space="preserve">, </w:t>
      </w:r>
      <w:r w:rsidR="00E8283A" w:rsidRPr="00E8283A">
        <w:rPr>
          <w:bCs/>
        </w:rPr>
        <w:t xml:space="preserve">Marlisa </w:t>
      </w:r>
      <w:proofErr w:type="spellStart"/>
      <w:r w:rsidR="00E8283A" w:rsidRPr="00E8283A">
        <w:rPr>
          <w:bCs/>
        </w:rPr>
        <w:t>Veridiano</w:t>
      </w:r>
      <w:proofErr w:type="spellEnd"/>
      <w:r w:rsidR="00E8283A" w:rsidRPr="00E8283A">
        <w:rPr>
          <w:bCs/>
        </w:rPr>
        <w:t xml:space="preserve">, </w:t>
      </w:r>
      <w:r w:rsidR="00E8283A" w:rsidRPr="00E8283A">
        <w:t>Wanda Napolitano</w:t>
      </w:r>
      <w:r w:rsidR="00E8283A">
        <w:t xml:space="preserve"> and </w:t>
      </w:r>
      <w:r w:rsidR="00E8283A" w:rsidRPr="00E8283A">
        <w:t xml:space="preserve">Allina </w:t>
      </w:r>
      <w:proofErr w:type="spellStart"/>
      <w:r w:rsidR="00E8283A" w:rsidRPr="00E8283A">
        <w:t>Nocon</w:t>
      </w:r>
      <w:proofErr w:type="spellEnd"/>
      <w:r w:rsidR="00E8283A">
        <w:rPr>
          <w:bCs/>
        </w:rPr>
        <w:t xml:space="preserve"> </w:t>
      </w:r>
      <w:r w:rsidR="00653B73">
        <w:rPr>
          <w:bCs/>
        </w:rPr>
        <w:t>for their assistan</w:t>
      </w:r>
      <w:r w:rsidR="006E3F73">
        <w:rPr>
          <w:bCs/>
        </w:rPr>
        <w:t>ce</w:t>
      </w:r>
      <w:r w:rsidR="00653B73">
        <w:rPr>
          <w:bCs/>
        </w:rPr>
        <w:t xml:space="preserve"> with administrative </w:t>
      </w:r>
      <w:r w:rsidR="006E3F73">
        <w:rPr>
          <w:bCs/>
        </w:rPr>
        <w:t>tasks</w:t>
      </w:r>
      <w:r w:rsidR="00653B73">
        <w:rPr>
          <w:bCs/>
        </w:rPr>
        <w:t>.</w:t>
      </w:r>
      <w:r w:rsidR="00E8283A" w:rsidRPr="00E8283A">
        <w:t xml:space="preserve"> </w:t>
      </w:r>
      <w:r w:rsidR="00B13830">
        <w:t xml:space="preserve"> We also thank </w:t>
      </w:r>
      <w:r w:rsidR="00B13830" w:rsidRPr="00B13830">
        <w:t xml:space="preserve">Karen </w:t>
      </w:r>
      <w:r w:rsidR="00B13830" w:rsidRPr="00B13830">
        <w:rPr>
          <w:rFonts w:eastAsiaTheme="minorHAnsi"/>
        </w:rPr>
        <w:t xml:space="preserve">de </w:t>
      </w:r>
      <w:proofErr w:type="spellStart"/>
      <w:r w:rsidR="00B13830" w:rsidRPr="00B13830">
        <w:rPr>
          <w:rFonts w:eastAsiaTheme="minorHAnsi"/>
        </w:rPr>
        <w:t>Mesy</w:t>
      </w:r>
      <w:proofErr w:type="spellEnd"/>
      <w:r w:rsidR="00B13830" w:rsidRPr="00B13830">
        <w:rPr>
          <w:rFonts w:eastAsiaTheme="minorHAnsi"/>
        </w:rPr>
        <w:t xml:space="preserve"> Bentley</w:t>
      </w:r>
      <w:r w:rsidR="001F4B47">
        <w:rPr>
          <w:rFonts w:eastAsiaTheme="minorHAnsi"/>
        </w:rPr>
        <w:t>, Yugo Morita</w:t>
      </w:r>
      <w:r w:rsidR="00B13830" w:rsidRPr="00B13830">
        <w:t xml:space="preserve"> and</w:t>
      </w:r>
      <w:r w:rsidR="00B13830">
        <w:t xml:space="preserve"> Elysia Masters for their help generating the figures.  </w:t>
      </w:r>
    </w:p>
    <w:p w14:paraId="74539308" w14:textId="77777777" w:rsidR="00E8283A" w:rsidRPr="00E8283A" w:rsidRDefault="00E8283A">
      <w:pPr>
        <w:spacing w:line="360" w:lineRule="auto"/>
      </w:pPr>
    </w:p>
    <w:p w14:paraId="3660E86F" w14:textId="7B51197B" w:rsidR="00B92CED" w:rsidRPr="00833859" w:rsidRDefault="00B92CED">
      <w:pPr>
        <w:spacing w:after="200" w:line="276" w:lineRule="auto"/>
        <w:rPr>
          <w:b/>
          <w:bCs/>
          <w:lang w:val="de-CH"/>
        </w:rPr>
      </w:pPr>
      <w:r w:rsidRPr="00833859">
        <w:rPr>
          <w:b/>
          <w:bCs/>
          <w:lang w:val="de-CH"/>
        </w:rPr>
        <w:t>References</w:t>
      </w:r>
    </w:p>
    <w:p w14:paraId="3E3C60B7" w14:textId="77777777" w:rsidR="00CA5E9B" w:rsidRPr="00CA5E9B" w:rsidRDefault="00B92CED"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sz w:val="22"/>
          <w:szCs w:val="22"/>
        </w:rPr>
        <w:fldChar w:fldCharType="begin"/>
      </w:r>
      <w:r w:rsidRPr="00CA5E9B">
        <w:rPr>
          <w:rFonts w:ascii="Times New Roman" w:hAnsi="Times New Roman" w:cs="Times New Roman"/>
          <w:sz w:val="22"/>
          <w:szCs w:val="22"/>
          <w:lang w:val="de-CH"/>
        </w:rPr>
        <w:instrText xml:space="preserve"> ADDIN EN.REFLIST </w:instrText>
      </w:r>
      <w:r w:rsidRPr="00CA5E9B">
        <w:rPr>
          <w:rFonts w:ascii="Times New Roman" w:hAnsi="Times New Roman" w:cs="Times New Roman"/>
          <w:sz w:val="22"/>
          <w:szCs w:val="22"/>
        </w:rPr>
        <w:fldChar w:fldCharType="separate"/>
      </w:r>
      <w:r w:rsidR="00CA5E9B" w:rsidRPr="00CA5E9B">
        <w:rPr>
          <w:rFonts w:ascii="Times New Roman" w:hAnsi="Times New Roman" w:cs="Times New Roman"/>
          <w:noProof/>
          <w:sz w:val="22"/>
          <w:szCs w:val="22"/>
        </w:rPr>
        <w:t>1.</w:t>
      </w:r>
      <w:r w:rsidR="00CA5E9B" w:rsidRPr="00CA5E9B">
        <w:rPr>
          <w:rFonts w:ascii="Times New Roman" w:hAnsi="Times New Roman" w:cs="Times New Roman"/>
          <w:noProof/>
          <w:sz w:val="22"/>
          <w:szCs w:val="22"/>
        </w:rPr>
        <w:tab/>
        <w:t>Kurtz SM, Lau E, Watson H, et al. 2012. Economic burden of periprosthetic joint infection in the United States. The Journal of arthroplasty 27:61-65. e61.</w:t>
      </w:r>
    </w:p>
    <w:p w14:paraId="58913D98"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2.</w:t>
      </w:r>
      <w:r w:rsidRPr="00CA5E9B">
        <w:rPr>
          <w:rFonts w:ascii="Times New Roman" w:hAnsi="Times New Roman" w:cs="Times New Roman"/>
          <w:noProof/>
          <w:sz w:val="22"/>
          <w:szCs w:val="22"/>
        </w:rPr>
        <w:tab/>
        <w:t>Masters EA, Trombetta RP, de Mesy Bentley KL, et al. 2019. Evolving concepts in bone infection: redefining "biofilm", "acute vs. chronic osteomyelitis", "the immune proteome" and "local antibiotic therapy". Bone Res 7:20.</w:t>
      </w:r>
    </w:p>
    <w:p w14:paraId="1C55D689"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3.</w:t>
      </w:r>
      <w:r w:rsidRPr="00CA5E9B">
        <w:rPr>
          <w:rFonts w:ascii="Times New Roman" w:hAnsi="Times New Roman" w:cs="Times New Roman"/>
          <w:noProof/>
          <w:sz w:val="22"/>
          <w:szCs w:val="22"/>
        </w:rPr>
        <w:tab/>
        <w:t>Parvizi J, Gehrke T, Mont MA, et al. 2018. Introduction: Proceedings of International Consensus on Orthopedic Infections. J Arthroplasty.</w:t>
      </w:r>
    </w:p>
    <w:p w14:paraId="3121EB76"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4.</w:t>
      </w:r>
      <w:r w:rsidRPr="00CA5E9B">
        <w:rPr>
          <w:rFonts w:ascii="Times New Roman" w:hAnsi="Times New Roman" w:cs="Times New Roman"/>
          <w:noProof/>
          <w:sz w:val="22"/>
          <w:szCs w:val="22"/>
        </w:rPr>
        <w:tab/>
        <w:t>Schwarz EM, Parvizi J, Gehrke T, et al. 2019. 2018 International Consensus Meeting on Musculoskeletal Infection: Research Priorities from the General Assembly Questions. J Orthop Res 37:997-1006.</w:t>
      </w:r>
    </w:p>
    <w:p w14:paraId="218A0509"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5.</w:t>
      </w:r>
      <w:r w:rsidRPr="00CA5E9B">
        <w:rPr>
          <w:rFonts w:ascii="Times New Roman" w:hAnsi="Times New Roman" w:cs="Times New Roman"/>
          <w:noProof/>
          <w:sz w:val="22"/>
          <w:szCs w:val="22"/>
        </w:rPr>
        <w:tab/>
        <w:t>Abdel MP, Barreira P, Battenberg A, et al. 2019. Hip and Knee Section, Treatment, Two-Stage Exchange Spacer-Related: Proceedings of International Consensus on Orthopedic Infections. J Arthroplasty 34:S427-S438.</w:t>
      </w:r>
    </w:p>
    <w:p w14:paraId="1D722173"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6.</w:t>
      </w:r>
      <w:r w:rsidRPr="00CA5E9B">
        <w:rPr>
          <w:rFonts w:ascii="Times New Roman" w:hAnsi="Times New Roman" w:cs="Times New Roman"/>
          <w:noProof/>
          <w:sz w:val="22"/>
          <w:szCs w:val="22"/>
        </w:rPr>
        <w:tab/>
        <w:t>de Beaubien B, Belden K, Bell K, et al. 2019. Hip and Knee Section, Treatment, Antimicrobials: Proceedings of International Consensus on Orthopedic Infections. J Arthroplasty 34:S477-S482.</w:t>
      </w:r>
    </w:p>
    <w:p w14:paraId="0DFA4EBA"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7.</w:t>
      </w:r>
      <w:r w:rsidRPr="00CA5E9B">
        <w:rPr>
          <w:rFonts w:ascii="Times New Roman" w:hAnsi="Times New Roman" w:cs="Times New Roman"/>
          <w:noProof/>
          <w:sz w:val="22"/>
          <w:szCs w:val="22"/>
        </w:rPr>
        <w:tab/>
        <w:t>Fillingham Y, Greenwald AS, Greiner J, et al. 2019. Hip and Knee Section, Prevention, Local Antimicrobials: Proceedings of International Consensus on Orthopedic Infections. J Arthroplasty 34:S289-S292.</w:t>
      </w:r>
    </w:p>
    <w:p w14:paraId="7AE6A34E"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8.</w:t>
      </w:r>
      <w:r w:rsidRPr="00CA5E9B">
        <w:rPr>
          <w:rFonts w:ascii="Times New Roman" w:hAnsi="Times New Roman" w:cs="Times New Roman"/>
          <w:noProof/>
          <w:sz w:val="22"/>
          <w:szCs w:val="22"/>
        </w:rPr>
        <w:tab/>
        <w:t>Saeed K, McLaren AC, Schwarz EM, et al. 2019. 2018 international consensus meeting on musculoskeletal infection: Summary from the biofilm workgroup and consensus on biofilm related musculoskeletal infections. J Orthop Res 37:1007-1017.</w:t>
      </w:r>
    </w:p>
    <w:p w14:paraId="0097E005"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9.</w:t>
      </w:r>
      <w:r w:rsidRPr="00CA5E9B">
        <w:rPr>
          <w:rFonts w:ascii="Times New Roman" w:hAnsi="Times New Roman" w:cs="Times New Roman"/>
          <w:noProof/>
          <w:sz w:val="22"/>
          <w:szCs w:val="22"/>
        </w:rPr>
        <w:tab/>
        <w:t>Sultan AA, Samuel LT, Umpierrez E, et al. 2019. Routine use of commercial antibiotic-loaded bone cement in primary total joint arthroplasty: a critical analysis of the current evidence. Ann Transl Med 7:73.</w:t>
      </w:r>
    </w:p>
    <w:p w14:paraId="04564CEB"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10.</w:t>
      </w:r>
      <w:r w:rsidRPr="00CA5E9B">
        <w:rPr>
          <w:rFonts w:ascii="Times New Roman" w:hAnsi="Times New Roman" w:cs="Times New Roman"/>
          <w:noProof/>
          <w:sz w:val="22"/>
          <w:szCs w:val="22"/>
        </w:rPr>
        <w:tab/>
        <w:t>Buchholz HW, Elson RA, Heinert K. 1984. Antibiotic-loaded acrylic cement: current concepts. Clin Orthop Relat Res:96-108.</w:t>
      </w:r>
    </w:p>
    <w:p w14:paraId="7D417159"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11.</w:t>
      </w:r>
      <w:r w:rsidRPr="00CA5E9B">
        <w:rPr>
          <w:rFonts w:ascii="Times New Roman" w:hAnsi="Times New Roman" w:cs="Times New Roman"/>
          <w:noProof/>
          <w:sz w:val="22"/>
          <w:szCs w:val="22"/>
        </w:rPr>
        <w:tab/>
        <w:t>Metsemakers WJ, Fragomen AT, Moriarty TF, et al. 2019. Evidence-based recommendations for Local antimicrobial strategies and Dead space management in Fracture-Related Infection. J Orthop Trauma.</w:t>
      </w:r>
    </w:p>
    <w:p w14:paraId="4547489F"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12.</w:t>
      </w:r>
      <w:r w:rsidRPr="00CA5E9B">
        <w:rPr>
          <w:rFonts w:ascii="Times New Roman" w:hAnsi="Times New Roman" w:cs="Times New Roman"/>
          <w:noProof/>
          <w:sz w:val="22"/>
          <w:szCs w:val="22"/>
        </w:rPr>
        <w:tab/>
        <w:t>van Vugt TA, Geurts J, Arts JJ. 2016. Clinical Application of Antimicrobial Bone Graft Substitute in Osteomyelitis Treatment: A Systematic Review of Different Bone Graft Substitutes Available in Clinical Treatment of Osteomyelitis. Biomed Res Int 2016:6984656.</w:t>
      </w:r>
    </w:p>
    <w:p w14:paraId="0AE1B152"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13.</w:t>
      </w:r>
      <w:r w:rsidRPr="00CA5E9B">
        <w:rPr>
          <w:rFonts w:ascii="Times New Roman" w:hAnsi="Times New Roman" w:cs="Times New Roman"/>
          <w:noProof/>
          <w:sz w:val="22"/>
          <w:szCs w:val="22"/>
        </w:rPr>
        <w:tab/>
        <w:t>Butini ME, Cabric S, Trampuz A, et al. 2018. In vitro anti-biofilm activity of a biphasic gentamicin-loaded calcium sulfate/hydroxyapatite bone graft substitute. Colloids Surf B Biointerfaces 161:252-260.</w:t>
      </w:r>
    </w:p>
    <w:p w14:paraId="623B08A4"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lastRenderedPageBreak/>
        <w:t>14.</w:t>
      </w:r>
      <w:r w:rsidRPr="00CA5E9B">
        <w:rPr>
          <w:rFonts w:ascii="Times New Roman" w:hAnsi="Times New Roman" w:cs="Times New Roman"/>
          <w:noProof/>
          <w:sz w:val="22"/>
          <w:szCs w:val="22"/>
        </w:rPr>
        <w:tab/>
        <w:t>Gunderson BW, Ross GH, Ibrahim KH, et al. 2001. What do we really know about antibiotic pharmacodynamics? Pharmacotherapy 21:302S-318S.</w:t>
      </w:r>
    </w:p>
    <w:p w14:paraId="3C52890A"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15.</w:t>
      </w:r>
      <w:r w:rsidRPr="00CA5E9B">
        <w:rPr>
          <w:rFonts w:ascii="Times New Roman" w:hAnsi="Times New Roman" w:cs="Times New Roman"/>
          <w:noProof/>
          <w:sz w:val="22"/>
          <w:szCs w:val="22"/>
        </w:rPr>
        <w:tab/>
        <w:t>Dale AP, Saeed K. 2015. Novel negative pressure wound therapy with instillation and the management of diabetic foot infections. Curr Opin Infect Dis 28:151-157.</w:t>
      </w:r>
    </w:p>
    <w:p w14:paraId="0FD4C3CB"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16.</w:t>
      </w:r>
      <w:r w:rsidRPr="00CA5E9B">
        <w:rPr>
          <w:rFonts w:ascii="Times New Roman" w:hAnsi="Times New Roman" w:cs="Times New Roman"/>
          <w:noProof/>
          <w:sz w:val="22"/>
          <w:szCs w:val="22"/>
        </w:rPr>
        <w:tab/>
        <w:t>Bohm E, Zhu N, Gu J, et al. 2014. Does adding antibiotics to cement reduce the need for early revision in total knee arthroplasty? Clin Orthop Relat Res 472:162-168.</w:t>
      </w:r>
    </w:p>
    <w:p w14:paraId="62DD9C57"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17.</w:t>
      </w:r>
      <w:r w:rsidRPr="00CA5E9B">
        <w:rPr>
          <w:rFonts w:ascii="Times New Roman" w:hAnsi="Times New Roman" w:cs="Times New Roman"/>
          <w:noProof/>
          <w:sz w:val="22"/>
          <w:szCs w:val="22"/>
        </w:rPr>
        <w:tab/>
        <w:t>Barth RE, Vogely HC, Hoepelman AI, et al. 2011. 'To bead or not to bead?' Treatment of osteomyelitis and prosthetic joint-associated infections with gentamicin bead chains. Int J Antimicrob Agents 38:371-375.</w:t>
      </w:r>
    </w:p>
    <w:p w14:paraId="425C6FCE"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18.</w:t>
      </w:r>
      <w:r w:rsidRPr="00CA5E9B">
        <w:rPr>
          <w:rFonts w:ascii="Times New Roman" w:hAnsi="Times New Roman" w:cs="Times New Roman"/>
          <w:noProof/>
          <w:sz w:val="22"/>
          <w:szCs w:val="22"/>
        </w:rPr>
        <w:tab/>
        <w:t>Morgenstern M, Vallejo A, McNally MA, et al. 2018. The effect of local antibiotic prophylaxis when treating open limb fractures: A systematic review and meta-analysis. Bone Joint Res 7:447-456.</w:t>
      </w:r>
    </w:p>
    <w:p w14:paraId="2F9ACDEC"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19.</w:t>
      </w:r>
      <w:r w:rsidRPr="00CA5E9B">
        <w:rPr>
          <w:rFonts w:ascii="Times New Roman" w:hAnsi="Times New Roman" w:cs="Times New Roman"/>
          <w:noProof/>
          <w:sz w:val="22"/>
          <w:szCs w:val="22"/>
        </w:rPr>
        <w:tab/>
        <w:t>Puetzler J, Zalavras C, Moriarty TF, et al. 2019. Clinical practice in prevention of fracture-related infection: An international survey among 1197 orthopaedic trauma surgeons. Injury 50:1208-1215.</w:t>
      </w:r>
    </w:p>
    <w:p w14:paraId="21CC9337"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20.</w:t>
      </w:r>
      <w:r w:rsidRPr="00CA5E9B">
        <w:rPr>
          <w:rFonts w:ascii="Times New Roman" w:hAnsi="Times New Roman" w:cs="Times New Roman"/>
          <w:noProof/>
          <w:sz w:val="22"/>
          <w:szCs w:val="22"/>
        </w:rPr>
        <w:tab/>
        <w:t>Sanz-Ruiz P, Matas-Diez JA, Sanchez-Somolinos M, et al. 2017. Is the Commercial Antibiotic-Loaded Bone Cement Useful in Prophylaxis and Cost Saving After Knee and Hip Joint Arthroplasty? The Transatlantic Paradox. J Arthroplasty 32:1095-1099.</w:t>
      </w:r>
    </w:p>
    <w:p w14:paraId="57FE5851"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21.</w:t>
      </w:r>
      <w:r w:rsidRPr="00CA5E9B">
        <w:rPr>
          <w:rFonts w:ascii="Times New Roman" w:hAnsi="Times New Roman" w:cs="Times New Roman"/>
          <w:noProof/>
          <w:sz w:val="22"/>
          <w:szCs w:val="22"/>
        </w:rPr>
        <w:tab/>
        <w:t>Engesaeter LB, Espehaug B, Lie SA, et al. 2006. Does cement increase the risk of infection in primary total hip arthroplasty? Revision rates in 56,275 cemented and uncemented primary THAs followed for 0-16 years in the Norwegian Arthroplasty Register. Acta Orthop 77:351-358.</w:t>
      </w:r>
    </w:p>
    <w:p w14:paraId="5B8FE708"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22.</w:t>
      </w:r>
      <w:r w:rsidRPr="00CA5E9B">
        <w:rPr>
          <w:rFonts w:ascii="Times New Roman" w:hAnsi="Times New Roman" w:cs="Times New Roman"/>
          <w:noProof/>
          <w:sz w:val="22"/>
          <w:szCs w:val="22"/>
        </w:rPr>
        <w:tab/>
        <w:t>Tayton ER, Frampton C, Hooper GJ, et al. 2016. The impact of patient and surgical factors on the rate of infection after primary total knee arthroplasty: an analysis of 64,566 joints from the New Zealand Joint Registry. Bone Joint J 98-B:334-340.</w:t>
      </w:r>
    </w:p>
    <w:p w14:paraId="4BCFDAA0"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23.</w:t>
      </w:r>
      <w:r w:rsidRPr="00CA5E9B">
        <w:rPr>
          <w:rFonts w:ascii="Times New Roman" w:hAnsi="Times New Roman" w:cs="Times New Roman"/>
          <w:noProof/>
          <w:sz w:val="22"/>
          <w:szCs w:val="22"/>
        </w:rPr>
        <w:tab/>
        <w:t>Yayac M, Rondon AJ, Tan TL, et al. 2019. The Economics of Antibiotic Cement in Total Knee Arthroplasty: Added Cost with No Reduction in Infection Rates. J Arthroplasty.</w:t>
      </w:r>
    </w:p>
    <w:p w14:paraId="08EF5AE2"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24.</w:t>
      </w:r>
      <w:r w:rsidRPr="00CA5E9B">
        <w:rPr>
          <w:rFonts w:ascii="Times New Roman" w:hAnsi="Times New Roman" w:cs="Times New Roman"/>
          <w:noProof/>
          <w:sz w:val="22"/>
          <w:szCs w:val="22"/>
        </w:rPr>
        <w:tab/>
        <w:t>Kunutsor SK, Wylde V, Whitehouse MR, et al. 2019. Influence of Fixation Methods on Prosthetic Joint Infection Following Primary Total Knee Replacement: Meta-Analysis of Observational Cohort and Randomised Intervention Studies. J Clin Med 8.</w:t>
      </w:r>
    </w:p>
    <w:p w14:paraId="4692883D"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25.</w:t>
      </w:r>
      <w:r w:rsidRPr="00CA5E9B">
        <w:rPr>
          <w:rFonts w:ascii="Times New Roman" w:hAnsi="Times New Roman" w:cs="Times New Roman"/>
          <w:noProof/>
          <w:sz w:val="22"/>
          <w:szCs w:val="22"/>
        </w:rPr>
        <w:tab/>
        <w:t>Chiu FY, Lin CF, Chen CM, et al. 2001. Cefuroxime-impregnated cement at primary total knee arthroplasty in diabetes mellitus. A prospective, randomised study. J Bone Joint Surg Br 83:691-695.</w:t>
      </w:r>
    </w:p>
    <w:p w14:paraId="76AB4250"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26.</w:t>
      </w:r>
      <w:r w:rsidRPr="00CA5E9B">
        <w:rPr>
          <w:rFonts w:ascii="Times New Roman" w:hAnsi="Times New Roman" w:cs="Times New Roman"/>
          <w:noProof/>
          <w:sz w:val="22"/>
          <w:szCs w:val="22"/>
        </w:rPr>
        <w:tab/>
        <w:t>Qadir R, Sidhu S, Ochsner JL, et al. 2014. Risk stratified usage of antibiotic-loaded bone cement for primary total knee arthroplasty: short term infection outcomes with a standardized cement protocol. J Arthroplasty 29:1622-1624.</w:t>
      </w:r>
    </w:p>
    <w:p w14:paraId="640BCCD7"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27.</w:t>
      </w:r>
      <w:r w:rsidRPr="00CA5E9B">
        <w:rPr>
          <w:rFonts w:ascii="Times New Roman" w:hAnsi="Times New Roman" w:cs="Times New Roman"/>
          <w:noProof/>
          <w:sz w:val="22"/>
          <w:szCs w:val="22"/>
        </w:rPr>
        <w:tab/>
        <w:t>Namba RS, Chen Y, Paxton EW, et al. 2009. Outcomes of routine use of antibiotic-loaded cement in primary total knee arthroplasty. J Arthroplasty 24:44-47.</w:t>
      </w:r>
    </w:p>
    <w:p w14:paraId="5320F307"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28.</w:t>
      </w:r>
      <w:r w:rsidRPr="00CA5E9B">
        <w:rPr>
          <w:rFonts w:ascii="Times New Roman" w:hAnsi="Times New Roman" w:cs="Times New Roman"/>
          <w:noProof/>
          <w:sz w:val="22"/>
          <w:szCs w:val="22"/>
        </w:rPr>
        <w:tab/>
        <w:t>Hansen EN, Adeli B, Kenyon R, et al. 2014. Routine use of antibiotic laden bone cement for primary total knee arthroplasty: impact on infecting microbial patterns and resistance profiles. J Arthroplasty 29:1123-1127.</w:t>
      </w:r>
    </w:p>
    <w:p w14:paraId="664724C8"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29.</w:t>
      </w:r>
      <w:r w:rsidRPr="00CA5E9B">
        <w:rPr>
          <w:rFonts w:ascii="Times New Roman" w:hAnsi="Times New Roman" w:cs="Times New Roman"/>
          <w:noProof/>
          <w:sz w:val="22"/>
          <w:szCs w:val="22"/>
        </w:rPr>
        <w:tab/>
        <w:t>Holleyman RJ, Deehan DJ, Walker L, et al. 2019. Staphylococcal resistance profiles in deep infection following primary hip and knee arthroplasty: a study using the NJR dataset. Arch Orthop Trauma Surg 139:1209-1215.</w:t>
      </w:r>
    </w:p>
    <w:p w14:paraId="05D8F5D6"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30.</w:t>
      </w:r>
      <w:r w:rsidRPr="00CA5E9B">
        <w:rPr>
          <w:rFonts w:ascii="Times New Roman" w:hAnsi="Times New Roman" w:cs="Times New Roman"/>
          <w:noProof/>
          <w:sz w:val="22"/>
          <w:szCs w:val="22"/>
        </w:rPr>
        <w:tab/>
        <w:t>Kelly MP, Illgen RL, Chen AF, et al. 2018. Trends in the Use of High-Viscosity Cement in Patients Undergoing Primary Total Knee Arthroplasty in the United States. The Journal of arthroplasty 33:3460-3464.</w:t>
      </w:r>
    </w:p>
    <w:p w14:paraId="7FFC85BE"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31.</w:t>
      </w:r>
      <w:r w:rsidRPr="00CA5E9B">
        <w:rPr>
          <w:rFonts w:ascii="Times New Roman" w:hAnsi="Times New Roman" w:cs="Times New Roman"/>
          <w:noProof/>
          <w:sz w:val="22"/>
          <w:szCs w:val="22"/>
        </w:rPr>
        <w:tab/>
        <w:t>Yayac M, Rondon AJ, Tan TL, et al. 2019. The Economics of Antibiotic Cement in Total Knee Arthroplasty: Added Cost with No Reduction in Infection Rates. The Journal of arthroplasty.</w:t>
      </w:r>
    </w:p>
    <w:p w14:paraId="03DB3B15"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32.</w:t>
      </w:r>
      <w:r w:rsidRPr="00CA5E9B">
        <w:rPr>
          <w:rFonts w:ascii="Times New Roman" w:hAnsi="Times New Roman" w:cs="Times New Roman"/>
          <w:noProof/>
          <w:sz w:val="22"/>
          <w:szCs w:val="22"/>
        </w:rPr>
        <w:tab/>
        <w:t>Filippone EJ, Yadav A. 2019. Acute kidney injury after hip or knee replacement: Can we lower the risk? Cleve Clin J Med 86:263-276.</w:t>
      </w:r>
    </w:p>
    <w:p w14:paraId="32683215"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lastRenderedPageBreak/>
        <w:t>33.</w:t>
      </w:r>
      <w:r w:rsidRPr="00CA5E9B">
        <w:rPr>
          <w:rFonts w:ascii="Times New Roman" w:hAnsi="Times New Roman" w:cs="Times New Roman"/>
          <w:noProof/>
          <w:sz w:val="22"/>
          <w:szCs w:val="22"/>
        </w:rPr>
        <w:tab/>
        <w:t>Seeley SK, Seeley JV, Telehowski P, et al. 2004. Volume and surface area study of tobramycin-polymethylmethacrylate beads. Clin Orthop Relat Res:298-303.</w:t>
      </w:r>
    </w:p>
    <w:p w14:paraId="5F063B17"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34.</w:t>
      </w:r>
      <w:r w:rsidRPr="00CA5E9B">
        <w:rPr>
          <w:rFonts w:ascii="Times New Roman" w:hAnsi="Times New Roman" w:cs="Times New Roman"/>
          <w:noProof/>
          <w:sz w:val="22"/>
          <w:szCs w:val="22"/>
        </w:rPr>
        <w:tab/>
        <w:t>Anagnostakos K, Kelm J. 2009. Enhancement of antibiotic elution from acrylic bone cement. Journal of Biomedical Materials Research Part B: Applied Biomaterials 90:467-475.</w:t>
      </w:r>
    </w:p>
    <w:p w14:paraId="3B93BF16"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35.</w:t>
      </w:r>
      <w:r w:rsidRPr="00CA5E9B">
        <w:rPr>
          <w:rFonts w:ascii="Times New Roman" w:hAnsi="Times New Roman" w:cs="Times New Roman"/>
          <w:noProof/>
          <w:sz w:val="22"/>
          <w:szCs w:val="22"/>
        </w:rPr>
        <w:tab/>
        <w:t>Klekamp J, Dawson JM, Haas DW, et al. 1999. The use of vancomycin and tobramycin in acrylic bone cement: biomechanical effects and elution kinetics for use in joint arthroplasty. J Arthroplasty 14:339-346.</w:t>
      </w:r>
    </w:p>
    <w:p w14:paraId="31E2612C"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36.</w:t>
      </w:r>
      <w:r w:rsidRPr="00CA5E9B">
        <w:rPr>
          <w:rFonts w:ascii="Times New Roman" w:hAnsi="Times New Roman" w:cs="Times New Roman"/>
          <w:noProof/>
          <w:sz w:val="22"/>
          <w:szCs w:val="22"/>
        </w:rPr>
        <w:tab/>
        <w:t>McLaren RL, McLaren AC, Vernon BL. 2008. Generic tobramycin elutes from bone cement faster than proprietary tobramycin. Clin Orthop Relat Res 466:1372-1376.</w:t>
      </w:r>
    </w:p>
    <w:p w14:paraId="15C0F4AA"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37.</w:t>
      </w:r>
      <w:r w:rsidRPr="00CA5E9B">
        <w:rPr>
          <w:rFonts w:ascii="Times New Roman" w:hAnsi="Times New Roman" w:cs="Times New Roman"/>
          <w:noProof/>
          <w:sz w:val="22"/>
          <w:szCs w:val="22"/>
        </w:rPr>
        <w:tab/>
        <w:t>Cunningham B, McLaren AC, Pauken C, et al. 2012. Liposomal formulation increases local delivery of amphotericin from bone cement: a pilot study. Clin Orthop Relat Res 470:2671-2676.</w:t>
      </w:r>
    </w:p>
    <w:p w14:paraId="579FCF76"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38.</w:t>
      </w:r>
      <w:r w:rsidRPr="00CA5E9B">
        <w:rPr>
          <w:rFonts w:ascii="Times New Roman" w:hAnsi="Times New Roman" w:cs="Times New Roman"/>
          <w:noProof/>
          <w:sz w:val="22"/>
          <w:szCs w:val="22"/>
        </w:rPr>
        <w:tab/>
        <w:t>Funk GA, Menuey EM, Cole KA, et al. 2019. Radical scavenging of poly(methyl methacrylate) bone cement by rifampin and clinically relevant properties of the rifampin-loaded cement. Bone Joint Res 8:81-89.</w:t>
      </w:r>
    </w:p>
    <w:p w14:paraId="09A64A4B"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39.</w:t>
      </w:r>
      <w:r w:rsidRPr="00CA5E9B">
        <w:rPr>
          <w:rFonts w:ascii="Times New Roman" w:hAnsi="Times New Roman" w:cs="Times New Roman"/>
          <w:noProof/>
          <w:sz w:val="22"/>
          <w:szCs w:val="22"/>
        </w:rPr>
        <w:tab/>
        <w:t>Giers MB, McLaren AC, Schmidt KJ, et al. 2014. Distribution of molecules locally delivered from bone cement. J Biomed Mater Res B Appl Biomater 102:806-814.</w:t>
      </w:r>
    </w:p>
    <w:p w14:paraId="10C93C92"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40.</w:t>
      </w:r>
      <w:r w:rsidRPr="00CA5E9B">
        <w:rPr>
          <w:rFonts w:ascii="Times New Roman" w:hAnsi="Times New Roman" w:cs="Times New Roman"/>
          <w:noProof/>
          <w:sz w:val="22"/>
          <w:szCs w:val="22"/>
        </w:rPr>
        <w:tab/>
        <w:t>Castaneda P, McLaren A, Tavaziva G, et al. 2016. Biofilm Antimicrobial Susceptibility Increases With Antimicrobial Exposure Time. Clin Orthop Relat Res 474:1659-1664.</w:t>
      </w:r>
    </w:p>
    <w:p w14:paraId="63C2F01A"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41.</w:t>
      </w:r>
      <w:r w:rsidRPr="00CA5E9B">
        <w:rPr>
          <w:rFonts w:ascii="Times New Roman" w:hAnsi="Times New Roman" w:cs="Times New Roman"/>
          <w:noProof/>
          <w:sz w:val="22"/>
          <w:szCs w:val="22"/>
        </w:rPr>
        <w:tab/>
        <w:t>Barber KE, Werth BJ, McRoberts JP, et al. 2014. A novel approach utilizing biofilm time-kill curves to assess the bactericidal activity of ceftaroline combinations against biofilm-producing methicillin-resistant Staphylococcus aureus. Antimicrob Agents Chemother 58:2989-2992.</w:t>
      </w:r>
    </w:p>
    <w:p w14:paraId="2D378B20"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42.</w:t>
      </w:r>
      <w:r w:rsidRPr="00CA5E9B">
        <w:rPr>
          <w:rFonts w:ascii="Times New Roman" w:hAnsi="Times New Roman" w:cs="Times New Roman"/>
          <w:noProof/>
          <w:sz w:val="22"/>
          <w:szCs w:val="22"/>
        </w:rPr>
        <w:tab/>
        <w:t>Holmberg A, Rasmussen M. 2016. Mature biofilms of Enterococcus faecalis and Enterococcus faecium are highly resistant to antibiotics. Diagn Microbiol Infect Dis 84:19-21.</w:t>
      </w:r>
    </w:p>
    <w:p w14:paraId="7568B0DE"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43.</w:t>
      </w:r>
      <w:r w:rsidRPr="00CA5E9B">
        <w:rPr>
          <w:rFonts w:ascii="Times New Roman" w:hAnsi="Times New Roman" w:cs="Times New Roman"/>
          <w:noProof/>
          <w:sz w:val="22"/>
          <w:szCs w:val="22"/>
        </w:rPr>
        <w:tab/>
        <w:t>Cardile AP, Sanchez CJ, Jr., Samberg ME, et al. 2014. Human plasma enhances the expression of Staphylococcal microbial surface components recognizing adhesive matrix molecules promoting biofilm formation and increases antimicrobial tolerance In Vitro. BMC Res Notes 7:457.</w:t>
      </w:r>
    </w:p>
    <w:p w14:paraId="740D26CC"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44.</w:t>
      </w:r>
      <w:r w:rsidRPr="00CA5E9B">
        <w:rPr>
          <w:rFonts w:ascii="Times New Roman" w:hAnsi="Times New Roman" w:cs="Times New Roman"/>
          <w:noProof/>
          <w:sz w:val="22"/>
          <w:szCs w:val="22"/>
        </w:rPr>
        <w:tab/>
        <w:t>Mandell JB, Orr S, Koch J, et al. 2019. Large variations in clinical antibiotic activity against Staphylococcus aureus biofilms of periprosthetic joint infection isolates. J Orthop Res 37:1604-1609.</w:t>
      </w:r>
    </w:p>
    <w:p w14:paraId="703C9253"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45.</w:t>
      </w:r>
      <w:r w:rsidRPr="00CA5E9B">
        <w:rPr>
          <w:rFonts w:ascii="Times New Roman" w:hAnsi="Times New Roman" w:cs="Times New Roman"/>
          <w:noProof/>
          <w:sz w:val="22"/>
          <w:szCs w:val="22"/>
        </w:rPr>
        <w:tab/>
        <w:t>Edelstein AI, Weiner JA, Cook RW, et al. 2017. Intra-Articular Vancomycin Powder Eliminates Methicillin-Resistant S. aureus in a Rat Model of a Contaminated Intra-Articular Implant. J Bone Joint Surg Am 99:232-238.</w:t>
      </w:r>
    </w:p>
    <w:p w14:paraId="204A7A10"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46.</w:t>
      </w:r>
      <w:r w:rsidRPr="00CA5E9B">
        <w:rPr>
          <w:rFonts w:ascii="Times New Roman" w:hAnsi="Times New Roman" w:cs="Times New Roman"/>
          <w:noProof/>
          <w:sz w:val="22"/>
          <w:szCs w:val="22"/>
        </w:rPr>
        <w:tab/>
        <w:t>Evaniew N, Khan M, Drew B, et al. 2015. Intrawound vancomycin to prevent infections after spine surgery: a systematic review and meta-analysis. Eur Spine J 24:533-542.</w:t>
      </w:r>
    </w:p>
    <w:p w14:paraId="09ECC686"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47.</w:t>
      </w:r>
      <w:r w:rsidRPr="00CA5E9B">
        <w:rPr>
          <w:rFonts w:ascii="Times New Roman" w:hAnsi="Times New Roman" w:cs="Times New Roman"/>
          <w:noProof/>
          <w:sz w:val="22"/>
          <w:szCs w:val="22"/>
        </w:rPr>
        <w:tab/>
        <w:t>Patel NN, Guild GN, 3rd, Kumar AR. 2018. Intrawound vancomycin in primary hip and knee arthroplasty: a safe and cost-effective means to decrease early periprosthetic joint infection. Arthroplast Today 4:479-483.</w:t>
      </w:r>
    </w:p>
    <w:p w14:paraId="40A66710"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48.</w:t>
      </w:r>
      <w:r w:rsidRPr="00CA5E9B">
        <w:rPr>
          <w:rFonts w:ascii="Times New Roman" w:hAnsi="Times New Roman" w:cs="Times New Roman"/>
          <w:noProof/>
          <w:sz w:val="22"/>
          <w:szCs w:val="22"/>
        </w:rPr>
        <w:tab/>
        <w:t>Hanada M, Nishikino S, Hotta K, et al. 2019. Intrawound vancomycin powder increases post-operative wound complications and does not decrease periprosthetic joint infection in primary total and unicompartmental knee arthroplasties. Knee Surg Sports Traumatol Arthrosc 27:2322-2327.</w:t>
      </w:r>
    </w:p>
    <w:p w14:paraId="223F37DD"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49.</w:t>
      </w:r>
      <w:r w:rsidRPr="00CA5E9B">
        <w:rPr>
          <w:rFonts w:ascii="Times New Roman" w:hAnsi="Times New Roman" w:cs="Times New Roman"/>
          <w:noProof/>
          <w:sz w:val="22"/>
          <w:szCs w:val="22"/>
        </w:rPr>
        <w:tab/>
        <w:t>Kuehl R, Brunetto PS, Woischnig AK, et al. 2016. Preventing Implant-Associated Infections by Silver Coating. Antimicrob Agents Chemother 60:2467-2475.</w:t>
      </w:r>
    </w:p>
    <w:p w14:paraId="4C925263"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50.</w:t>
      </w:r>
      <w:r w:rsidRPr="00CA5E9B">
        <w:rPr>
          <w:rFonts w:ascii="Times New Roman" w:hAnsi="Times New Roman" w:cs="Times New Roman"/>
          <w:noProof/>
          <w:sz w:val="22"/>
          <w:szCs w:val="22"/>
        </w:rPr>
        <w:tab/>
        <w:t>Romano CL, Tsuchiya H, Morelli I, et al. 2019. Antibacterial coating of implants: are we missing something? Bone Joint Res 8:199-206.</w:t>
      </w:r>
    </w:p>
    <w:p w14:paraId="63E7B67A"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51.</w:t>
      </w:r>
      <w:r w:rsidRPr="00CA5E9B">
        <w:rPr>
          <w:rFonts w:ascii="Times New Roman" w:hAnsi="Times New Roman" w:cs="Times New Roman"/>
          <w:noProof/>
          <w:sz w:val="22"/>
          <w:szCs w:val="22"/>
        </w:rPr>
        <w:tab/>
        <w:t>Schmolders J, Koob S, Schepers P, et al. 2017. Lower limb reconstruction in tumor patients using modular silver-coated megaprostheses with regard to perimegaprosthetic joint infection: a case series, including 100 patients and review of the literature. Arch Orthop Trauma Surg 137:149-153.</w:t>
      </w:r>
    </w:p>
    <w:p w14:paraId="58CD4951"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52.</w:t>
      </w:r>
      <w:r w:rsidRPr="00CA5E9B">
        <w:rPr>
          <w:rFonts w:ascii="Times New Roman" w:hAnsi="Times New Roman" w:cs="Times New Roman"/>
          <w:noProof/>
          <w:sz w:val="22"/>
          <w:szCs w:val="22"/>
        </w:rPr>
        <w:tab/>
        <w:t>Fuchs T, Stange R, Schmidmaier G, et al. 2011. The use of gentamicin-coated nails in the tibia: preliminary results of a prospective study. Arch Orthop Trauma Surg 131:1419-1425.</w:t>
      </w:r>
    </w:p>
    <w:p w14:paraId="6A8C7CB0"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lastRenderedPageBreak/>
        <w:t>53.</w:t>
      </w:r>
      <w:r w:rsidRPr="00CA5E9B">
        <w:rPr>
          <w:rFonts w:ascii="Times New Roman" w:hAnsi="Times New Roman" w:cs="Times New Roman"/>
          <w:noProof/>
          <w:sz w:val="22"/>
          <w:szCs w:val="22"/>
        </w:rPr>
        <w:tab/>
        <w:t>Metsemakers WJ, Reul M, Nijs S. 2015. The use of gentamicin-coated nails in complex open tibia fracture and revision cases: A retrospective analysis of a single centre case series and review of the literature. Injury 46:2433-2437.</w:t>
      </w:r>
    </w:p>
    <w:p w14:paraId="65B8219E"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54.</w:t>
      </w:r>
      <w:r w:rsidRPr="00CA5E9B">
        <w:rPr>
          <w:rFonts w:ascii="Times New Roman" w:hAnsi="Times New Roman" w:cs="Times New Roman"/>
          <w:noProof/>
          <w:sz w:val="22"/>
          <w:szCs w:val="22"/>
        </w:rPr>
        <w:tab/>
        <w:t>Moriarty TF, Kuehl R, Coenye T, et al. 2016. Orthopaedic device-related infection: current and future interventions for improved prevention and treatment. EFORT Open Rev 1:89-99.</w:t>
      </w:r>
    </w:p>
    <w:p w14:paraId="14D85726"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55.</w:t>
      </w:r>
      <w:r w:rsidRPr="00CA5E9B">
        <w:rPr>
          <w:rFonts w:ascii="Times New Roman" w:hAnsi="Times New Roman" w:cs="Times New Roman"/>
          <w:noProof/>
          <w:sz w:val="22"/>
          <w:szCs w:val="22"/>
        </w:rPr>
        <w:tab/>
        <w:t>Goldschmidt E, Rasmussen J, Chabot JD, et al. 2016. The effect of vancomycin powder on human dural fibroblast culture and its implications for dural repair during spine surgery. J Neurosurg Spine 25:665-670.</w:t>
      </w:r>
    </w:p>
    <w:p w14:paraId="3255733C"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56.</w:t>
      </w:r>
      <w:r w:rsidRPr="00CA5E9B">
        <w:rPr>
          <w:rFonts w:ascii="Times New Roman" w:hAnsi="Times New Roman" w:cs="Times New Roman"/>
          <w:noProof/>
          <w:sz w:val="22"/>
          <w:szCs w:val="22"/>
        </w:rPr>
        <w:tab/>
        <w:t>Chu S, Chen N, Dang ABC, et al. 2017. The Effects of Topical Vancomycin on Mesenchymal Stem Cells: More May Not Be Better. Int J Spine Surg 11:12.</w:t>
      </w:r>
    </w:p>
    <w:p w14:paraId="14480F91"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57.</w:t>
      </w:r>
      <w:r w:rsidRPr="00CA5E9B">
        <w:rPr>
          <w:rFonts w:ascii="Times New Roman" w:hAnsi="Times New Roman" w:cs="Times New Roman"/>
          <w:noProof/>
          <w:sz w:val="22"/>
          <w:szCs w:val="22"/>
        </w:rPr>
        <w:tab/>
        <w:t>Galvez-Lopez R, Pena-Monje A, Antelo-Lorenzo R, et al. 2014. Elution kinetics, antimicrobial activity, and mechanical properties of 11 different antibiotic loaded acrylic bone cement. Diagn Microbiol Infect Dis 78:70-74.</w:t>
      </w:r>
    </w:p>
    <w:p w14:paraId="0D05C702"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58.</w:t>
      </w:r>
      <w:r w:rsidRPr="00CA5E9B">
        <w:rPr>
          <w:rFonts w:ascii="Times New Roman" w:hAnsi="Times New Roman" w:cs="Times New Roman"/>
          <w:noProof/>
          <w:sz w:val="22"/>
          <w:szCs w:val="22"/>
        </w:rPr>
        <w:tab/>
        <w:t>Presterl E, Hajdu S, Lassnigg AM, et al. 2009. Effects of azithromycin in combination with vancomycin, daptomycin, fosfomycin, tigecycline, and ceftriaxone on Staphylococcus epidermidis biofilms. Antimicrob Agents Chemother 53:3205-3210.</w:t>
      </w:r>
    </w:p>
    <w:p w14:paraId="36569527"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59.</w:t>
      </w:r>
      <w:r w:rsidRPr="00CA5E9B">
        <w:rPr>
          <w:rFonts w:ascii="Times New Roman" w:hAnsi="Times New Roman" w:cs="Times New Roman"/>
          <w:noProof/>
          <w:sz w:val="22"/>
          <w:szCs w:val="22"/>
        </w:rPr>
        <w:tab/>
        <w:t>Hajdu S, Lassnigg A, Graninger W, et al. 2009. Effects of vancomycin, daptomycin, fosfomycin, tigecycline, and ceftriaxone on Staphylococcus epidermidis biofilms. J Orthop Res 27:1361-1365.</w:t>
      </w:r>
    </w:p>
    <w:p w14:paraId="769258AA"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60.</w:t>
      </w:r>
      <w:r w:rsidRPr="00CA5E9B">
        <w:rPr>
          <w:rFonts w:ascii="Times New Roman" w:hAnsi="Times New Roman" w:cs="Times New Roman"/>
          <w:noProof/>
          <w:sz w:val="22"/>
          <w:szCs w:val="22"/>
        </w:rPr>
        <w:tab/>
        <w:t>Hajdu S, Holinka J, Reichmann S, et al. 2010. Increased temperature enhances the antimicrobial effects of daptomycin, vancomycin, tigecycline, fosfomycin, and cefamandole on staphylococcal biofilms. Antimicrob Agents Chemother 54:4078-4084.</w:t>
      </w:r>
    </w:p>
    <w:p w14:paraId="2F5243D1"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61.</w:t>
      </w:r>
      <w:r w:rsidRPr="00CA5E9B">
        <w:rPr>
          <w:rFonts w:ascii="Times New Roman" w:hAnsi="Times New Roman" w:cs="Times New Roman"/>
          <w:noProof/>
          <w:sz w:val="22"/>
          <w:szCs w:val="22"/>
        </w:rPr>
        <w:tab/>
        <w:t>Zachiu C, Ries M, Moonen C, et al. 2017. An Adaptive Non-Local-Means Filter for Real-Time MR-Thermometry. IEEE Trans Med Imaging 36:904-916.</w:t>
      </w:r>
    </w:p>
    <w:p w14:paraId="6951E31D"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62.</w:t>
      </w:r>
      <w:r w:rsidRPr="00CA5E9B">
        <w:rPr>
          <w:rFonts w:ascii="Times New Roman" w:hAnsi="Times New Roman" w:cs="Times New Roman"/>
          <w:noProof/>
          <w:sz w:val="22"/>
          <w:szCs w:val="22"/>
        </w:rPr>
        <w:tab/>
        <w:t>Crane DP, Gromov K, Li D, et al. 2009. Efficacy of colistin-impregnated beads to prevent multidrug-resistant A. baumannii implant-associated osteomyelitis. J Orthop Res 27:1008-1015.</w:t>
      </w:r>
    </w:p>
    <w:p w14:paraId="2300DF27"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63.</w:t>
      </w:r>
      <w:r w:rsidRPr="00CA5E9B">
        <w:rPr>
          <w:rFonts w:ascii="Times New Roman" w:hAnsi="Times New Roman" w:cs="Times New Roman"/>
          <w:noProof/>
          <w:sz w:val="22"/>
          <w:szCs w:val="22"/>
        </w:rPr>
        <w:tab/>
        <w:t>Johani K, Malone M, Jensen SO, et al. 2018. Evaluation of short exposure times of antimicrobial wound solutions against microbial biofilms: from in vitro to in vivo. J Antimicrob Chemother 73:494-502.</w:t>
      </w:r>
    </w:p>
    <w:p w14:paraId="7CE43126"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64.</w:t>
      </w:r>
      <w:r w:rsidRPr="00CA5E9B">
        <w:rPr>
          <w:rFonts w:ascii="Times New Roman" w:hAnsi="Times New Roman" w:cs="Times New Roman"/>
          <w:noProof/>
          <w:sz w:val="22"/>
          <w:szCs w:val="22"/>
        </w:rPr>
        <w:tab/>
        <w:t>Ruppen C, Mercier T, Grandgirard D, et al. 2018. Is Penicillin Plus Gentamicin Synergistic Against Sessile Group B Streptococcal Isolates? An in Vivo Study With an Experimental Model of Foreign-Body Infection. Front Microbiol 9:919.</w:t>
      </w:r>
    </w:p>
    <w:p w14:paraId="1F33F4BB"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65.</w:t>
      </w:r>
      <w:r w:rsidRPr="00CA5E9B">
        <w:rPr>
          <w:rFonts w:ascii="Times New Roman" w:hAnsi="Times New Roman" w:cs="Times New Roman"/>
          <w:noProof/>
          <w:sz w:val="22"/>
          <w:szCs w:val="22"/>
        </w:rPr>
        <w:tab/>
        <w:t>Post V, Wahl P, Richards RG, et al. 2017. Vancomycin displays time-dependent eradication of mature Staphylococcus aureus biofilms. J Orthop Res 35:381-388.</w:t>
      </w:r>
    </w:p>
    <w:p w14:paraId="408AA80D"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66.</w:t>
      </w:r>
      <w:r w:rsidRPr="00CA5E9B">
        <w:rPr>
          <w:rFonts w:ascii="Times New Roman" w:hAnsi="Times New Roman" w:cs="Times New Roman"/>
          <w:noProof/>
          <w:sz w:val="22"/>
          <w:szCs w:val="22"/>
        </w:rPr>
        <w:tab/>
        <w:t>Badha V, Moore R, Heffernan J, et al. 2019. Determination of Tobramycin and Vancomycin Exposure Required to Eradicate Biofilms on Muscle and Bone Tissue In Vitro. J Bone Jt Infect 4:1-9.</w:t>
      </w:r>
    </w:p>
    <w:p w14:paraId="0334FB0F"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67.</w:t>
      </w:r>
      <w:r w:rsidRPr="00CA5E9B">
        <w:rPr>
          <w:rFonts w:ascii="Times New Roman" w:hAnsi="Times New Roman" w:cs="Times New Roman"/>
          <w:noProof/>
          <w:sz w:val="22"/>
          <w:szCs w:val="22"/>
        </w:rPr>
        <w:tab/>
        <w:t>Mandell GL. 1973. Interaction of intraleukocytic bacteria and antibiotics. J Clin Invest 52:1673-1679.</w:t>
      </w:r>
    </w:p>
    <w:p w14:paraId="5E85D28E"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68.</w:t>
      </w:r>
      <w:r w:rsidRPr="00CA5E9B">
        <w:rPr>
          <w:rFonts w:ascii="Times New Roman" w:hAnsi="Times New Roman" w:cs="Times New Roman"/>
          <w:noProof/>
          <w:sz w:val="22"/>
          <w:szCs w:val="22"/>
        </w:rPr>
        <w:tab/>
        <w:t>Vaudaux P, Waldvogel FA. 1979. Gentamicin antibacterial activity in the presence of human polymorphonuclear leukocytes. Antimicrob Agents Chemother 16:743-749.</w:t>
      </w:r>
    </w:p>
    <w:p w14:paraId="3A3FB25B"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69.</w:t>
      </w:r>
      <w:r w:rsidRPr="00CA5E9B">
        <w:rPr>
          <w:rFonts w:ascii="Times New Roman" w:hAnsi="Times New Roman" w:cs="Times New Roman"/>
          <w:noProof/>
          <w:sz w:val="22"/>
          <w:szCs w:val="22"/>
        </w:rPr>
        <w:tab/>
        <w:t>Pelletier LL, Jr., Richardson M, Feist M. 1979. Virulent gentamicin-induced small colony variants of Staphylococcus aureus. J Lab Clin Med 94:324-334.</w:t>
      </w:r>
    </w:p>
    <w:p w14:paraId="1FA16C84"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70.</w:t>
      </w:r>
      <w:r w:rsidRPr="00CA5E9B">
        <w:rPr>
          <w:rFonts w:ascii="Times New Roman" w:hAnsi="Times New Roman" w:cs="Times New Roman"/>
          <w:noProof/>
          <w:sz w:val="22"/>
          <w:szCs w:val="22"/>
        </w:rPr>
        <w:tab/>
        <w:t>Tuchscherr L, Kreis CA, Hoerr V, et al. 2016. Staphylococcus aureus develops increased resistance to antibiotics by forming dynamic small colony variants during chronic osteomyelitis. J Antimicrob Chemother 71:438-448.</w:t>
      </w:r>
    </w:p>
    <w:p w14:paraId="3A9B1065"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71.</w:t>
      </w:r>
      <w:r w:rsidRPr="00CA5E9B">
        <w:rPr>
          <w:rFonts w:ascii="Times New Roman" w:hAnsi="Times New Roman" w:cs="Times New Roman"/>
          <w:noProof/>
          <w:sz w:val="22"/>
          <w:szCs w:val="22"/>
        </w:rPr>
        <w:tab/>
        <w:t>Yuan W, Hu Q, Cheng H, et al. 2013. Cell wall thickening is associated with adaptive resistance to amikacin in methicillin-resistant Staphylococcus aureus clinical isolates. J Antimicrob Chemother 68:1089-1096.</w:t>
      </w:r>
    </w:p>
    <w:p w14:paraId="432C9F65"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72.</w:t>
      </w:r>
      <w:r w:rsidRPr="00CA5E9B">
        <w:rPr>
          <w:rFonts w:ascii="Times New Roman" w:hAnsi="Times New Roman" w:cs="Times New Roman"/>
          <w:noProof/>
          <w:sz w:val="22"/>
          <w:szCs w:val="22"/>
        </w:rPr>
        <w:tab/>
        <w:t>de Mesy Bentley KL, Trombetta R, Nishitani K, et al. 2017. Evidence of Staphylococcus Aureus Deformation, Proliferation, and Migration in Canaliculi of Live Cortical Bone in Murine Models of Osteomyelitis. J Bone Miner Res 32:985-990.</w:t>
      </w:r>
    </w:p>
    <w:p w14:paraId="7102D449"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lastRenderedPageBreak/>
        <w:t>73.</w:t>
      </w:r>
      <w:r w:rsidRPr="00CA5E9B">
        <w:rPr>
          <w:rFonts w:ascii="Times New Roman" w:hAnsi="Times New Roman" w:cs="Times New Roman"/>
          <w:noProof/>
          <w:sz w:val="22"/>
          <w:szCs w:val="22"/>
        </w:rPr>
        <w:tab/>
        <w:t>Delaney LJ, MacDonald D, Leung J, et al. 2019. Ultrasound-triggered antibiotic release from PEEK clips to prevent spinal fusion infection: Initial evaluations. Acta Biomater 93:12-24.</w:t>
      </w:r>
    </w:p>
    <w:p w14:paraId="0D1957F5"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74.</w:t>
      </w:r>
      <w:r w:rsidRPr="00CA5E9B">
        <w:rPr>
          <w:rFonts w:ascii="Times New Roman" w:hAnsi="Times New Roman" w:cs="Times New Roman"/>
          <w:noProof/>
          <w:sz w:val="22"/>
          <w:szCs w:val="22"/>
        </w:rPr>
        <w:tab/>
        <w:t>Nishitani K, Sutipornpalangkul W, de Mesy Bentley KL, et al. 2015. Quantifying the natural history of biofilm formation in vivo during the establishment of chronic implant-associated Staphylococcus aureus osteomyelitis in mice to identify critical pathogen and host factors. J Orthop Res 33:1311-1319.</w:t>
      </w:r>
    </w:p>
    <w:p w14:paraId="072EE145"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75.</w:t>
      </w:r>
      <w:r w:rsidRPr="00CA5E9B">
        <w:rPr>
          <w:rFonts w:ascii="Times New Roman" w:hAnsi="Times New Roman" w:cs="Times New Roman"/>
          <w:noProof/>
          <w:sz w:val="22"/>
          <w:szCs w:val="22"/>
        </w:rPr>
        <w:tab/>
        <w:t>Varrone JJ, de Mesy Bentley KL, Bello-Irizarry SN, et al. 2014. Passive immunization with anti-glucosaminidase monoclonal antibodies protects mice from implant-associated osteomyelitis by mediating opsonophagocytosis of Staphylococcus aureus megaclusters. J Orthop Res 32:1389-1396.</w:t>
      </w:r>
    </w:p>
    <w:p w14:paraId="5B300A07" w14:textId="77777777" w:rsidR="00CA5E9B" w:rsidRPr="00CA5E9B" w:rsidRDefault="00CA5E9B" w:rsidP="00CA5E9B">
      <w:pPr>
        <w:pStyle w:val="EndNoteBibliography"/>
        <w:ind w:left="720" w:hanging="720"/>
        <w:rPr>
          <w:rFonts w:ascii="Times New Roman" w:hAnsi="Times New Roman" w:cs="Times New Roman"/>
          <w:noProof/>
          <w:sz w:val="22"/>
          <w:szCs w:val="22"/>
        </w:rPr>
      </w:pPr>
      <w:r w:rsidRPr="00CA5E9B">
        <w:rPr>
          <w:rFonts w:ascii="Times New Roman" w:hAnsi="Times New Roman" w:cs="Times New Roman"/>
          <w:noProof/>
          <w:sz w:val="22"/>
          <w:szCs w:val="22"/>
        </w:rPr>
        <w:t>76.</w:t>
      </w:r>
      <w:r w:rsidRPr="00CA5E9B">
        <w:rPr>
          <w:rFonts w:ascii="Times New Roman" w:hAnsi="Times New Roman" w:cs="Times New Roman"/>
          <w:noProof/>
          <w:sz w:val="22"/>
          <w:szCs w:val="22"/>
        </w:rPr>
        <w:tab/>
        <w:t>McLaren A, Giers MB, Fraser J, et al. 2014. Antimicrobial distribution from local delivery depends on dose : a pilot study with MRI. Clin Orthop Relat Res 472:3324-3329.</w:t>
      </w:r>
    </w:p>
    <w:p w14:paraId="4230AAC5" w14:textId="7DB9C7B9" w:rsidR="00857633" w:rsidRDefault="00B92CED">
      <w:pPr>
        <w:spacing w:after="200" w:line="276" w:lineRule="auto"/>
      </w:pPr>
      <w:r w:rsidRPr="00CA5E9B">
        <w:rPr>
          <w:sz w:val="22"/>
          <w:szCs w:val="22"/>
        </w:rPr>
        <w:fldChar w:fldCharType="end"/>
      </w:r>
    </w:p>
    <w:p w14:paraId="0F4D687B" w14:textId="77777777" w:rsidR="00205800" w:rsidRDefault="00205800">
      <w:pPr>
        <w:spacing w:after="200" w:line="276" w:lineRule="auto"/>
        <w:rPr>
          <w:b/>
          <w:bCs/>
          <w:lang w:val="en-GB"/>
        </w:rPr>
      </w:pPr>
      <w:r>
        <w:rPr>
          <w:b/>
          <w:bCs/>
          <w:lang w:val="en-GB"/>
        </w:rPr>
        <w:br w:type="page"/>
      </w:r>
    </w:p>
    <w:p w14:paraId="5561BD6C" w14:textId="77777777" w:rsidR="00205800" w:rsidRDefault="00205800" w:rsidP="008E6525">
      <w:pPr>
        <w:spacing w:after="200" w:line="480" w:lineRule="auto"/>
        <w:rPr>
          <w:b/>
          <w:bCs/>
          <w:lang w:val="en-GB"/>
        </w:rPr>
      </w:pPr>
      <w:r>
        <w:rPr>
          <w:b/>
          <w:bCs/>
          <w:lang w:val="en-GB"/>
        </w:rPr>
        <w:lastRenderedPageBreak/>
        <w:t>Figure Legends</w:t>
      </w:r>
    </w:p>
    <w:p w14:paraId="69C6045D" w14:textId="667AA930" w:rsidR="008E6525" w:rsidRPr="00F142E4" w:rsidRDefault="008E6525" w:rsidP="008E6525">
      <w:pPr>
        <w:spacing w:after="200" w:line="480" w:lineRule="auto"/>
        <w:rPr>
          <w:b/>
          <w:bCs/>
          <w:lang w:val="en-GB"/>
        </w:rPr>
      </w:pPr>
      <w:r w:rsidRPr="00F142E4">
        <w:rPr>
          <w:b/>
          <w:bCs/>
          <w:lang w:val="en-GB"/>
        </w:rPr>
        <w:t xml:space="preserve">Figure 1.  Limitations of gentamicin and opportunities towards an ideal drug for MSKI.  </w:t>
      </w:r>
      <w:r w:rsidRPr="00F142E4">
        <w:rPr>
          <w:lang w:val="en-GB"/>
        </w:rPr>
        <w:t xml:space="preserve">Although aminoglycosides </w:t>
      </w:r>
      <w:r w:rsidRPr="00F142E4">
        <w:rPr>
          <w:color w:val="000000"/>
        </w:rPr>
        <w:t xml:space="preserve">remain an effective drug class, particularly for cystic fibrosis patients and treatment of Gram negative bacteria that are resistant to newer agents, their use in orthopaedic infections has declined ~80% over the last 30 years, largely due to toxicity issues.  Interestingly, experimental use of gentamycin to study microbial pathogenesis and antibiotic resistance during this same time period, has identified important drug development opportunities.   </w:t>
      </w:r>
      <w:r w:rsidRPr="00F142E4">
        <w:rPr>
          <w:lang w:val="en-GB"/>
        </w:rPr>
        <w:t xml:space="preserve">In 1973 G. L. Mandell reported that gentamicin does not penetrate mammalian cells </w:t>
      </w:r>
      <w:r w:rsidRPr="00F142E4">
        <w:rPr>
          <w:lang w:val="en-GB"/>
        </w:rPr>
        <w:fldChar w:fldCharType="begin"/>
      </w:r>
      <w:r w:rsidR="00CA5E9B">
        <w:rPr>
          <w:lang w:val="en-GB"/>
        </w:rPr>
        <w:instrText xml:space="preserve"> ADDIN EN.CITE &lt;EndNote&gt;&lt;Cite&gt;&lt;Author&gt;Mandell&lt;/Author&gt;&lt;Year&gt;1973&lt;/Year&gt;&lt;RecNum&gt;5465&lt;/RecNum&gt;&lt;DisplayText&gt;&lt;style face="superscript"&gt;67&lt;/style&gt;&lt;/DisplayText&gt;&lt;record&gt;&lt;rec-number&gt;5465&lt;/rec-number&gt;&lt;foreign-keys&gt;&lt;key app="EN" db-id="sd5fdvtxer0de6e9s2rvtw9lawxeewpv5d00" timestamp="1572437250"&gt;5465&lt;/key&gt;&lt;/foreign-keys&gt;&lt;ref-type name="Journal Article"&gt;17&lt;/ref-type&gt;&lt;contributors&gt;&lt;authors&gt;&lt;author&gt;Mandell, G. L.&lt;/author&gt;&lt;/authors&gt;&lt;/contributors&gt;&lt;titles&gt;&lt;title&gt;Interaction of intraleukocytic bacteria and antibiotics&lt;/title&gt;&lt;secondary-title&gt;J Clin Invest&lt;/secondary-title&gt;&lt;/titles&gt;&lt;periodical&gt;&lt;full-title&gt;Journal of Clinical Investigation&lt;/full-title&gt;&lt;abbr-1&gt;J. Clin. Invest.&lt;/abbr-1&gt;&lt;abbr-2&gt;J Clin Invest&lt;/abbr-2&gt;&lt;/periodical&gt;&lt;pages&gt;1673-9&lt;/pages&gt;&lt;volume&gt;52&lt;/volume&gt;&lt;number&gt;7&lt;/number&gt;&lt;edition&gt;1973/07/01&lt;/edition&gt;&lt;keywords&gt;&lt;keyword&gt;Carbon Isotopes&lt;/keyword&gt;&lt;keyword&gt;Hydrocortisone/pharmacology&lt;/keyword&gt;&lt;keyword&gt;Lysostaphin/pharmacology&lt;/keyword&gt;&lt;keyword&gt;Oxygen Consumption/drug effects&lt;/keyword&gt;&lt;keyword&gt;Penicillins/*metabolism/pharmacology&lt;/keyword&gt;&lt;keyword&gt;Phagocytosis&lt;/keyword&gt;&lt;keyword&gt;Rifampin/pharmacology&lt;/keyword&gt;&lt;keyword&gt;Staphylococcus/drug effects/*metabolism&lt;/keyword&gt;&lt;keyword&gt;Sulfur Isotopes&lt;/keyword&gt;&lt;keyword&gt;Tritium&lt;/keyword&gt;&lt;/keywords&gt;&lt;dates&gt;&lt;year&gt;1973&lt;/year&gt;&lt;pub-dates&gt;&lt;date&gt;Jul&lt;/date&gt;&lt;/pub-dates&gt;&lt;/dates&gt;&lt;isbn&gt;0021-9738 (Print)&amp;#xD;0021-9738 (Linking)&lt;/isbn&gt;&lt;accession-num&gt;4718959&lt;/accession-num&gt;&lt;urls&gt;&lt;related-urls&gt;&lt;url&gt;https://www.ncbi.nlm.nih.gov/pubmed/4718959&lt;/url&gt;&lt;/related-urls&gt;&lt;/urls&gt;&lt;custom2&gt;PMC302442&lt;/custom2&gt;&lt;electronic-resource-num&gt;10.1172/JCI107348&lt;/electronic-resource-num&gt;&lt;/record&gt;&lt;/Cite&gt;&lt;/EndNote&gt;</w:instrText>
      </w:r>
      <w:r w:rsidRPr="00F142E4">
        <w:rPr>
          <w:lang w:val="en-GB"/>
        </w:rPr>
        <w:fldChar w:fldCharType="separate"/>
      </w:r>
      <w:r w:rsidR="00CA5E9B" w:rsidRPr="00CA5E9B">
        <w:rPr>
          <w:noProof/>
          <w:vertAlign w:val="superscript"/>
          <w:lang w:val="en-GB"/>
        </w:rPr>
        <w:t>67</w:t>
      </w:r>
      <w:r w:rsidRPr="00F142E4">
        <w:rPr>
          <w:lang w:val="en-GB"/>
        </w:rPr>
        <w:fldChar w:fldCharType="end"/>
      </w:r>
      <w:r w:rsidRPr="00F142E4">
        <w:rPr>
          <w:lang w:val="en-GB"/>
        </w:rPr>
        <w:t xml:space="preserve">, which gave rise to the “Gentamicin Protection Assay” in the early1980s as a standard method to study intracellular bacterial persistence, replication, and unique virulence factors required for these behaviours </w:t>
      </w:r>
      <w:r w:rsidRPr="00F142E4">
        <w:rPr>
          <w:lang w:val="en-GB"/>
        </w:rPr>
        <w:fldChar w:fldCharType="begin"/>
      </w:r>
      <w:r w:rsidR="00CA5E9B">
        <w:rPr>
          <w:lang w:val="en-GB"/>
        </w:rPr>
        <w:instrText xml:space="preserve"> ADDIN EN.CITE &lt;EndNote&gt;&lt;Cite&gt;&lt;Author&gt;Vaudaux&lt;/Author&gt;&lt;Year&gt;1979&lt;/Year&gt;&lt;RecNum&gt;5466&lt;/RecNum&gt;&lt;DisplayText&gt;&lt;style face="superscript"&gt;68&lt;/style&gt;&lt;/DisplayText&gt;&lt;record&gt;&lt;rec-number&gt;5466&lt;/rec-number&gt;&lt;foreign-keys&gt;&lt;key app="EN" db-id="sd5fdvtxer0de6e9s2rvtw9lawxeewpv5d00" timestamp="1572437800"&gt;5466&lt;/key&gt;&lt;/foreign-keys&gt;&lt;ref-type name="Journal Article"&gt;17&lt;/ref-type&gt;&lt;contributors&gt;&lt;authors&gt;&lt;author&gt;Vaudaux, P.&lt;/author&gt;&lt;author&gt;Waldvogel, F. A.&lt;/author&gt;&lt;/authors&gt;&lt;/contributors&gt;&lt;titles&gt;&lt;title&gt;Gentamicin antibacterial activity in the presence of human polymorphonuclear leukocytes&lt;/title&gt;&lt;secondary-title&gt;Antimicrob Agents Chemother&lt;/secondary-title&gt;&lt;/titles&gt;&lt;periodical&gt;&lt;full-title&gt;Antimicrobial Agents and Chemotherapy&lt;/full-title&gt;&lt;abbr-1&gt;Antimicrob. Agents Chemother.&lt;/abbr-1&gt;&lt;abbr-2&gt;Antimicrob Agents Chemother&lt;/abbr-2&gt;&lt;abbr-3&gt;Antimicrobial Agents &amp;amp; Chemotherapy&lt;/abbr-3&gt;&lt;/periodical&gt;&lt;pages&gt;743-9&lt;/pages&gt;&lt;volume&gt;16&lt;/volume&gt;&lt;number&gt;6&lt;/number&gt;&lt;edition&gt;1979/12/01&lt;/edition&gt;&lt;keywords&gt;&lt;keyword&gt;Culture Media&lt;/keyword&gt;&lt;keyword&gt;Gentamicins/blood/*pharmacology&lt;/keyword&gt;&lt;keyword&gt;Humans&lt;/keyword&gt;&lt;keyword&gt;In Vitro Techniques&lt;/keyword&gt;&lt;keyword&gt;Neutrophils/metabolism/*physiology&lt;/keyword&gt;&lt;keyword&gt;*Phagocytosis/drug effects&lt;/keyword&gt;&lt;keyword&gt;Staphylococcus aureus/*drug effects&lt;/keyword&gt;&lt;keyword&gt;Time Factors&lt;/keyword&gt;&lt;/keywords&gt;&lt;dates&gt;&lt;year&gt;1979&lt;/year&gt;&lt;pub-dates&gt;&lt;date&gt;Dec&lt;/date&gt;&lt;/pub-dates&gt;&lt;/dates&gt;&lt;isbn&gt;0066-4804 (Print)&amp;#xD;0066-4804 (Linking)&lt;/isbn&gt;&lt;accession-num&gt;533256&lt;/accession-num&gt;&lt;urls&gt;&lt;related-urls&gt;&lt;url&gt;https://www.ncbi.nlm.nih.gov/pubmed/533256&lt;/url&gt;&lt;/related-urls&gt;&lt;/urls&gt;&lt;custom2&gt;PMC352946&lt;/custom2&gt;&lt;electronic-resource-num&gt;10.1128/aac.16.6.743&lt;/electronic-resource-num&gt;&lt;/record&gt;&lt;/Cite&gt;&lt;/EndNote&gt;</w:instrText>
      </w:r>
      <w:r w:rsidRPr="00F142E4">
        <w:rPr>
          <w:lang w:val="en-GB"/>
        </w:rPr>
        <w:fldChar w:fldCharType="separate"/>
      </w:r>
      <w:r w:rsidR="00CA5E9B" w:rsidRPr="00CA5E9B">
        <w:rPr>
          <w:noProof/>
          <w:vertAlign w:val="superscript"/>
          <w:lang w:val="en-GB"/>
        </w:rPr>
        <w:t>68</w:t>
      </w:r>
      <w:r w:rsidRPr="00F142E4">
        <w:rPr>
          <w:lang w:val="en-GB"/>
        </w:rPr>
        <w:fldChar w:fldCharType="end"/>
      </w:r>
      <w:r w:rsidRPr="00F142E4">
        <w:rPr>
          <w:lang w:val="en-GB"/>
        </w:rPr>
        <w:t xml:space="preserve">.  A contemporary version of this assay is shown, in which a monolayer of murine primary bone marrow macrophages is labelled with a fluorescent dye (Lysotracker Red), exposed to </w:t>
      </w:r>
      <w:r w:rsidRPr="00F142E4">
        <w:rPr>
          <w:i/>
          <w:iCs/>
          <w:lang w:val="en-GB"/>
        </w:rPr>
        <w:t xml:space="preserve">S. aureus </w:t>
      </w:r>
      <w:r w:rsidRPr="00F142E4">
        <w:rPr>
          <w:lang w:val="en-GB"/>
        </w:rPr>
        <w:t xml:space="preserve">that express green fluorescent protein (GFP), and then incubated to allow intracellular infection of the macrophages in the absence (A), or presence of gentamicin (B).  Note the clearance of the extracellular GFP+ bacteria by the gentamicin treatment, which allows for study of </w:t>
      </w:r>
      <w:r w:rsidRPr="00F142E4">
        <w:rPr>
          <w:i/>
          <w:iCs/>
          <w:lang w:val="en-GB"/>
        </w:rPr>
        <w:t xml:space="preserve">S. aureus </w:t>
      </w:r>
      <w:r w:rsidRPr="00F142E4">
        <w:rPr>
          <w:lang w:val="en-GB"/>
        </w:rPr>
        <w:t xml:space="preserve">within macrophages (arrows).  As intracellular persistence is a mode of chronic infection, an ideal antibiotic treatment for MSKI must kill these intracellular pathogens.  In 1979 Pelletier et al published methods to generate “Virulent gentamicin-induced small colony variants (SCVs) of </w:t>
      </w:r>
      <w:r w:rsidRPr="00F142E4">
        <w:rPr>
          <w:i/>
          <w:iCs/>
          <w:lang w:val="en-GB"/>
        </w:rPr>
        <w:t>Staphylococcus aureus</w:t>
      </w:r>
      <w:r w:rsidRPr="00F142E4">
        <w:rPr>
          <w:lang w:val="en-GB"/>
        </w:rPr>
        <w:t xml:space="preserve">” </w:t>
      </w:r>
      <w:r w:rsidRPr="00F142E4">
        <w:rPr>
          <w:lang w:val="en-GB"/>
        </w:rPr>
        <w:fldChar w:fldCharType="begin"/>
      </w:r>
      <w:r w:rsidR="00CA5E9B">
        <w:rPr>
          <w:lang w:val="en-GB"/>
        </w:rPr>
        <w:instrText xml:space="preserve"> ADDIN EN.CITE &lt;EndNote&gt;&lt;Cite&gt;&lt;Author&gt;Pelletier&lt;/Author&gt;&lt;Year&gt;1979&lt;/Year&gt;&lt;RecNum&gt;5463&lt;/RecNum&gt;&lt;DisplayText&gt;&lt;style face="superscript"&gt;69&lt;/style&gt;&lt;/DisplayText&gt;&lt;record&gt;&lt;rec-number&gt;5463&lt;/rec-number&gt;&lt;foreign-keys&gt;&lt;key app="EN" db-id="sd5fdvtxer0de6e9s2rvtw9lawxeewpv5d00" timestamp="1572354122"&gt;5463&lt;/key&gt;&lt;/foreign-keys&gt;&lt;ref-type name="Journal Article"&gt;17&lt;/ref-type&gt;&lt;contributors&gt;&lt;authors&gt;&lt;author&gt;Pelletier, L. L., Jr.&lt;/author&gt;&lt;author&gt;Richardson, M.&lt;/author&gt;&lt;author&gt;Feist, M.&lt;/author&gt;&lt;/authors&gt;&lt;/contributors&gt;&lt;titles&gt;&lt;title&gt;Virulent gentamicin-induced small colony variants of Staphylococcus aureus&lt;/title&gt;&lt;secondary-title&gt;J Lab Clin Med&lt;/secondary-title&gt;&lt;/titles&gt;&lt;periodical&gt;&lt;full-title&gt;Journal of Laboratory and Clinical Medicine&lt;/full-title&gt;&lt;abbr-1&gt;J. Lab. Clin. Med.&lt;/abbr-1&gt;&lt;abbr-2&gt;J Lab Clin Med&lt;/abbr-2&gt;&lt;abbr-3&gt;Journal of Laboratory &amp;amp; Clinical Medicine&lt;/abbr-3&gt;&lt;/periodical&gt;&lt;pages&gt;324-34&lt;/pages&gt;&lt;volume&gt;94&lt;/volume&gt;&lt;number&gt;2&lt;/number&gt;&lt;edition&gt;1979/08/01&lt;/edition&gt;&lt;keywords&gt;&lt;keyword&gt;Animals&lt;/keyword&gt;&lt;keyword&gt;Disease Models, Animal&lt;/keyword&gt;&lt;keyword&gt;Endocarditis, Bacterial/microbiology&lt;/keyword&gt;&lt;keyword&gt;*Genetic Variation&lt;/keyword&gt;&lt;keyword&gt;Gentamicins/*pharmacology&lt;/keyword&gt;&lt;keyword&gt;Mutation&lt;/keyword&gt;&lt;keyword&gt;Rabbits&lt;/keyword&gt;&lt;keyword&gt;Species Specificity&lt;/keyword&gt;&lt;keyword&gt;Staphylococcus aureus/*drug effects&lt;/keyword&gt;&lt;keyword&gt;Virulence&lt;/keyword&gt;&lt;/keywords&gt;&lt;dates&gt;&lt;year&gt;1979&lt;/year&gt;&lt;pub-dates&gt;&lt;date&gt;Aug&lt;/date&gt;&lt;/pub-dates&gt;&lt;/dates&gt;&lt;isbn&gt;0022-2143 (Print)&amp;#xD;0022-2143 (Linking)&lt;/isbn&gt;&lt;accession-num&gt;458250&lt;/accession-num&gt;&lt;urls&gt;&lt;related-urls&gt;&lt;url&gt;https://www.ncbi.nlm.nih.gov/pubmed/458250&lt;/url&gt;&lt;/related-urls&gt;&lt;/urls&gt;&lt;/record&gt;&lt;/Cite&gt;&lt;/EndNote&gt;</w:instrText>
      </w:r>
      <w:r w:rsidRPr="00F142E4">
        <w:rPr>
          <w:lang w:val="en-GB"/>
        </w:rPr>
        <w:fldChar w:fldCharType="separate"/>
      </w:r>
      <w:r w:rsidR="00CA5E9B" w:rsidRPr="00CA5E9B">
        <w:rPr>
          <w:noProof/>
          <w:vertAlign w:val="superscript"/>
          <w:lang w:val="en-GB"/>
        </w:rPr>
        <w:t>69</w:t>
      </w:r>
      <w:r w:rsidRPr="00F142E4">
        <w:rPr>
          <w:lang w:val="en-GB"/>
        </w:rPr>
        <w:fldChar w:fldCharType="end"/>
      </w:r>
      <w:r w:rsidRPr="00F142E4">
        <w:rPr>
          <w:lang w:val="en-GB"/>
        </w:rPr>
        <w:t xml:space="preserve">, which has evolved into a well-established experimental approach to generate nonhemolytic SCVs (arrows in C) to study antibiotic resistance </w:t>
      </w:r>
      <w:r w:rsidRPr="00F142E4">
        <w:rPr>
          <w:lang w:val="en-GB"/>
        </w:rPr>
        <w:fldChar w:fldCharType="begin">
          <w:fldData xml:space="preserve">PEVuZE5vdGU+PENpdGU+PEF1dGhvcj5UdWNoc2NoZXJyPC9BdXRob3I+PFllYXI+MjAxNjwvWWVh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==
</w:fldData>
        </w:fldChar>
      </w:r>
      <w:r w:rsidR="00CA5E9B">
        <w:rPr>
          <w:lang w:val="en-GB"/>
        </w:rPr>
        <w:instrText xml:space="preserve"> ADDIN EN.CITE </w:instrText>
      </w:r>
      <w:r w:rsidR="00CA5E9B">
        <w:rPr>
          <w:lang w:val="en-GB"/>
        </w:rPr>
        <w:fldChar w:fldCharType="begin">
          <w:fldData xml:space="preserve">PEVuZE5vdGU+PENpdGU+PEF1dGhvcj5UdWNoc2NoZXJyPC9BdXRob3I+PFllYXI+MjAxNjwvWWVh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==
</w:fldData>
        </w:fldChar>
      </w:r>
      <w:r w:rsidR="00CA5E9B">
        <w:rPr>
          <w:lang w:val="en-GB"/>
        </w:rPr>
        <w:instrText xml:space="preserve"> ADDIN EN.CITE.DATA </w:instrText>
      </w:r>
      <w:r w:rsidR="00CA5E9B">
        <w:rPr>
          <w:lang w:val="en-GB"/>
        </w:rPr>
      </w:r>
      <w:r w:rsidR="00CA5E9B">
        <w:rPr>
          <w:lang w:val="en-GB"/>
        </w:rPr>
        <w:fldChar w:fldCharType="end"/>
      </w:r>
      <w:r w:rsidRPr="00F142E4">
        <w:rPr>
          <w:lang w:val="en-GB"/>
        </w:rPr>
      </w:r>
      <w:r w:rsidRPr="00F142E4">
        <w:rPr>
          <w:lang w:val="en-GB"/>
        </w:rPr>
        <w:fldChar w:fldCharType="separate"/>
      </w:r>
      <w:r w:rsidR="00CA5E9B" w:rsidRPr="00CA5E9B">
        <w:rPr>
          <w:noProof/>
          <w:vertAlign w:val="superscript"/>
          <w:lang w:val="en-GB"/>
        </w:rPr>
        <w:t>70</w:t>
      </w:r>
      <w:r w:rsidRPr="00F142E4">
        <w:rPr>
          <w:lang w:val="en-GB"/>
        </w:rPr>
        <w:fldChar w:fldCharType="end"/>
      </w:r>
      <w:r w:rsidRPr="00F142E4">
        <w:rPr>
          <w:lang w:val="en-GB"/>
        </w:rPr>
        <w:t xml:space="preserve">.  It is known that </w:t>
      </w:r>
      <w:r w:rsidRPr="00F142E4">
        <w:rPr>
          <w:i/>
          <w:iCs/>
          <w:lang w:val="en-GB"/>
        </w:rPr>
        <w:t xml:space="preserve">S. aureus </w:t>
      </w:r>
      <w:r w:rsidRPr="00F142E4">
        <w:rPr>
          <w:lang w:val="en-GB"/>
        </w:rPr>
        <w:t xml:space="preserve">resistance to antibiotics is mediated by cell wall thickening </w:t>
      </w:r>
      <w:r w:rsidRPr="00F142E4">
        <w:rPr>
          <w:lang w:val="en-GB"/>
        </w:rPr>
        <w:fldChar w:fldCharType="begin">
          <w:fldData xml:space="preserve">PEVuZE5vdGU+PENpdGU+PEF1dGhvcj5ZdWFuPC9BdXRob3I+PFllYXI+MjAxMzwvWWVhcj48UmVj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</w:fldData>
        </w:fldChar>
      </w:r>
      <w:r w:rsidR="00CA5E9B">
        <w:rPr>
          <w:lang w:val="en-GB"/>
        </w:rPr>
        <w:instrText xml:space="preserve"> ADDIN EN.CITE </w:instrText>
      </w:r>
      <w:r w:rsidR="00CA5E9B">
        <w:rPr>
          <w:lang w:val="en-GB"/>
        </w:rPr>
        <w:fldChar w:fldCharType="begin">
          <w:fldData xml:space="preserve">PEVuZE5vdGU+PENpdGU+PEF1dGhvcj5ZdWFuPC9BdXRob3I+PFllYXI+MjAxMzwvWWVhcj48UmVj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</w:fldData>
        </w:fldChar>
      </w:r>
      <w:r w:rsidR="00CA5E9B">
        <w:rPr>
          <w:lang w:val="en-GB"/>
        </w:rPr>
        <w:instrText xml:space="preserve"> ADDIN EN.CITE.DATA </w:instrText>
      </w:r>
      <w:r w:rsidR="00CA5E9B">
        <w:rPr>
          <w:lang w:val="en-GB"/>
        </w:rPr>
      </w:r>
      <w:r w:rsidR="00CA5E9B">
        <w:rPr>
          <w:lang w:val="en-GB"/>
        </w:rPr>
        <w:fldChar w:fldCharType="end"/>
      </w:r>
      <w:r w:rsidRPr="00F142E4">
        <w:rPr>
          <w:lang w:val="en-GB"/>
        </w:rPr>
      </w:r>
      <w:r w:rsidRPr="00F142E4">
        <w:rPr>
          <w:lang w:val="en-GB"/>
        </w:rPr>
        <w:fldChar w:fldCharType="separate"/>
      </w:r>
      <w:r w:rsidR="00CA5E9B" w:rsidRPr="00CA5E9B">
        <w:rPr>
          <w:noProof/>
          <w:vertAlign w:val="superscript"/>
          <w:lang w:val="en-GB"/>
        </w:rPr>
        <w:t>71</w:t>
      </w:r>
      <w:r w:rsidRPr="00F142E4">
        <w:rPr>
          <w:lang w:val="en-GB"/>
        </w:rPr>
        <w:fldChar w:fldCharType="end"/>
      </w:r>
      <w:r w:rsidRPr="00F142E4">
        <w:rPr>
          <w:lang w:val="en-GB"/>
        </w:rPr>
        <w:t>, which can be observed in a murine model of implant-associated osteomyelitis</w:t>
      </w:r>
      <w:r w:rsidRPr="00F142E4">
        <w:rPr>
          <w:lang w:val="en-GB"/>
        </w:rPr>
        <w:fldChar w:fldCharType="begin">
          <w:fldData xml:space="preserve">PEVuZE5vdGU+PENpdGU+PEF1dGhvcj5kZSBNZXN5IEJlbnRsZXk8L0F1dGhvcj48WWVhcj4yMDE3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</w:fldData>
        </w:fldChar>
      </w:r>
      <w:r w:rsidR="00CA5E9B">
        <w:rPr>
          <w:lang w:val="en-GB"/>
        </w:rPr>
        <w:instrText xml:space="preserve"> ADDIN EN.CITE </w:instrText>
      </w:r>
      <w:r w:rsidR="00CA5E9B">
        <w:rPr>
          <w:lang w:val="en-GB"/>
        </w:rPr>
        <w:fldChar w:fldCharType="begin">
          <w:fldData xml:space="preserve">PEVuZE5vdGU+PENpdGU+PEF1dGhvcj5kZSBNZXN5IEJlbnRsZXk8L0F1dGhvcj48WWVhcj4yMDE3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</w:fldData>
        </w:fldChar>
      </w:r>
      <w:r w:rsidR="00CA5E9B">
        <w:rPr>
          <w:lang w:val="en-GB"/>
        </w:rPr>
        <w:instrText xml:space="preserve"> ADDIN EN.CITE.DATA </w:instrText>
      </w:r>
      <w:r w:rsidR="00CA5E9B">
        <w:rPr>
          <w:lang w:val="en-GB"/>
        </w:rPr>
      </w:r>
      <w:r w:rsidR="00CA5E9B">
        <w:rPr>
          <w:lang w:val="en-GB"/>
        </w:rPr>
        <w:fldChar w:fldCharType="end"/>
      </w:r>
      <w:r w:rsidRPr="00F142E4">
        <w:rPr>
          <w:lang w:val="en-GB"/>
        </w:rPr>
      </w:r>
      <w:r w:rsidRPr="00F142E4">
        <w:rPr>
          <w:lang w:val="en-GB"/>
        </w:rPr>
        <w:fldChar w:fldCharType="separate"/>
      </w:r>
      <w:r w:rsidR="00CA5E9B" w:rsidRPr="00CA5E9B">
        <w:rPr>
          <w:noProof/>
          <w:vertAlign w:val="superscript"/>
          <w:lang w:val="en-GB"/>
        </w:rPr>
        <w:t>72</w:t>
      </w:r>
      <w:r w:rsidRPr="00F142E4">
        <w:rPr>
          <w:lang w:val="en-GB"/>
        </w:rPr>
        <w:fldChar w:fldCharType="end"/>
      </w:r>
      <w:r w:rsidRPr="00F142E4">
        <w:rPr>
          <w:lang w:val="en-GB"/>
        </w:rPr>
        <w:t xml:space="preserve"> by comparing TEM images of colonized osteocytic-canalicular networks of femurs from mice </w:t>
      </w:r>
      <w:r w:rsidRPr="00F142E4">
        <w:rPr>
          <w:lang w:val="en-GB"/>
        </w:rPr>
        <w:lastRenderedPageBreak/>
        <w:t>treated with saline (D) and gentamicin (E).  While the ability of gentamicin to induce this bacterial phenotype indicates that the drug has access to this deep site of infection, it highlights the importance of achieving cytolytic drug levels.</w:t>
      </w:r>
    </w:p>
    <w:p w14:paraId="52E93BB1" w14:textId="77777777" w:rsidR="00205800" w:rsidRDefault="00205800" w:rsidP="00205800">
      <w:pPr>
        <w:spacing w:after="200" w:line="276" w:lineRule="auto"/>
        <w:rPr>
          <w:b/>
          <w:bCs/>
        </w:rPr>
      </w:pPr>
    </w:p>
    <w:p w14:paraId="7440F987" w14:textId="77777777" w:rsidR="00205800" w:rsidRDefault="00205800" w:rsidP="005B1001">
      <w:pPr>
        <w:spacing w:after="200" w:line="480" w:lineRule="auto"/>
        <w:rPr>
          <w:b/>
          <w:bCs/>
        </w:rPr>
      </w:pPr>
    </w:p>
    <w:p w14:paraId="44A03FEF" w14:textId="01AD97DF" w:rsidR="008E6525" w:rsidRPr="00205800" w:rsidRDefault="008E6525" w:rsidP="005B1001">
      <w:pPr>
        <w:spacing w:after="200" w:line="480" w:lineRule="auto"/>
        <w:rPr>
          <w:b/>
          <w:bCs/>
        </w:rPr>
      </w:pPr>
      <w:r w:rsidRPr="00FF4362">
        <w:rPr>
          <w:b/>
          <w:bCs/>
        </w:rPr>
        <w:t xml:space="preserve">Figure 2.  </w:t>
      </w:r>
      <w:r>
        <w:rPr>
          <w:b/>
          <w:bCs/>
        </w:rPr>
        <w:t>The four distinct biofilms in PJI.</w:t>
      </w:r>
      <w:r w:rsidRPr="00FF4362">
        <w:rPr>
          <w:b/>
          <w:bCs/>
        </w:rPr>
        <w:t xml:space="preserve"> </w:t>
      </w:r>
      <w:r>
        <w:t>Images of the</w:t>
      </w:r>
      <w:r w:rsidRPr="00FF4362">
        <w:t xml:space="preserve"> four distinct microscopic biofilms </w:t>
      </w:r>
      <w:r>
        <w:t>known to exist in PJI are shown to illustrate the most challenging targets of ALBC.  (A) B</w:t>
      </w:r>
      <w:r w:rsidRPr="00FF4362">
        <w:t xml:space="preserve">acterial aggregates in synovial fluid </w:t>
      </w:r>
      <w:r>
        <w:t>(</w:t>
      </w:r>
      <w:r w:rsidRPr="00FF4362">
        <w:t>SEM x2.5k</w:t>
      </w:r>
      <w:r>
        <w:t>)</w:t>
      </w:r>
      <w:r w:rsidRPr="00FF4362">
        <w:t xml:space="preserve"> described in</w:t>
      </w:r>
      <w:r>
        <w:t xml:space="preserve"> Delaney et al</w:t>
      </w:r>
      <w:r>
        <w:fldChar w:fldCharType="begin">
          <w:fldData xml:space="preserve">PEVuZE5vdGU+PENpdGU+PEF1dGhvcj5EZWxhbmV5PC9BdXRob3I+PFllYXI+MjAxOTwvWWVhcj48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</w:fldData>
        </w:fldChar>
      </w:r>
      <w:r w:rsidR="00CA5E9B">
        <w:instrText xml:space="preserve"> ADDIN EN.CITE </w:instrText>
      </w:r>
      <w:r w:rsidR="00CA5E9B">
        <w:fldChar w:fldCharType="begin">
          <w:fldData xml:space="preserve">PEVuZE5vdGU+PENpdGU+PEF1dGhvcj5EZWxhbmV5PC9BdXRob3I+PFllYXI+MjAxOTwvWWVhcj48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</w:fldData>
        </w:fldChar>
      </w:r>
      <w:r w:rsidR="00CA5E9B">
        <w:instrText xml:space="preserve"> ADDIN EN.CITE.DATA </w:instrText>
      </w:r>
      <w:r w:rsidR="00CA5E9B">
        <w:fldChar w:fldCharType="end"/>
      </w:r>
      <w:r>
        <w:fldChar w:fldCharType="separate"/>
      </w:r>
      <w:r w:rsidR="00CA5E9B" w:rsidRPr="00CA5E9B">
        <w:rPr>
          <w:noProof/>
          <w:vertAlign w:val="superscript"/>
        </w:rPr>
        <w:t>73</w:t>
      </w:r>
      <w:r>
        <w:fldChar w:fldCharType="end"/>
      </w:r>
      <w:r>
        <w:t>.  (B)</w:t>
      </w:r>
      <w:r w:rsidRPr="00FF4362">
        <w:t xml:space="preserve"> </w:t>
      </w:r>
      <w:r>
        <w:t>B</w:t>
      </w:r>
      <w:r w:rsidRPr="00FF4362">
        <w:t xml:space="preserve">iofilm on </w:t>
      </w:r>
      <w:r>
        <w:t>metal</w:t>
      </w:r>
      <w:r w:rsidRPr="00FF4362">
        <w:t xml:space="preserve"> implant (SEM x</w:t>
      </w:r>
      <w:r>
        <w:t>150)</w:t>
      </w:r>
      <w:r w:rsidRPr="00FF4362">
        <w:t xml:space="preserve"> described in </w:t>
      </w:r>
      <w:proofErr w:type="spellStart"/>
      <w:r>
        <w:t>Nishitani</w:t>
      </w:r>
      <w:proofErr w:type="spellEnd"/>
      <w:r>
        <w:t xml:space="preserve"> et al</w:t>
      </w:r>
      <w:r>
        <w:fldChar w:fldCharType="begin">
          <w:fldData xml:space="preserve">PEVuZE5vdGU+PENpdGU+PEF1dGhvcj5OaXNoaXRhbmk8L0F1dGhvcj48WWVhcj4yMDE1PC9ZZWFy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</w:fldData>
        </w:fldChar>
      </w:r>
      <w:r w:rsidR="00CA5E9B">
        <w:instrText xml:space="preserve"> ADDIN EN.CITE </w:instrText>
      </w:r>
      <w:r w:rsidR="00CA5E9B">
        <w:fldChar w:fldCharType="begin">
          <w:fldData xml:space="preserve">PEVuZE5vdGU+PENpdGU+PEF1dGhvcj5OaXNoaXRhbmk8L0F1dGhvcj48WWVhcj4yMDE1PC9ZZWFy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</w:fldData>
        </w:fldChar>
      </w:r>
      <w:r w:rsidR="00CA5E9B">
        <w:instrText xml:space="preserve"> ADDIN EN.CITE.DATA </w:instrText>
      </w:r>
      <w:r w:rsidR="00CA5E9B">
        <w:fldChar w:fldCharType="end"/>
      </w:r>
      <w:r>
        <w:fldChar w:fldCharType="separate"/>
      </w:r>
      <w:r w:rsidR="00CA5E9B" w:rsidRPr="00CA5E9B">
        <w:rPr>
          <w:noProof/>
          <w:vertAlign w:val="superscript"/>
        </w:rPr>
        <w:t>74</w:t>
      </w:r>
      <w:r>
        <w:fldChar w:fldCharType="end"/>
      </w:r>
      <w:r>
        <w:t>.</w:t>
      </w:r>
      <w:r w:rsidRPr="00FF4362">
        <w:t xml:space="preserve"> </w:t>
      </w:r>
      <w:r>
        <w:t>(C) S</w:t>
      </w:r>
      <w:r w:rsidRPr="00FF4362">
        <w:t>oft tissue abscess between infected necrotic bone and live bone (x</w:t>
      </w:r>
      <w:r>
        <w:t>40</w:t>
      </w:r>
      <w:r w:rsidRPr="00FF4362">
        <w:t xml:space="preserve"> Brown &amp; Bren</w:t>
      </w:r>
      <w:r>
        <w:t>n</w:t>
      </w:r>
      <w:r w:rsidRPr="00FF4362">
        <w:t xml:space="preserve"> stained histology</w:t>
      </w:r>
      <w:r>
        <w:t>) as</w:t>
      </w:r>
      <w:r w:rsidRPr="00FF4362">
        <w:t xml:space="preserve"> described in</w:t>
      </w:r>
      <w:r>
        <w:t xml:space="preserve"> </w:t>
      </w:r>
      <w:proofErr w:type="spellStart"/>
      <w:r w:rsidRPr="001A0C81">
        <w:t>Varrone</w:t>
      </w:r>
      <w:proofErr w:type="spellEnd"/>
      <w:r w:rsidRPr="001A0C81">
        <w:t xml:space="preserve"> et al</w:t>
      </w:r>
      <w:r w:rsidRPr="001A0C81">
        <w:fldChar w:fldCharType="begin">
          <w:fldData xml:space="preserve">PEVuZE5vdGU+PENpdGU+PEF1dGhvcj5WYXJyb25lPC9BdXRob3I+PFllYXI+MjAxNDwvWWVhcj48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</w:fldData>
        </w:fldChar>
      </w:r>
      <w:r w:rsidR="00CA5E9B">
        <w:instrText xml:space="preserve"> ADDIN EN.CITE </w:instrText>
      </w:r>
      <w:r w:rsidR="00CA5E9B">
        <w:fldChar w:fldCharType="begin">
          <w:fldData xml:space="preserve">PEVuZE5vdGU+PENpdGU+PEF1dGhvcj5WYXJyb25lPC9BdXRob3I+PFllYXI+MjAxNDwvWWVhcj48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</w:fldData>
        </w:fldChar>
      </w:r>
      <w:r w:rsidR="00CA5E9B">
        <w:instrText xml:space="preserve"> ADDIN EN.CITE.DATA </w:instrText>
      </w:r>
      <w:r w:rsidR="00CA5E9B">
        <w:fldChar w:fldCharType="end"/>
      </w:r>
      <w:r w:rsidRPr="001A0C81">
        <w:fldChar w:fldCharType="separate"/>
      </w:r>
      <w:r w:rsidR="00CA5E9B" w:rsidRPr="00CA5E9B">
        <w:rPr>
          <w:noProof/>
          <w:vertAlign w:val="superscript"/>
        </w:rPr>
        <w:t>75</w:t>
      </w:r>
      <w:r w:rsidRPr="001A0C81">
        <w:fldChar w:fldCharType="end"/>
      </w:r>
      <w:r w:rsidRPr="001A0C81">
        <w:t>.  And</w:t>
      </w:r>
      <w:r>
        <w:t>,</w:t>
      </w:r>
      <w:r w:rsidRPr="001A0C81">
        <w:t xml:space="preserve"> (D) </w:t>
      </w:r>
      <w:r w:rsidRPr="005C1DE5">
        <w:t>colonized</w:t>
      </w:r>
      <w:r w:rsidRPr="001A0C81">
        <w:t xml:space="preserve"> osteocytic-canalicular networks (TEM x3.5k) as described in </w:t>
      </w:r>
      <w:r w:rsidRPr="001A0C81">
        <w:rPr>
          <w:rFonts w:eastAsiaTheme="minorHAnsi"/>
        </w:rPr>
        <w:t xml:space="preserve">de </w:t>
      </w:r>
      <w:proofErr w:type="spellStart"/>
      <w:r w:rsidRPr="001A0C81">
        <w:rPr>
          <w:rFonts w:eastAsiaTheme="minorHAnsi"/>
        </w:rPr>
        <w:t>Mesy</w:t>
      </w:r>
      <w:proofErr w:type="spellEnd"/>
      <w:r w:rsidRPr="001A0C81">
        <w:rPr>
          <w:rFonts w:eastAsiaTheme="minorHAnsi"/>
        </w:rPr>
        <w:t xml:space="preserve"> Bentley </w:t>
      </w:r>
      <w:r w:rsidRPr="001A0C81">
        <w:t>et al</w:t>
      </w:r>
      <w:r w:rsidRPr="001A0C81">
        <w:fldChar w:fldCharType="begin">
          <w:fldData xml:space="preserve">PEVuZE5vdGU+PENpdGU+PEF1dGhvcj5kZSBNZXN5IEJlbnRsZXk8L0F1dGhvcj48WWVhcj4yMDE3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</w:fldData>
        </w:fldChar>
      </w:r>
      <w:r w:rsidR="00CA5E9B">
        <w:instrText xml:space="preserve"> ADDIN EN.CITE </w:instrText>
      </w:r>
      <w:r w:rsidR="00CA5E9B">
        <w:fldChar w:fldCharType="begin">
          <w:fldData xml:space="preserve">PEVuZE5vdGU+PENpdGU+PEF1dGhvcj5kZSBNZXN5IEJlbnRsZXk8L0F1dGhvcj48WWVhcj4yMDE3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</w:fldData>
        </w:fldChar>
      </w:r>
      <w:r w:rsidR="00CA5E9B">
        <w:instrText xml:space="preserve"> ADDIN EN.CITE.DATA </w:instrText>
      </w:r>
      <w:r w:rsidR="00CA5E9B">
        <w:fldChar w:fldCharType="end"/>
      </w:r>
      <w:r w:rsidRPr="001A0C81">
        <w:fldChar w:fldCharType="separate"/>
      </w:r>
      <w:r w:rsidR="00CA5E9B" w:rsidRPr="00CA5E9B">
        <w:rPr>
          <w:noProof/>
          <w:vertAlign w:val="superscript"/>
        </w:rPr>
        <w:t>72</w:t>
      </w:r>
      <w:r w:rsidRPr="001A0C81">
        <w:fldChar w:fldCharType="end"/>
      </w:r>
      <w:r w:rsidRPr="001A0C81">
        <w:t xml:space="preserve">. </w:t>
      </w:r>
      <w:r>
        <w:t xml:space="preserve"> </w:t>
      </w:r>
    </w:p>
    <w:p w14:paraId="21BA5891" w14:textId="77777777" w:rsidR="00205800" w:rsidRDefault="00205800" w:rsidP="005B1001">
      <w:pPr>
        <w:spacing w:after="200" w:line="480" w:lineRule="auto"/>
        <w:rPr>
          <w:b/>
          <w:bCs/>
        </w:rPr>
      </w:pPr>
    </w:p>
    <w:p w14:paraId="500113E0" w14:textId="77777777" w:rsidR="00205800" w:rsidRDefault="00205800" w:rsidP="00205800">
      <w:pPr>
        <w:spacing w:after="200" w:line="276" w:lineRule="auto"/>
        <w:rPr>
          <w:b/>
          <w:bCs/>
        </w:rPr>
      </w:pPr>
    </w:p>
    <w:p w14:paraId="46B88A2D" w14:textId="37099604" w:rsidR="008E6525" w:rsidRPr="004B6B77" w:rsidRDefault="008E6525" w:rsidP="00205800">
      <w:pPr>
        <w:spacing w:after="200" w:line="480" w:lineRule="auto"/>
        <w:rPr>
          <w:b/>
          <w:bCs/>
        </w:rPr>
      </w:pPr>
      <w:r w:rsidRPr="00FF4362">
        <w:rPr>
          <w:b/>
          <w:bCs/>
        </w:rPr>
        <w:t xml:space="preserve">Figure </w:t>
      </w:r>
      <w:r>
        <w:rPr>
          <w:b/>
          <w:bCs/>
        </w:rPr>
        <w:t>3</w:t>
      </w:r>
      <w:r w:rsidRPr="00FF4362">
        <w:rPr>
          <w:b/>
          <w:bCs/>
        </w:rPr>
        <w:t xml:space="preserve">.  </w:t>
      </w:r>
      <w:r>
        <w:rPr>
          <w:b/>
          <w:bCs/>
        </w:rPr>
        <w:t>What do we know about the biodistribution of locally administered antibiotics and their concentration relative to MIC and MBEC</w:t>
      </w:r>
      <w:r w:rsidRPr="00FF4362">
        <w:rPr>
          <w:b/>
          <w:bCs/>
        </w:rPr>
        <w:t xml:space="preserve">? </w:t>
      </w:r>
      <w:proofErr w:type="spellStart"/>
      <w:r w:rsidRPr="001A0C81">
        <w:t>Giers</w:t>
      </w:r>
      <w:proofErr w:type="spellEnd"/>
      <w:r w:rsidRPr="001A0C81">
        <w:t xml:space="preserve"> et al </w:t>
      </w:r>
      <w:r>
        <w:t xml:space="preserve">studied </w:t>
      </w:r>
      <w:r w:rsidRPr="003B5012">
        <w:rPr>
          <w:i/>
          <w:iCs/>
        </w:rPr>
        <w:t>in vivo</w:t>
      </w:r>
      <w:r>
        <w:t xml:space="preserve"> biodistribution of anti</w:t>
      </w:r>
      <w:r w:rsidR="00121310">
        <w:t>biotic</w:t>
      </w:r>
      <w:r>
        <w:t>s</w:t>
      </w:r>
      <w:r w:rsidRPr="001A0C81">
        <w:t xml:space="preserve"> </w:t>
      </w:r>
      <w:r>
        <w:t>following local release, using</w:t>
      </w:r>
      <w:r w:rsidRPr="001A0C81">
        <w:t xml:space="preserve"> </w:t>
      </w:r>
      <w:r w:rsidRPr="001A0C81">
        <w:rPr>
          <w:rFonts w:eastAsiaTheme="minorHAnsi"/>
          <w:color w:val="231F20"/>
        </w:rPr>
        <w:t xml:space="preserve">gadolinium </w:t>
      </w:r>
      <w:proofErr w:type="spellStart"/>
      <w:r w:rsidRPr="001A0C81">
        <w:rPr>
          <w:rFonts w:eastAsiaTheme="minorHAnsi"/>
          <w:color w:val="231F20"/>
        </w:rPr>
        <w:t>diethylenetriamine</w:t>
      </w:r>
      <w:proofErr w:type="spellEnd"/>
      <w:r w:rsidRPr="001A0C81">
        <w:rPr>
          <w:rFonts w:eastAsiaTheme="minorHAnsi"/>
          <w:color w:val="231F20"/>
        </w:rPr>
        <w:t xml:space="preserve"> </w:t>
      </w:r>
      <w:proofErr w:type="spellStart"/>
      <w:r w:rsidRPr="001A0C81">
        <w:rPr>
          <w:rFonts w:eastAsiaTheme="minorHAnsi"/>
          <w:color w:val="231F20"/>
        </w:rPr>
        <w:t>pentaacetate</w:t>
      </w:r>
      <w:proofErr w:type="spellEnd"/>
      <w:r w:rsidRPr="001A0C81">
        <w:rPr>
          <w:rFonts w:eastAsiaTheme="minorHAnsi"/>
          <w:color w:val="231F20"/>
        </w:rPr>
        <w:t xml:space="preserve"> (</w:t>
      </w:r>
      <w:proofErr w:type="spellStart"/>
      <w:r w:rsidRPr="001A0C81">
        <w:rPr>
          <w:rFonts w:eastAsiaTheme="minorHAnsi"/>
          <w:color w:val="231F20"/>
        </w:rPr>
        <w:t>Gd</w:t>
      </w:r>
      <w:proofErr w:type="spellEnd"/>
      <w:r w:rsidRPr="001A0C81">
        <w:rPr>
          <w:rFonts w:eastAsiaTheme="minorHAnsi"/>
          <w:color w:val="231F20"/>
        </w:rPr>
        <w:t xml:space="preserve">-DTPA) </w:t>
      </w:r>
      <w:r>
        <w:rPr>
          <w:rFonts w:eastAsiaTheme="minorHAnsi"/>
          <w:color w:val="231F20"/>
        </w:rPr>
        <w:t>discharged</w:t>
      </w:r>
      <w:r w:rsidRPr="001A0C81">
        <w:rPr>
          <w:rFonts w:eastAsiaTheme="minorHAnsi"/>
          <w:color w:val="231F20"/>
        </w:rPr>
        <w:t xml:space="preserve"> from bone cement </w:t>
      </w:r>
      <w:r>
        <w:t>as a surrogate for</w:t>
      </w:r>
      <w:r w:rsidRPr="001A0C81">
        <w:t xml:space="preserve"> </w:t>
      </w:r>
      <w:r>
        <w:t>high-dose ALBC</w:t>
      </w:r>
      <w:r>
        <w:fldChar w:fldCharType="begin">
          <w:fldData xml:space="preserve">PEVuZE5vdGU+PENpdGU+PEF1dGhvcj5HaWVyczwvQXV0aG9yPjxZZWFyPjIwMTQ8L1llYXI+PFJl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</w:fldData>
        </w:fldChar>
      </w:r>
      <w:r w:rsidR="00CA5E9B">
        <w:instrText xml:space="preserve"> ADDIN EN.CITE </w:instrText>
      </w:r>
      <w:r w:rsidR="00CA5E9B">
        <w:fldChar w:fldCharType="begin">
          <w:fldData xml:space="preserve">PEVuZE5vdGU+PENpdGU+PEF1dGhvcj5HaWVyczwvQXV0aG9yPjxZZWFyPjIwMTQ8L1llYXI+PFJl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</w:fldData>
        </w:fldChar>
      </w:r>
      <w:r w:rsidR="00CA5E9B">
        <w:instrText xml:space="preserve"> ADDIN EN.CITE.DATA </w:instrText>
      </w:r>
      <w:r w:rsidR="00CA5E9B">
        <w:fldChar w:fldCharType="end"/>
      </w:r>
      <w:r>
        <w:fldChar w:fldCharType="separate"/>
      </w:r>
      <w:r w:rsidR="00CA5E9B" w:rsidRPr="00CA5E9B">
        <w:rPr>
          <w:noProof/>
          <w:vertAlign w:val="superscript"/>
        </w:rPr>
        <w:t>39</w:t>
      </w:r>
      <w:r>
        <w:fldChar w:fldCharType="end"/>
      </w:r>
      <w:r w:rsidR="00121310">
        <w:t>.  P</w:t>
      </w:r>
      <w:r>
        <w:t>ublished images from that study are show with permission form the publisher (Wiley Inc., Hoboken, NJ).  2D segmentation images from</w:t>
      </w:r>
      <w:r w:rsidRPr="00350F66">
        <w:t xml:space="preserve"> </w:t>
      </w:r>
      <w:r w:rsidRPr="001A0C81">
        <w:t xml:space="preserve">7T MRI </w:t>
      </w:r>
      <w:r>
        <w:t>at</w:t>
      </w:r>
      <w:r w:rsidRPr="001A0C81">
        <w:t xml:space="preserve"> </w:t>
      </w:r>
      <w:r w:rsidRPr="001A0C81">
        <w:rPr>
          <w:rFonts w:eastAsiaTheme="minorHAnsi"/>
          <w:color w:val="231F20"/>
        </w:rPr>
        <w:t xml:space="preserve">5.5 </w:t>
      </w:r>
      <w:proofErr w:type="spellStart"/>
      <w:r w:rsidRPr="001A0C81">
        <w:rPr>
          <w:rFonts w:eastAsiaTheme="minorHAnsi"/>
          <w:color w:val="231F20"/>
        </w:rPr>
        <w:t>h</w:t>
      </w:r>
      <w:r>
        <w:rPr>
          <w:rFonts w:eastAsiaTheme="minorHAnsi"/>
          <w:color w:val="231F20"/>
        </w:rPr>
        <w:t>r</w:t>
      </w:r>
      <w:proofErr w:type="spellEnd"/>
      <w:r w:rsidRPr="001A0C81">
        <w:rPr>
          <w:rFonts w:eastAsiaTheme="minorHAnsi"/>
          <w:color w:val="231F20"/>
        </w:rPr>
        <w:t xml:space="preserve"> post-implantation in a </w:t>
      </w:r>
      <w:r w:rsidRPr="001A0C81">
        <w:t xml:space="preserve">rabbit </w:t>
      </w:r>
      <w:r>
        <w:t>quadriceps</w:t>
      </w:r>
      <w:r w:rsidRPr="001A0C81">
        <w:t xml:space="preserve"> </w:t>
      </w:r>
      <w:r>
        <w:t xml:space="preserve">debridement </w:t>
      </w:r>
      <w:r w:rsidRPr="001A0C81">
        <w:t>model</w:t>
      </w:r>
      <w:r>
        <w:t xml:space="preserve"> (A), were used to generate 3D renderings of the biodistribution in local tissues (B). On a</w:t>
      </w:r>
      <w:r w:rsidRPr="00E25604">
        <w:t xml:space="preserve"> 2D </w:t>
      </w:r>
      <w:r>
        <w:rPr>
          <w:color w:val="1C1D1E"/>
          <w:shd w:val="clear" w:color="auto" w:fill="FFFFFF"/>
        </w:rPr>
        <w:t>coronal</w:t>
      </w:r>
      <w:r w:rsidRPr="00E25604">
        <w:rPr>
          <w:color w:val="1C1D1E"/>
          <w:shd w:val="clear" w:color="auto" w:fill="FFFFFF"/>
        </w:rPr>
        <w:t xml:space="preserve"> MRI slice</w:t>
      </w:r>
      <w:r>
        <w:rPr>
          <w:color w:val="1C1D1E"/>
          <w:shd w:val="clear" w:color="auto" w:fill="FFFFFF"/>
        </w:rPr>
        <w:t xml:space="preserve"> </w:t>
      </w:r>
      <w:r>
        <w:t>(C)</w:t>
      </w:r>
      <w:r w:rsidRPr="00E25604">
        <w:rPr>
          <w:color w:val="1C1D1E"/>
          <w:shd w:val="clear" w:color="auto" w:fill="FFFFFF"/>
        </w:rPr>
        <w:t xml:space="preserve"> </w:t>
      </w:r>
      <w:r>
        <w:rPr>
          <w:color w:val="1C1D1E"/>
          <w:shd w:val="clear" w:color="auto" w:fill="FFFFFF"/>
        </w:rPr>
        <w:t>through the thigh at the debridement/depot site</w:t>
      </w:r>
      <w:r w:rsidRPr="00E25604">
        <w:rPr>
          <w:color w:val="1C1D1E"/>
          <w:shd w:val="clear" w:color="auto" w:fill="FFFFFF"/>
        </w:rPr>
        <w:t xml:space="preserve"> </w:t>
      </w:r>
      <w:r w:rsidRPr="00E25604">
        <w:rPr>
          <w:color w:val="1C1D1E"/>
          <w:shd w:val="clear" w:color="auto" w:fill="FFFFFF"/>
        </w:rPr>
        <w:lastRenderedPageBreak/>
        <w:t>two regions of interests (ROIs)</w:t>
      </w:r>
      <w:r>
        <w:rPr>
          <w:color w:val="1C1D1E"/>
          <w:shd w:val="clear" w:color="auto" w:fill="FFFFFF"/>
        </w:rPr>
        <w:t xml:space="preserve"> are identified, </w:t>
      </w:r>
      <w:proofErr w:type="spellStart"/>
      <w:r>
        <w:rPr>
          <w:color w:val="1C1D1E"/>
          <w:shd w:val="clear" w:color="auto" w:fill="FFFFFF"/>
        </w:rPr>
        <w:t>Gd</w:t>
      </w:r>
      <w:proofErr w:type="spellEnd"/>
      <w:r>
        <w:rPr>
          <w:color w:val="1C1D1E"/>
          <w:shd w:val="clear" w:color="auto" w:fill="FFFFFF"/>
        </w:rPr>
        <w:t xml:space="preserve">-DTPA concentration was calculated to be </w:t>
      </w:r>
      <w:r w:rsidRPr="00E25604">
        <w:rPr>
          <w:color w:val="1C1D1E"/>
          <w:shd w:val="clear" w:color="auto" w:fill="FFFFFF"/>
        </w:rPr>
        <w:t>33 ± 22 µg mL</w:t>
      </w:r>
      <w:r w:rsidRPr="00E25604">
        <w:rPr>
          <w:color w:val="1C1D1E"/>
          <w:vertAlign w:val="superscript"/>
        </w:rPr>
        <w:t>−1</w:t>
      </w:r>
      <w:r w:rsidRPr="00E25604">
        <w:rPr>
          <w:color w:val="1C1D1E"/>
          <w:shd w:val="clear" w:color="auto" w:fill="FFFFFF"/>
        </w:rPr>
        <w:t xml:space="preserve"> </w:t>
      </w:r>
      <w:r>
        <w:rPr>
          <w:color w:val="1C1D1E"/>
          <w:shd w:val="clear" w:color="auto" w:fill="FFFFFF"/>
        </w:rPr>
        <w:t>at a distance in</w:t>
      </w:r>
      <w:r w:rsidRPr="00E25604">
        <w:rPr>
          <w:color w:val="1C1D1E"/>
          <w:shd w:val="clear" w:color="auto" w:fill="FFFFFF"/>
        </w:rPr>
        <w:t xml:space="preserve"> ROI 1</w:t>
      </w:r>
      <w:r>
        <w:rPr>
          <w:color w:val="1C1D1E"/>
          <w:shd w:val="clear" w:color="auto" w:fill="FFFFFF"/>
        </w:rPr>
        <w:t>,</w:t>
      </w:r>
      <w:r w:rsidRPr="00E25604">
        <w:rPr>
          <w:color w:val="1C1D1E"/>
          <w:shd w:val="clear" w:color="auto" w:fill="FFFFFF"/>
        </w:rPr>
        <w:t xml:space="preserve"> and 104 ± 63 µg mL</w:t>
      </w:r>
      <w:r w:rsidRPr="00E25604">
        <w:rPr>
          <w:color w:val="1C1D1E"/>
          <w:vertAlign w:val="superscript"/>
        </w:rPr>
        <w:t>−1</w:t>
      </w:r>
      <w:r>
        <w:rPr>
          <w:color w:val="1C1D1E"/>
          <w:shd w:val="clear" w:color="auto" w:fill="FFFFFF"/>
        </w:rPr>
        <w:t xml:space="preserve"> closer to the depot in </w:t>
      </w:r>
      <w:r w:rsidRPr="00E25604">
        <w:rPr>
          <w:color w:val="1C1D1E"/>
          <w:shd w:val="clear" w:color="auto" w:fill="FFFFFF"/>
        </w:rPr>
        <w:t>ROI 2. </w:t>
      </w:r>
      <w:r>
        <w:rPr>
          <w:color w:val="1C1D1E"/>
          <w:shd w:val="clear" w:color="auto" w:fill="FFFFFF"/>
        </w:rPr>
        <w:t xml:space="preserve"> Note that these concentrations are 30-100 fold higher than gentamicin/tobramycin MICs for many planktonic pathogens, but may not be as high as MBEC </w:t>
      </w:r>
      <w:r w:rsidRPr="00E1123E">
        <w:rPr>
          <w:rFonts w:eastAsiaTheme="minorHAnsi"/>
          <w:color w:val="231F20"/>
        </w:rPr>
        <w:t>(</w:t>
      </w:r>
      <w:r w:rsidRPr="00E1123E">
        <w:rPr>
          <w:rFonts w:eastAsiaTheme="minorHAnsi"/>
          <w:color w:val="131413"/>
        </w:rPr>
        <w:t xml:space="preserve">100–1000 </w:t>
      </w:r>
      <w:proofErr w:type="spellStart"/>
      <w:r w:rsidRPr="00E1123E">
        <w:rPr>
          <w:rFonts w:eastAsiaTheme="minorHAnsi"/>
          <w:color w:val="131413"/>
        </w:rPr>
        <w:t>μg</w:t>
      </w:r>
      <w:proofErr w:type="spellEnd"/>
      <w:r w:rsidRPr="00E1123E">
        <w:rPr>
          <w:rFonts w:eastAsiaTheme="minorHAnsi"/>
          <w:color w:val="131413"/>
        </w:rPr>
        <w:t xml:space="preserve">/mL sustained for 24 </w:t>
      </w:r>
      <w:proofErr w:type="spellStart"/>
      <w:r w:rsidRPr="00E1123E">
        <w:rPr>
          <w:rFonts w:eastAsiaTheme="minorHAnsi"/>
          <w:color w:val="131413"/>
        </w:rPr>
        <w:t>h</w:t>
      </w:r>
      <w:r>
        <w:rPr>
          <w:rFonts w:eastAsiaTheme="minorHAnsi"/>
          <w:color w:val="131413"/>
        </w:rPr>
        <w:t>r</w:t>
      </w:r>
      <w:r w:rsidR="00453C56">
        <w:rPr>
          <w:rFonts w:eastAsiaTheme="minorHAnsi"/>
          <w:color w:val="131413"/>
        </w:rPr>
        <w:t>s</w:t>
      </w:r>
      <w:proofErr w:type="spellEnd"/>
      <w:r w:rsidRPr="00E1123E">
        <w:rPr>
          <w:rFonts w:eastAsiaTheme="minorHAnsi"/>
          <w:color w:val="131413"/>
        </w:rPr>
        <w:t>)</w:t>
      </w:r>
      <w:r>
        <w:fldChar w:fldCharType="begin">
          <w:fldData xml:space="preserve">PEVuZE5vdGU+PENpdGU+PEF1dGhvcj5HaWVyczwvQXV0aG9yPjxZZWFyPjIwMTQ8L1llYXI+PFJl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</w:fldData>
        </w:fldChar>
      </w:r>
      <w:r w:rsidR="00CA5E9B">
        <w:instrText xml:space="preserve"> ADDIN EN.CITE </w:instrText>
      </w:r>
      <w:r w:rsidR="00CA5E9B">
        <w:fldChar w:fldCharType="begin">
          <w:fldData xml:space="preserve">PEVuZE5vdGU+PENpdGU+PEF1dGhvcj5HaWVyczwvQXV0aG9yPjxZZWFyPjIwMTQ8L1llYXI+PFJl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</w:fldData>
        </w:fldChar>
      </w:r>
      <w:r w:rsidR="00CA5E9B">
        <w:instrText xml:space="preserve"> ADDIN EN.CITE.DATA </w:instrText>
      </w:r>
      <w:r w:rsidR="00CA5E9B">
        <w:fldChar w:fldCharType="end"/>
      </w:r>
      <w:r>
        <w:fldChar w:fldCharType="separate"/>
      </w:r>
      <w:r w:rsidR="00CA5E9B" w:rsidRPr="00CA5E9B">
        <w:rPr>
          <w:noProof/>
          <w:vertAlign w:val="superscript"/>
        </w:rPr>
        <w:t>39; 76</w:t>
      </w:r>
      <w:r>
        <w:fldChar w:fldCharType="end"/>
      </w:r>
      <w:r w:rsidRPr="006D103F">
        <w:rPr>
          <w:rFonts w:eastAsiaTheme="minorHAnsi"/>
          <w:color w:val="231F20"/>
        </w:rPr>
        <w:t xml:space="preserve"> </w:t>
      </w:r>
      <w:r>
        <w:rPr>
          <w:color w:val="1C1D1E"/>
          <w:shd w:val="clear" w:color="auto" w:fill="FFFFFF"/>
        </w:rPr>
        <w:t xml:space="preserve">for some pathogens in biofilms.  The authors also documented </w:t>
      </w:r>
      <w:r>
        <w:t xml:space="preserve">that the </w:t>
      </w:r>
      <w:r w:rsidRPr="00E25604">
        <w:rPr>
          <w:rFonts w:eastAsiaTheme="minorHAnsi"/>
          <w:color w:val="231F20"/>
        </w:rPr>
        <w:t>concentration</w:t>
      </w:r>
      <w:r>
        <w:rPr>
          <w:rFonts w:eastAsiaTheme="minorHAnsi"/>
          <w:color w:val="231F20"/>
        </w:rPr>
        <w:t xml:space="preserve"> of</w:t>
      </w:r>
      <w:r w:rsidRPr="00E25604">
        <w:rPr>
          <w:rFonts w:eastAsiaTheme="minorHAnsi"/>
          <w:color w:val="231F20"/>
        </w:rPr>
        <w:t xml:space="preserve"> </w:t>
      </w:r>
      <w:r>
        <w:t xml:space="preserve">released </w:t>
      </w:r>
      <w:proofErr w:type="spellStart"/>
      <w:r>
        <w:t>Gd</w:t>
      </w:r>
      <w:proofErr w:type="spellEnd"/>
      <w:r>
        <w:t xml:space="preserve">-DTPA </w:t>
      </w:r>
      <w:r w:rsidRPr="00E25604">
        <w:rPr>
          <w:rFonts w:eastAsiaTheme="minorHAnsi"/>
          <w:color w:val="231F20"/>
        </w:rPr>
        <w:t>does not decrease exponentially</w:t>
      </w:r>
      <w:r>
        <w:rPr>
          <w:rFonts w:eastAsiaTheme="minorHAnsi"/>
          <w:color w:val="231F20"/>
        </w:rPr>
        <w:t xml:space="preserve"> </w:t>
      </w:r>
      <w:r w:rsidRPr="00E25604">
        <w:rPr>
          <w:rFonts w:eastAsiaTheme="minorHAnsi"/>
          <w:color w:val="231F20"/>
        </w:rPr>
        <w:t>with distance</w:t>
      </w:r>
      <w:r>
        <w:rPr>
          <w:rFonts w:eastAsiaTheme="minorHAnsi"/>
          <w:color w:val="231F20"/>
        </w:rPr>
        <w:t xml:space="preserve"> in all directions,</w:t>
      </w:r>
      <w:r w:rsidRPr="00E25604">
        <w:rPr>
          <w:rFonts w:eastAsiaTheme="minorHAnsi"/>
          <w:color w:val="231F20"/>
        </w:rPr>
        <w:t xml:space="preserve"> as would be expected</w:t>
      </w:r>
      <w:r>
        <w:rPr>
          <w:rFonts w:eastAsiaTheme="minorHAnsi"/>
          <w:color w:val="231F20"/>
        </w:rPr>
        <w:t xml:space="preserve"> </w:t>
      </w:r>
      <w:r w:rsidRPr="00E25604">
        <w:rPr>
          <w:rFonts w:eastAsiaTheme="minorHAnsi"/>
          <w:color w:val="231F20"/>
        </w:rPr>
        <w:t>for diffusion dominated mass transport</w:t>
      </w:r>
      <w:r>
        <w:rPr>
          <w:rFonts w:eastAsiaTheme="minorHAnsi"/>
          <w:color w:val="231F20"/>
        </w:rPr>
        <w:t>, and concluded that the</w:t>
      </w:r>
      <w:r>
        <w:rPr>
          <w:color w:val="1C1D1E"/>
        </w:rPr>
        <w:t xml:space="preserve"> </w:t>
      </w:r>
      <w:r w:rsidRPr="00E25604">
        <w:rPr>
          <w:rFonts w:eastAsiaTheme="minorHAnsi"/>
          <w:color w:val="231F20"/>
        </w:rPr>
        <w:t xml:space="preserve">anisotropic </w:t>
      </w:r>
      <w:r>
        <w:rPr>
          <w:rFonts w:eastAsiaTheme="minorHAnsi"/>
          <w:color w:val="231F20"/>
        </w:rPr>
        <w:t xml:space="preserve">transport </w:t>
      </w:r>
      <w:r w:rsidRPr="00E25604">
        <w:rPr>
          <w:rFonts w:eastAsiaTheme="minorHAnsi"/>
          <w:color w:val="231F20"/>
        </w:rPr>
        <w:t xml:space="preserve">away from the implant </w:t>
      </w:r>
      <w:r>
        <w:rPr>
          <w:rFonts w:eastAsiaTheme="minorHAnsi"/>
          <w:color w:val="231F20"/>
        </w:rPr>
        <w:t xml:space="preserve">is likely also </w:t>
      </w:r>
      <w:r w:rsidRPr="00E25604">
        <w:rPr>
          <w:rFonts w:eastAsiaTheme="minorHAnsi"/>
          <w:color w:val="231F20"/>
        </w:rPr>
        <w:t xml:space="preserve">driven by convection </w:t>
      </w:r>
      <w:r>
        <w:rPr>
          <w:rFonts w:eastAsiaTheme="minorHAnsi"/>
          <w:color w:val="231F20"/>
        </w:rPr>
        <w:t xml:space="preserve">within fluid that </w:t>
      </w:r>
      <w:r w:rsidR="00121310">
        <w:rPr>
          <w:rFonts w:eastAsiaTheme="minorHAnsi"/>
          <w:color w:val="231F20"/>
        </w:rPr>
        <w:t xml:space="preserve">exists in surgical wounds. Thus, contemporary experimental models of local antibiotic delivery that aim for MBEC concentration need to </w:t>
      </w:r>
      <w:r w:rsidR="00121310">
        <w:rPr>
          <w:rFonts w:eastAsiaTheme="minorHAnsi"/>
          <w:color w:val="131413"/>
        </w:rPr>
        <w:t>incorporate a combination of diffusion and convection within a post debridement site, which is where local delivery is commonly used.</w:t>
      </w:r>
    </w:p>
    <w:sectPr w:rsidR="008E6525" w:rsidRPr="004B6B77" w:rsidSect="00A66C1E">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pitolium2 Lt">
    <w:altName w:val="Calibri"/>
    <w:panose1 w:val="00000000000000000000"/>
    <w:charset w:val="00"/>
    <w:family w:val="modern"/>
    <w:notTrueType/>
    <w:pitch w:val="variable"/>
    <w:sig w:usb0="800000AF" w:usb1="5000214A"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96AA1"/>
    <w:multiLevelType w:val="hybridMultilevel"/>
    <w:tmpl w:val="FB988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812AF1"/>
    <w:multiLevelType w:val="hybridMultilevel"/>
    <w:tmpl w:val="13D8B4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487BE8"/>
    <w:multiLevelType w:val="hybridMultilevel"/>
    <w:tmpl w:val="F32222A6"/>
    <w:lvl w:ilvl="0" w:tplc="D13A1B2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8F27E3"/>
    <w:multiLevelType w:val="hybridMultilevel"/>
    <w:tmpl w:val="5144177C"/>
    <w:lvl w:ilvl="0" w:tplc="67408C7E">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4" w15:restartNumberingAfterBreak="0">
    <w:nsid w:val="16D518CD"/>
    <w:multiLevelType w:val="hybridMultilevel"/>
    <w:tmpl w:val="5FC6B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D861C2"/>
    <w:multiLevelType w:val="hybridMultilevel"/>
    <w:tmpl w:val="1026D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3F2AE5"/>
    <w:multiLevelType w:val="multilevel"/>
    <w:tmpl w:val="963AC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6C90151"/>
    <w:multiLevelType w:val="hybridMultilevel"/>
    <w:tmpl w:val="79F2D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020480"/>
    <w:multiLevelType w:val="hybridMultilevel"/>
    <w:tmpl w:val="041E53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2C68C7"/>
    <w:multiLevelType w:val="hybridMultilevel"/>
    <w:tmpl w:val="ADE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8A4DA8"/>
    <w:multiLevelType w:val="hybridMultilevel"/>
    <w:tmpl w:val="EE68C9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58B0485"/>
    <w:multiLevelType w:val="hybridMultilevel"/>
    <w:tmpl w:val="0646105E"/>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12" w15:restartNumberingAfterBreak="0">
    <w:nsid w:val="588B050D"/>
    <w:multiLevelType w:val="hybridMultilevel"/>
    <w:tmpl w:val="CCF20E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C2658E"/>
    <w:multiLevelType w:val="hybridMultilevel"/>
    <w:tmpl w:val="E4E814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0A0E0E"/>
    <w:multiLevelType w:val="hybridMultilevel"/>
    <w:tmpl w:val="BDD2D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14"/>
  </w:num>
  <w:num w:numId="4">
    <w:abstractNumId w:val="11"/>
  </w:num>
  <w:num w:numId="5">
    <w:abstractNumId w:val="7"/>
  </w:num>
  <w:num w:numId="6">
    <w:abstractNumId w:val="1"/>
  </w:num>
  <w:num w:numId="7">
    <w:abstractNumId w:val="4"/>
  </w:num>
  <w:num w:numId="8">
    <w:abstractNumId w:val="9"/>
  </w:num>
  <w:num w:numId="9">
    <w:abstractNumId w:val="13"/>
  </w:num>
  <w:num w:numId="10">
    <w:abstractNumId w:val="5"/>
  </w:num>
  <w:num w:numId="11">
    <w:abstractNumId w:val="12"/>
  </w:num>
  <w:num w:numId="12">
    <w:abstractNumId w:val="10"/>
  </w:num>
  <w:num w:numId="13">
    <w:abstractNumId w:val="6"/>
  </w:num>
  <w:num w:numId="14">
    <w:abstractNumId w:val="0"/>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W2NDMzMTO1NDYxMTFQ0lEKTi0uzszPAykwrAUA/ETiOywAAAA="/>
    <w:docVar w:name="EN.InstantFormat" w:val="&lt;ENInstantFormat&gt;&lt;Enabled&gt;1&lt;/Enabled&gt;&lt;ScanUnformatted&gt;1&lt;/ScanUnformatted&gt;&lt;ScanChanges&gt;1&lt;/ScanChanges&gt;&lt;Suspended&gt;0&lt;/Suspended&gt;&lt;/ENInstantFormat&gt;"/>
    <w:docVar w:name="EN.Layout" w:val="&lt;ENLayout&gt;&lt;Style&gt;J Orthopaedic R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5fdvtxer0de6e9s2rvtw9lawxeewpv5d00&quot;&gt;Arthritis Library-Converted Copy&lt;record-ids&gt;&lt;item&gt;3459&lt;/item&gt;&lt;item&gt;4862&lt;/item&gt;&lt;item&gt;4866&lt;/item&gt;&lt;item&gt;4950&lt;/item&gt;&lt;item&gt;5151&lt;/item&gt;&lt;item&gt;5182&lt;/item&gt;&lt;item&gt;5282&lt;/item&gt;&lt;item&gt;5283&lt;/item&gt;&lt;item&gt;5303&lt;/item&gt;&lt;item&gt;5354&lt;/item&gt;&lt;item&gt;5355&lt;/item&gt;&lt;item&gt;5356&lt;/item&gt;&lt;item&gt;5361&lt;/item&gt;&lt;item&gt;5362&lt;/item&gt;&lt;item&gt;5369&lt;/item&gt;&lt;item&gt;5463&lt;/item&gt;&lt;item&gt;5464&lt;/item&gt;&lt;item&gt;5465&lt;/item&gt;&lt;item&gt;5466&lt;/item&gt;&lt;item&gt;5467&lt;/item&gt;&lt;item&gt;5468&lt;/item&gt;&lt;item&gt;5470&lt;/item&gt;&lt;item&gt;5472&lt;/item&gt;&lt;item&gt;5476&lt;/item&gt;&lt;item&gt;5477&lt;/item&gt;&lt;item&gt;5478&lt;/item&gt;&lt;item&gt;5479&lt;/item&gt;&lt;item&gt;5481&lt;/item&gt;&lt;item&gt;5482&lt;/item&gt;&lt;item&gt;5483&lt;/item&gt;&lt;item&gt;5484&lt;/item&gt;&lt;item&gt;5485&lt;/item&gt;&lt;item&gt;5486&lt;/item&gt;&lt;item&gt;5487&lt;/item&gt;&lt;item&gt;5488&lt;/item&gt;&lt;item&gt;5489&lt;/item&gt;&lt;item&gt;5491&lt;/item&gt;&lt;item&gt;5493&lt;/item&gt;&lt;item&gt;5494&lt;/item&gt;&lt;item&gt;5495&lt;/item&gt;&lt;item&gt;5496&lt;/item&gt;&lt;item&gt;5497&lt;/item&gt;&lt;item&gt;5498&lt;/item&gt;&lt;item&gt;5499&lt;/item&gt;&lt;item&gt;5500&lt;/item&gt;&lt;item&gt;5505&lt;/item&gt;&lt;item&gt;5506&lt;/item&gt;&lt;item&gt;5509&lt;/item&gt;&lt;item&gt;5510&lt;/item&gt;&lt;item&gt;5512&lt;/item&gt;&lt;item&gt;5518&lt;/item&gt;&lt;item&gt;5523&lt;/item&gt;&lt;item&gt;5524&lt;/item&gt;&lt;item&gt;5525&lt;/item&gt;&lt;item&gt;5526&lt;/item&gt;&lt;item&gt;5527&lt;/item&gt;&lt;item&gt;5528&lt;/item&gt;&lt;item&gt;5529&lt;/item&gt;&lt;item&gt;5530&lt;/item&gt;&lt;/record-ids&gt;&lt;/item&gt;&lt;/Libraries&gt;"/>
  </w:docVars>
  <w:rsids>
    <w:rsidRoot w:val="000B24EC"/>
    <w:rsid w:val="00006482"/>
    <w:rsid w:val="00007655"/>
    <w:rsid w:val="000112D8"/>
    <w:rsid w:val="00011F65"/>
    <w:rsid w:val="000129E6"/>
    <w:rsid w:val="000134BE"/>
    <w:rsid w:val="00014C24"/>
    <w:rsid w:val="000151D2"/>
    <w:rsid w:val="00015897"/>
    <w:rsid w:val="0002286E"/>
    <w:rsid w:val="000236E4"/>
    <w:rsid w:val="00027628"/>
    <w:rsid w:val="00027C04"/>
    <w:rsid w:val="000311AF"/>
    <w:rsid w:val="000434BA"/>
    <w:rsid w:val="000611D1"/>
    <w:rsid w:val="000616CF"/>
    <w:rsid w:val="00063773"/>
    <w:rsid w:val="00065AF3"/>
    <w:rsid w:val="000713CA"/>
    <w:rsid w:val="00071F68"/>
    <w:rsid w:val="00074E3F"/>
    <w:rsid w:val="00074ED6"/>
    <w:rsid w:val="00077C47"/>
    <w:rsid w:val="00081385"/>
    <w:rsid w:val="00082A98"/>
    <w:rsid w:val="0008508D"/>
    <w:rsid w:val="0009030F"/>
    <w:rsid w:val="00091D4D"/>
    <w:rsid w:val="00092B69"/>
    <w:rsid w:val="00093128"/>
    <w:rsid w:val="000A02FB"/>
    <w:rsid w:val="000A1CB8"/>
    <w:rsid w:val="000A2781"/>
    <w:rsid w:val="000A29FE"/>
    <w:rsid w:val="000A7FB5"/>
    <w:rsid w:val="000B0FC4"/>
    <w:rsid w:val="000B1932"/>
    <w:rsid w:val="000B24EC"/>
    <w:rsid w:val="000B3267"/>
    <w:rsid w:val="000B4017"/>
    <w:rsid w:val="000B4159"/>
    <w:rsid w:val="000B4941"/>
    <w:rsid w:val="000B5487"/>
    <w:rsid w:val="000B7C47"/>
    <w:rsid w:val="000C48B7"/>
    <w:rsid w:val="000C531F"/>
    <w:rsid w:val="000D1708"/>
    <w:rsid w:val="000D25F7"/>
    <w:rsid w:val="000D6C6F"/>
    <w:rsid w:val="000E30CC"/>
    <w:rsid w:val="000F0588"/>
    <w:rsid w:val="000F2AAC"/>
    <w:rsid w:val="000F6198"/>
    <w:rsid w:val="000F7CC5"/>
    <w:rsid w:val="00104252"/>
    <w:rsid w:val="00104861"/>
    <w:rsid w:val="00105314"/>
    <w:rsid w:val="001058CD"/>
    <w:rsid w:val="00107219"/>
    <w:rsid w:val="00107261"/>
    <w:rsid w:val="0010732E"/>
    <w:rsid w:val="00110707"/>
    <w:rsid w:val="0011427C"/>
    <w:rsid w:val="001148E7"/>
    <w:rsid w:val="00117582"/>
    <w:rsid w:val="00121310"/>
    <w:rsid w:val="001221DB"/>
    <w:rsid w:val="0013098E"/>
    <w:rsid w:val="00131731"/>
    <w:rsid w:val="001328F4"/>
    <w:rsid w:val="001360B3"/>
    <w:rsid w:val="00136515"/>
    <w:rsid w:val="00136C1A"/>
    <w:rsid w:val="00136E29"/>
    <w:rsid w:val="00143195"/>
    <w:rsid w:val="00143B8E"/>
    <w:rsid w:val="00143D94"/>
    <w:rsid w:val="00144E03"/>
    <w:rsid w:val="00151CD0"/>
    <w:rsid w:val="00153B71"/>
    <w:rsid w:val="00160954"/>
    <w:rsid w:val="00165D17"/>
    <w:rsid w:val="0016633F"/>
    <w:rsid w:val="00172054"/>
    <w:rsid w:val="0017499F"/>
    <w:rsid w:val="00176478"/>
    <w:rsid w:val="001800D6"/>
    <w:rsid w:val="00181D09"/>
    <w:rsid w:val="0018226C"/>
    <w:rsid w:val="00187926"/>
    <w:rsid w:val="0019114B"/>
    <w:rsid w:val="00193FC3"/>
    <w:rsid w:val="001A1072"/>
    <w:rsid w:val="001A163F"/>
    <w:rsid w:val="001A2210"/>
    <w:rsid w:val="001A3A7D"/>
    <w:rsid w:val="001A43AB"/>
    <w:rsid w:val="001A4F4A"/>
    <w:rsid w:val="001A6BB8"/>
    <w:rsid w:val="001B35DA"/>
    <w:rsid w:val="001B39D0"/>
    <w:rsid w:val="001C1994"/>
    <w:rsid w:val="001C4231"/>
    <w:rsid w:val="001C744A"/>
    <w:rsid w:val="001D1DBF"/>
    <w:rsid w:val="001D24A1"/>
    <w:rsid w:val="001D4E63"/>
    <w:rsid w:val="001E1BA0"/>
    <w:rsid w:val="001E2F76"/>
    <w:rsid w:val="001E45FA"/>
    <w:rsid w:val="001E4725"/>
    <w:rsid w:val="001E481D"/>
    <w:rsid w:val="001E55DF"/>
    <w:rsid w:val="001E6EFE"/>
    <w:rsid w:val="001F1A5C"/>
    <w:rsid w:val="001F4B47"/>
    <w:rsid w:val="00204908"/>
    <w:rsid w:val="00204B75"/>
    <w:rsid w:val="00205800"/>
    <w:rsid w:val="00206ABD"/>
    <w:rsid w:val="00206DE8"/>
    <w:rsid w:val="00206FE1"/>
    <w:rsid w:val="00207992"/>
    <w:rsid w:val="00213E59"/>
    <w:rsid w:val="0021688C"/>
    <w:rsid w:val="00217E1B"/>
    <w:rsid w:val="00223291"/>
    <w:rsid w:val="00223366"/>
    <w:rsid w:val="002340EA"/>
    <w:rsid w:val="0023472C"/>
    <w:rsid w:val="00236776"/>
    <w:rsid w:val="00246D64"/>
    <w:rsid w:val="00251212"/>
    <w:rsid w:val="00251CEA"/>
    <w:rsid w:val="00257DFE"/>
    <w:rsid w:val="00261673"/>
    <w:rsid w:val="00261A6A"/>
    <w:rsid w:val="0026336B"/>
    <w:rsid w:val="00267123"/>
    <w:rsid w:val="002715D4"/>
    <w:rsid w:val="00271C4D"/>
    <w:rsid w:val="00273828"/>
    <w:rsid w:val="00274AE1"/>
    <w:rsid w:val="00275410"/>
    <w:rsid w:val="00275941"/>
    <w:rsid w:val="002760B3"/>
    <w:rsid w:val="00281600"/>
    <w:rsid w:val="00281B71"/>
    <w:rsid w:val="0028326E"/>
    <w:rsid w:val="002834A6"/>
    <w:rsid w:val="00285FC8"/>
    <w:rsid w:val="00286132"/>
    <w:rsid w:val="00287E07"/>
    <w:rsid w:val="0029542C"/>
    <w:rsid w:val="00295D57"/>
    <w:rsid w:val="00296A4D"/>
    <w:rsid w:val="00297D53"/>
    <w:rsid w:val="00297E76"/>
    <w:rsid w:val="002A001E"/>
    <w:rsid w:val="002B07C9"/>
    <w:rsid w:val="002B2A61"/>
    <w:rsid w:val="002B49E2"/>
    <w:rsid w:val="002C0C48"/>
    <w:rsid w:val="002C481B"/>
    <w:rsid w:val="002C7CFB"/>
    <w:rsid w:val="002D67B4"/>
    <w:rsid w:val="002D7D10"/>
    <w:rsid w:val="002E0EE8"/>
    <w:rsid w:val="002E76B1"/>
    <w:rsid w:val="00302DB6"/>
    <w:rsid w:val="00304321"/>
    <w:rsid w:val="003072FA"/>
    <w:rsid w:val="0031024A"/>
    <w:rsid w:val="003128E2"/>
    <w:rsid w:val="003132E2"/>
    <w:rsid w:val="003200EC"/>
    <w:rsid w:val="00323558"/>
    <w:rsid w:val="003266A3"/>
    <w:rsid w:val="003327C5"/>
    <w:rsid w:val="00333C6B"/>
    <w:rsid w:val="003349B5"/>
    <w:rsid w:val="0034125D"/>
    <w:rsid w:val="003429F3"/>
    <w:rsid w:val="00344D1D"/>
    <w:rsid w:val="00346731"/>
    <w:rsid w:val="00352892"/>
    <w:rsid w:val="003531FB"/>
    <w:rsid w:val="00355859"/>
    <w:rsid w:val="00356ABD"/>
    <w:rsid w:val="00367432"/>
    <w:rsid w:val="00370B7F"/>
    <w:rsid w:val="00371FB6"/>
    <w:rsid w:val="00373DCE"/>
    <w:rsid w:val="00374BB7"/>
    <w:rsid w:val="00377E65"/>
    <w:rsid w:val="00377F19"/>
    <w:rsid w:val="0038027C"/>
    <w:rsid w:val="00380DB6"/>
    <w:rsid w:val="003818CE"/>
    <w:rsid w:val="0038582E"/>
    <w:rsid w:val="00385F91"/>
    <w:rsid w:val="0038704E"/>
    <w:rsid w:val="0039202B"/>
    <w:rsid w:val="003A03DA"/>
    <w:rsid w:val="003B5012"/>
    <w:rsid w:val="003B62A8"/>
    <w:rsid w:val="003C08F0"/>
    <w:rsid w:val="003C256E"/>
    <w:rsid w:val="003C3D75"/>
    <w:rsid w:val="003D0E36"/>
    <w:rsid w:val="003D0E73"/>
    <w:rsid w:val="003D1A9D"/>
    <w:rsid w:val="003D20D7"/>
    <w:rsid w:val="003E26E8"/>
    <w:rsid w:val="003E27D7"/>
    <w:rsid w:val="003E5E25"/>
    <w:rsid w:val="003E65BC"/>
    <w:rsid w:val="003E7834"/>
    <w:rsid w:val="003E7BC1"/>
    <w:rsid w:val="003F1892"/>
    <w:rsid w:val="003F5049"/>
    <w:rsid w:val="003F5053"/>
    <w:rsid w:val="003F5AC6"/>
    <w:rsid w:val="003F5F73"/>
    <w:rsid w:val="003F72CB"/>
    <w:rsid w:val="0040021F"/>
    <w:rsid w:val="00400AF7"/>
    <w:rsid w:val="004017CA"/>
    <w:rsid w:val="00405321"/>
    <w:rsid w:val="00405854"/>
    <w:rsid w:val="00410440"/>
    <w:rsid w:val="00414DA5"/>
    <w:rsid w:val="00415FB1"/>
    <w:rsid w:val="00420830"/>
    <w:rsid w:val="00422842"/>
    <w:rsid w:val="004245AB"/>
    <w:rsid w:val="0042671F"/>
    <w:rsid w:val="00432455"/>
    <w:rsid w:val="00432456"/>
    <w:rsid w:val="00432CEE"/>
    <w:rsid w:val="00432FDA"/>
    <w:rsid w:val="00444B3F"/>
    <w:rsid w:val="004460B8"/>
    <w:rsid w:val="00450F48"/>
    <w:rsid w:val="0045278B"/>
    <w:rsid w:val="00452F8A"/>
    <w:rsid w:val="00453C56"/>
    <w:rsid w:val="004568E6"/>
    <w:rsid w:val="00460D0D"/>
    <w:rsid w:val="00461BE2"/>
    <w:rsid w:val="004624BF"/>
    <w:rsid w:val="00467AEF"/>
    <w:rsid w:val="00472299"/>
    <w:rsid w:val="0047297D"/>
    <w:rsid w:val="00472D63"/>
    <w:rsid w:val="00477820"/>
    <w:rsid w:val="0048531B"/>
    <w:rsid w:val="00486352"/>
    <w:rsid w:val="0048656B"/>
    <w:rsid w:val="00486CBF"/>
    <w:rsid w:val="00487EF5"/>
    <w:rsid w:val="00492368"/>
    <w:rsid w:val="0049603E"/>
    <w:rsid w:val="00497F39"/>
    <w:rsid w:val="004A2C66"/>
    <w:rsid w:val="004A2F93"/>
    <w:rsid w:val="004A2FD9"/>
    <w:rsid w:val="004A3870"/>
    <w:rsid w:val="004A4BD9"/>
    <w:rsid w:val="004A7D92"/>
    <w:rsid w:val="004B0FBB"/>
    <w:rsid w:val="004B15E4"/>
    <w:rsid w:val="004B295F"/>
    <w:rsid w:val="004B59BC"/>
    <w:rsid w:val="004B60C3"/>
    <w:rsid w:val="004B6B77"/>
    <w:rsid w:val="004B786F"/>
    <w:rsid w:val="004C115F"/>
    <w:rsid w:val="004C594B"/>
    <w:rsid w:val="004D1AF1"/>
    <w:rsid w:val="004E3B85"/>
    <w:rsid w:val="004E41BC"/>
    <w:rsid w:val="004F7E8A"/>
    <w:rsid w:val="005001C6"/>
    <w:rsid w:val="0050072D"/>
    <w:rsid w:val="00500DB0"/>
    <w:rsid w:val="00501A52"/>
    <w:rsid w:val="00502162"/>
    <w:rsid w:val="005064A4"/>
    <w:rsid w:val="005117CD"/>
    <w:rsid w:val="0051184C"/>
    <w:rsid w:val="005127C1"/>
    <w:rsid w:val="00521E54"/>
    <w:rsid w:val="005253AF"/>
    <w:rsid w:val="00525709"/>
    <w:rsid w:val="00525F26"/>
    <w:rsid w:val="0053152B"/>
    <w:rsid w:val="00532CD8"/>
    <w:rsid w:val="005368B9"/>
    <w:rsid w:val="0055021A"/>
    <w:rsid w:val="00552C42"/>
    <w:rsid w:val="005538EC"/>
    <w:rsid w:val="00553D8C"/>
    <w:rsid w:val="00554E4B"/>
    <w:rsid w:val="00561DAA"/>
    <w:rsid w:val="00561FE5"/>
    <w:rsid w:val="005626D9"/>
    <w:rsid w:val="005638FB"/>
    <w:rsid w:val="00563D7B"/>
    <w:rsid w:val="00564106"/>
    <w:rsid w:val="00565B6B"/>
    <w:rsid w:val="0057058E"/>
    <w:rsid w:val="00576D3D"/>
    <w:rsid w:val="00581663"/>
    <w:rsid w:val="00584AF2"/>
    <w:rsid w:val="00584D6E"/>
    <w:rsid w:val="005860C1"/>
    <w:rsid w:val="0058795C"/>
    <w:rsid w:val="0059059E"/>
    <w:rsid w:val="00595299"/>
    <w:rsid w:val="005A05A0"/>
    <w:rsid w:val="005A08B4"/>
    <w:rsid w:val="005A1BB5"/>
    <w:rsid w:val="005A275F"/>
    <w:rsid w:val="005A395B"/>
    <w:rsid w:val="005A5291"/>
    <w:rsid w:val="005B1001"/>
    <w:rsid w:val="005B20D4"/>
    <w:rsid w:val="005B36D8"/>
    <w:rsid w:val="005B468A"/>
    <w:rsid w:val="005B7F4B"/>
    <w:rsid w:val="005C30CC"/>
    <w:rsid w:val="005C52E8"/>
    <w:rsid w:val="005C67E3"/>
    <w:rsid w:val="005C764C"/>
    <w:rsid w:val="005D07DA"/>
    <w:rsid w:val="005D088D"/>
    <w:rsid w:val="005D0F44"/>
    <w:rsid w:val="005D1E17"/>
    <w:rsid w:val="005D1EE8"/>
    <w:rsid w:val="005D41E7"/>
    <w:rsid w:val="005D4DD3"/>
    <w:rsid w:val="005D6176"/>
    <w:rsid w:val="005E0BB1"/>
    <w:rsid w:val="005E0D78"/>
    <w:rsid w:val="005E144F"/>
    <w:rsid w:val="005E20AE"/>
    <w:rsid w:val="005F2E40"/>
    <w:rsid w:val="005F2F25"/>
    <w:rsid w:val="005F46E8"/>
    <w:rsid w:val="005F66C6"/>
    <w:rsid w:val="005F7948"/>
    <w:rsid w:val="00602AE1"/>
    <w:rsid w:val="00606B0B"/>
    <w:rsid w:val="00606BF3"/>
    <w:rsid w:val="00607B13"/>
    <w:rsid w:val="00611349"/>
    <w:rsid w:val="00617411"/>
    <w:rsid w:val="00617882"/>
    <w:rsid w:val="00624A31"/>
    <w:rsid w:val="00627552"/>
    <w:rsid w:val="00630DEC"/>
    <w:rsid w:val="00632CA6"/>
    <w:rsid w:val="006363D7"/>
    <w:rsid w:val="00636FAF"/>
    <w:rsid w:val="006372DF"/>
    <w:rsid w:val="00645DEB"/>
    <w:rsid w:val="00650436"/>
    <w:rsid w:val="0065232E"/>
    <w:rsid w:val="00653B73"/>
    <w:rsid w:val="006553CA"/>
    <w:rsid w:val="00656C96"/>
    <w:rsid w:val="00663F4A"/>
    <w:rsid w:val="0067054E"/>
    <w:rsid w:val="006708BB"/>
    <w:rsid w:val="006728A0"/>
    <w:rsid w:val="00674A5A"/>
    <w:rsid w:val="00683310"/>
    <w:rsid w:val="00683365"/>
    <w:rsid w:val="00683C1C"/>
    <w:rsid w:val="0069052E"/>
    <w:rsid w:val="00694865"/>
    <w:rsid w:val="00694BC0"/>
    <w:rsid w:val="00696625"/>
    <w:rsid w:val="006970A2"/>
    <w:rsid w:val="006A0A61"/>
    <w:rsid w:val="006A1E9C"/>
    <w:rsid w:val="006A257F"/>
    <w:rsid w:val="006A3537"/>
    <w:rsid w:val="006B49F6"/>
    <w:rsid w:val="006B5F1F"/>
    <w:rsid w:val="006C0E44"/>
    <w:rsid w:val="006C1778"/>
    <w:rsid w:val="006D15FE"/>
    <w:rsid w:val="006D1FAC"/>
    <w:rsid w:val="006D2DB0"/>
    <w:rsid w:val="006D515F"/>
    <w:rsid w:val="006D5D73"/>
    <w:rsid w:val="006E3F73"/>
    <w:rsid w:val="006E4014"/>
    <w:rsid w:val="006E5B1E"/>
    <w:rsid w:val="006E6260"/>
    <w:rsid w:val="006F24C0"/>
    <w:rsid w:val="006F4EFE"/>
    <w:rsid w:val="006F53DA"/>
    <w:rsid w:val="006F5743"/>
    <w:rsid w:val="006F6492"/>
    <w:rsid w:val="006F6B28"/>
    <w:rsid w:val="006F76EB"/>
    <w:rsid w:val="00703858"/>
    <w:rsid w:val="0070639B"/>
    <w:rsid w:val="007068A6"/>
    <w:rsid w:val="00706CF5"/>
    <w:rsid w:val="00706E03"/>
    <w:rsid w:val="0071324C"/>
    <w:rsid w:val="007326A4"/>
    <w:rsid w:val="00740A3B"/>
    <w:rsid w:val="00740DAD"/>
    <w:rsid w:val="00752D4D"/>
    <w:rsid w:val="0075379F"/>
    <w:rsid w:val="00756528"/>
    <w:rsid w:val="00757D96"/>
    <w:rsid w:val="00766039"/>
    <w:rsid w:val="007714F7"/>
    <w:rsid w:val="007738FD"/>
    <w:rsid w:val="00773959"/>
    <w:rsid w:val="007749FA"/>
    <w:rsid w:val="007756BA"/>
    <w:rsid w:val="00775BD0"/>
    <w:rsid w:val="007778D7"/>
    <w:rsid w:val="00777D85"/>
    <w:rsid w:val="007801DE"/>
    <w:rsid w:val="007807E0"/>
    <w:rsid w:val="00780DCB"/>
    <w:rsid w:val="0078302C"/>
    <w:rsid w:val="00785D76"/>
    <w:rsid w:val="0079022A"/>
    <w:rsid w:val="0079543A"/>
    <w:rsid w:val="007A0ADC"/>
    <w:rsid w:val="007A6918"/>
    <w:rsid w:val="007A6DD4"/>
    <w:rsid w:val="007B005B"/>
    <w:rsid w:val="007B1FD0"/>
    <w:rsid w:val="007B5A67"/>
    <w:rsid w:val="007B7938"/>
    <w:rsid w:val="007C0106"/>
    <w:rsid w:val="007C41B4"/>
    <w:rsid w:val="007C518B"/>
    <w:rsid w:val="007C66F6"/>
    <w:rsid w:val="007C7EB1"/>
    <w:rsid w:val="007C7EB3"/>
    <w:rsid w:val="007D1353"/>
    <w:rsid w:val="007D2C69"/>
    <w:rsid w:val="007D7AF2"/>
    <w:rsid w:val="007D7F08"/>
    <w:rsid w:val="007E00F6"/>
    <w:rsid w:val="007E01E9"/>
    <w:rsid w:val="007E4BE8"/>
    <w:rsid w:val="007E60C2"/>
    <w:rsid w:val="007E7768"/>
    <w:rsid w:val="007E7DF9"/>
    <w:rsid w:val="007F08C1"/>
    <w:rsid w:val="007F2A7F"/>
    <w:rsid w:val="007F4305"/>
    <w:rsid w:val="007F651C"/>
    <w:rsid w:val="00804857"/>
    <w:rsid w:val="00805B06"/>
    <w:rsid w:val="00806157"/>
    <w:rsid w:val="008112C9"/>
    <w:rsid w:val="00811BFE"/>
    <w:rsid w:val="00816554"/>
    <w:rsid w:val="008169D9"/>
    <w:rsid w:val="00823A49"/>
    <w:rsid w:val="00825DD5"/>
    <w:rsid w:val="00833859"/>
    <w:rsid w:val="00834B1F"/>
    <w:rsid w:val="00841464"/>
    <w:rsid w:val="00847D29"/>
    <w:rsid w:val="00852887"/>
    <w:rsid w:val="00853348"/>
    <w:rsid w:val="00853E8C"/>
    <w:rsid w:val="008544E2"/>
    <w:rsid w:val="00856E85"/>
    <w:rsid w:val="00857633"/>
    <w:rsid w:val="00857EA1"/>
    <w:rsid w:val="0086339E"/>
    <w:rsid w:val="008701A3"/>
    <w:rsid w:val="008706C7"/>
    <w:rsid w:val="00872F89"/>
    <w:rsid w:val="00874849"/>
    <w:rsid w:val="00875F49"/>
    <w:rsid w:val="00876EF6"/>
    <w:rsid w:val="008839DE"/>
    <w:rsid w:val="00884C3B"/>
    <w:rsid w:val="00894E29"/>
    <w:rsid w:val="00896A43"/>
    <w:rsid w:val="00897B69"/>
    <w:rsid w:val="008A12F3"/>
    <w:rsid w:val="008A13F0"/>
    <w:rsid w:val="008A1539"/>
    <w:rsid w:val="008A4090"/>
    <w:rsid w:val="008A6BB4"/>
    <w:rsid w:val="008B0E0F"/>
    <w:rsid w:val="008B21C8"/>
    <w:rsid w:val="008B799E"/>
    <w:rsid w:val="008C1AED"/>
    <w:rsid w:val="008C1B3F"/>
    <w:rsid w:val="008C20D8"/>
    <w:rsid w:val="008C36C1"/>
    <w:rsid w:val="008C7F03"/>
    <w:rsid w:val="008D0277"/>
    <w:rsid w:val="008D18B4"/>
    <w:rsid w:val="008D1D3A"/>
    <w:rsid w:val="008E061C"/>
    <w:rsid w:val="008E0B69"/>
    <w:rsid w:val="008E1B14"/>
    <w:rsid w:val="008E2A34"/>
    <w:rsid w:val="008E52D9"/>
    <w:rsid w:val="008E6525"/>
    <w:rsid w:val="008F1425"/>
    <w:rsid w:val="008F2B52"/>
    <w:rsid w:val="008F66AB"/>
    <w:rsid w:val="0090042D"/>
    <w:rsid w:val="00900ACB"/>
    <w:rsid w:val="009014A0"/>
    <w:rsid w:val="009036D8"/>
    <w:rsid w:val="00905433"/>
    <w:rsid w:val="00907A33"/>
    <w:rsid w:val="00910755"/>
    <w:rsid w:val="00911D54"/>
    <w:rsid w:val="00914481"/>
    <w:rsid w:val="00915891"/>
    <w:rsid w:val="009267AE"/>
    <w:rsid w:val="00926F3D"/>
    <w:rsid w:val="009308B9"/>
    <w:rsid w:val="009313FC"/>
    <w:rsid w:val="00933BFC"/>
    <w:rsid w:val="00934FA3"/>
    <w:rsid w:val="00935BA9"/>
    <w:rsid w:val="00936A6B"/>
    <w:rsid w:val="00937D38"/>
    <w:rsid w:val="00937E88"/>
    <w:rsid w:val="00937FFD"/>
    <w:rsid w:val="00943A28"/>
    <w:rsid w:val="00945139"/>
    <w:rsid w:val="009511C3"/>
    <w:rsid w:val="00951D42"/>
    <w:rsid w:val="00953BB1"/>
    <w:rsid w:val="00960FB3"/>
    <w:rsid w:val="00971042"/>
    <w:rsid w:val="0097132B"/>
    <w:rsid w:val="00973006"/>
    <w:rsid w:val="00974147"/>
    <w:rsid w:val="00975FE2"/>
    <w:rsid w:val="00976EFE"/>
    <w:rsid w:val="00977236"/>
    <w:rsid w:val="00984A07"/>
    <w:rsid w:val="00985927"/>
    <w:rsid w:val="0099297B"/>
    <w:rsid w:val="00993991"/>
    <w:rsid w:val="00993DC0"/>
    <w:rsid w:val="00995911"/>
    <w:rsid w:val="00995B2F"/>
    <w:rsid w:val="00995FEC"/>
    <w:rsid w:val="009A4D64"/>
    <w:rsid w:val="009A69F1"/>
    <w:rsid w:val="009B08C3"/>
    <w:rsid w:val="009B08C8"/>
    <w:rsid w:val="009B0DEE"/>
    <w:rsid w:val="009B4D9B"/>
    <w:rsid w:val="009B4DAE"/>
    <w:rsid w:val="009B6529"/>
    <w:rsid w:val="009C012E"/>
    <w:rsid w:val="009C063E"/>
    <w:rsid w:val="009C0B93"/>
    <w:rsid w:val="009C46C4"/>
    <w:rsid w:val="009D283A"/>
    <w:rsid w:val="009D5F0B"/>
    <w:rsid w:val="009E2249"/>
    <w:rsid w:val="009E4114"/>
    <w:rsid w:val="009E41EC"/>
    <w:rsid w:val="009E4903"/>
    <w:rsid w:val="009F2557"/>
    <w:rsid w:val="009F519A"/>
    <w:rsid w:val="00A0529F"/>
    <w:rsid w:val="00A10B6A"/>
    <w:rsid w:val="00A14C5C"/>
    <w:rsid w:val="00A16D05"/>
    <w:rsid w:val="00A23C56"/>
    <w:rsid w:val="00A25F18"/>
    <w:rsid w:val="00A31079"/>
    <w:rsid w:val="00A464E8"/>
    <w:rsid w:val="00A473C4"/>
    <w:rsid w:val="00A5080D"/>
    <w:rsid w:val="00A50A03"/>
    <w:rsid w:val="00A50A7B"/>
    <w:rsid w:val="00A52EAE"/>
    <w:rsid w:val="00A542E7"/>
    <w:rsid w:val="00A61C73"/>
    <w:rsid w:val="00A639F4"/>
    <w:rsid w:val="00A66C1E"/>
    <w:rsid w:val="00A719C5"/>
    <w:rsid w:val="00A76A42"/>
    <w:rsid w:val="00A76BFA"/>
    <w:rsid w:val="00A76EE6"/>
    <w:rsid w:val="00A777E1"/>
    <w:rsid w:val="00A82763"/>
    <w:rsid w:val="00A86881"/>
    <w:rsid w:val="00A90F72"/>
    <w:rsid w:val="00A95C3C"/>
    <w:rsid w:val="00A9766A"/>
    <w:rsid w:val="00AA1870"/>
    <w:rsid w:val="00AB0A0F"/>
    <w:rsid w:val="00AB101D"/>
    <w:rsid w:val="00AB27A5"/>
    <w:rsid w:val="00AB2BFA"/>
    <w:rsid w:val="00AB433B"/>
    <w:rsid w:val="00AC00ED"/>
    <w:rsid w:val="00AC0326"/>
    <w:rsid w:val="00AC37ED"/>
    <w:rsid w:val="00AC4AC5"/>
    <w:rsid w:val="00AC6816"/>
    <w:rsid w:val="00AD005A"/>
    <w:rsid w:val="00AD0711"/>
    <w:rsid w:val="00AD0F52"/>
    <w:rsid w:val="00AD1487"/>
    <w:rsid w:val="00AD341A"/>
    <w:rsid w:val="00AD43BA"/>
    <w:rsid w:val="00AD45CE"/>
    <w:rsid w:val="00AD5ADF"/>
    <w:rsid w:val="00AE189C"/>
    <w:rsid w:val="00AE2B3F"/>
    <w:rsid w:val="00AE2BD6"/>
    <w:rsid w:val="00AE41C8"/>
    <w:rsid w:val="00AE43FD"/>
    <w:rsid w:val="00AF27BA"/>
    <w:rsid w:val="00B01B27"/>
    <w:rsid w:val="00B134BE"/>
    <w:rsid w:val="00B13830"/>
    <w:rsid w:val="00B13F84"/>
    <w:rsid w:val="00B1522F"/>
    <w:rsid w:val="00B15414"/>
    <w:rsid w:val="00B17257"/>
    <w:rsid w:val="00B177F5"/>
    <w:rsid w:val="00B2408F"/>
    <w:rsid w:val="00B268C3"/>
    <w:rsid w:val="00B30F73"/>
    <w:rsid w:val="00B32340"/>
    <w:rsid w:val="00B32ADF"/>
    <w:rsid w:val="00B33381"/>
    <w:rsid w:val="00B3401B"/>
    <w:rsid w:val="00B34CFF"/>
    <w:rsid w:val="00B35C38"/>
    <w:rsid w:val="00B369A2"/>
    <w:rsid w:val="00B36ECA"/>
    <w:rsid w:val="00B42432"/>
    <w:rsid w:val="00B4264C"/>
    <w:rsid w:val="00B50093"/>
    <w:rsid w:val="00B5026B"/>
    <w:rsid w:val="00B50D4C"/>
    <w:rsid w:val="00B51B88"/>
    <w:rsid w:val="00B52119"/>
    <w:rsid w:val="00B55C16"/>
    <w:rsid w:val="00B56814"/>
    <w:rsid w:val="00B6370E"/>
    <w:rsid w:val="00B6402A"/>
    <w:rsid w:val="00B7007C"/>
    <w:rsid w:val="00B70C08"/>
    <w:rsid w:val="00B757B5"/>
    <w:rsid w:val="00B9298D"/>
    <w:rsid w:val="00B92CED"/>
    <w:rsid w:val="00B947ED"/>
    <w:rsid w:val="00B9689E"/>
    <w:rsid w:val="00B97495"/>
    <w:rsid w:val="00BA1698"/>
    <w:rsid w:val="00BA6BF3"/>
    <w:rsid w:val="00BB3CF1"/>
    <w:rsid w:val="00BB4147"/>
    <w:rsid w:val="00BB6CD6"/>
    <w:rsid w:val="00BB6D91"/>
    <w:rsid w:val="00BC01F6"/>
    <w:rsid w:val="00BC2AC0"/>
    <w:rsid w:val="00BC2FB8"/>
    <w:rsid w:val="00BC581C"/>
    <w:rsid w:val="00BD5836"/>
    <w:rsid w:val="00BD69C4"/>
    <w:rsid w:val="00BE30DA"/>
    <w:rsid w:val="00BE3A15"/>
    <w:rsid w:val="00BE6459"/>
    <w:rsid w:val="00BE7642"/>
    <w:rsid w:val="00BE78F7"/>
    <w:rsid w:val="00BF05A5"/>
    <w:rsid w:val="00BF23A8"/>
    <w:rsid w:val="00BF36B0"/>
    <w:rsid w:val="00BF5617"/>
    <w:rsid w:val="00BF5C0D"/>
    <w:rsid w:val="00C009A2"/>
    <w:rsid w:val="00C013FD"/>
    <w:rsid w:val="00C01CD0"/>
    <w:rsid w:val="00C14EEC"/>
    <w:rsid w:val="00C15247"/>
    <w:rsid w:val="00C153A0"/>
    <w:rsid w:val="00C163F7"/>
    <w:rsid w:val="00C2023A"/>
    <w:rsid w:val="00C2057D"/>
    <w:rsid w:val="00C24A96"/>
    <w:rsid w:val="00C273E1"/>
    <w:rsid w:val="00C27992"/>
    <w:rsid w:val="00C30792"/>
    <w:rsid w:val="00C34D85"/>
    <w:rsid w:val="00C353E4"/>
    <w:rsid w:val="00C35E14"/>
    <w:rsid w:val="00C368A0"/>
    <w:rsid w:val="00C36932"/>
    <w:rsid w:val="00C36D32"/>
    <w:rsid w:val="00C3716A"/>
    <w:rsid w:val="00C40EDE"/>
    <w:rsid w:val="00C41264"/>
    <w:rsid w:val="00C42EDF"/>
    <w:rsid w:val="00C477A9"/>
    <w:rsid w:val="00C502FA"/>
    <w:rsid w:val="00C51943"/>
    <w:rsid w:val="00C6206A"/>
    <w:rsid w:val="00C621CE"/>
    <w:rsid w:val="00C658ED"/>
    <w:rsid w:val="00C65D28"/>
    <w:rsid w:val="00C67F87"/>
    <w:rsid w:val="00C7108D"/>
    <w:rsid w:val="00C712F8"/>
    <w:rsid w:val="00C80AFD"/>
    <w:rsid w:val="00C82921"/>
    <w:rsid w:val="00C87EE1"/>
    <w:rsid w:val="00C934B8"/>
    <w:rsid w:val="00C941F9"/>
    <w:rsid w:val="00C95224"/>
    <w:rsid w:val="00CA331F"/>
    <w:rsid w:val="00CA3617"/>
    <w:rsid w:val="00CA5599"/>
    <w:rsid w:val="00CA5678"/>
    <w:rsid w:val="00CA57A3"/>
    <w:rsid w:val="00CA5E9B"/>
    <w:rsid w:val="00CB284D"/>
    <w:rsid w:val="00CB2ED0"/>
    <w:rsid w:val="00CB5A5E"/>
    <w:rsid w:val="00CC04D5"/>
    <w:rsid w:val="00CC29CA"/>
    <w:rsid w:val="00CC7BB5"/>
    <w:rsid w:val="00CD5959"/>
    <w:rsid w:val="00CE0F7A"/>
    <w:rsid w:val="00CE108D"/>
    <w:rsid w:val="00CE1602"/>
    <w:rsid w:val="00CE626F"/>
    <w:rsid w:val="00CE6ADD"/>
    <w:rsid w:val="00CF1E47"/>
    <w:rsid w:val="00CF2F74"/>
    <w:rsid w:val="00CF3A34"/>
    <w:rsid w:val="00CF3C66"/>
    <w:rsid w:val="00CF4E72"/>
    <w:rsid w:val="00D031B6"/>
    <w:rsid w:val="00D04570"/>
    <w:rsid w:val="00D0459E"/>
    <w:rsid w:val="00D0603F"/>
    <w:rsid w:val="00D06CD0"/>
    <w:rsid w:val="00D074A3"/>
    <w:rsid w:val="00D13735"/>
    <w:rsid w:val="00D148D6"/>
    <w:rsid w:val="00D164A1"/>
    <w:rsid w:val="00D23398"/>
    <w:rsid w:val="00D24013"/>
    <w:rsid w:val="00D24759"/>
    <w:rsid w:val="00D25A02"/>
    <w:rsid w:val="00D30373"/>
    <w:rsid w:val="00D32F2A"/>
    <w:rsid w:val="00D333E3"/>
    <w:rsid w:val="00D33537"/>
    <w:rsid w:val="00D3429E"/>
    <w:rsid w:val="00D34B01"/>
    <w:rsid w:val="00D352C7"/>
    <w:rsid w:val="00D37FAD"/>
    <w:rsid w:val="00D4162F"/>
    <w:rsid w:val="00D434D7"/>
    <w:rsid w:val="00D453CA"/>
    <w:rsid w:val="00D47557"/>
    <w:rsid w:val="00D479B6"/>
    <w:rsid w:val="00D5005E"/>
    <w:rsid w:val="00D50DC6"/>
    <w:rsid w:val="00D52090"/>
    <w:rsid w:val="00D5458C"/>
    <w:rsid w:val="00D54A3A"/>
    <w:rsid w:val="00D55F46"/>
    <w:rsid w:val="00D56350"/>
    <w:rsid w:val="00D56F01"/>
    <w:rsid w:val="00D65978"/>
    <w:rsid w:val="00D67484"/>
    <w:rsid w:val="00D707A2"/>
    <w:rsid w:val="00D70C36"/>
    <w:rsid w:val="00D71436"/>
    <w:rsid w:val="00D73F3E"/>
    <w:rsid w:val="00D81CE8"/>
    <w:rsid w:val="00D844EE"/>
    <w:rsid w:val="00D856FE"/>
    <w:rsid w:val="00D85C73"/>
    <w:rsid w:val="00D85F8C"/>
    <w:rsid w:val="00D96259"/>
    <w:rsid w:val="00DA06C1"/>
    <w:rsid w:val="00DA51A9"/>
    <w:rsid w:val="00DA622C"/>
    <w:rsid w:val="00DB4C41"/>
    <w:rsid w:val="00DB6ED5"/>
    <w:rsid w:val="00DB7803"/>
    <w:rsid w:val="00DC33C3"/>
    <w:rsid w:val="00DC3A95"/>
    <w:rsid w:val="00DC763B"/>
    <w:rsid w:val="00DD2E3B"/>
    <w:rsid w:val="00DD339C"/>
    <w:rsid w:val="00DD4156"/>
    <w:rsid w:val="00DD4AE3"/>
    <w:rsid w:val="00DD6C21"/>
    <w:rsid w:val="00DE0AE5"/>
    <w:rsid w:val="00DE1F1D"/>
    <w:rsid w:val="00DE39E6"/>
    <w:rsid w:val="00DE4837"/>
    <w:rsid w:val="00DE7750"/>
    <w:rsid w:val="00DF0845"/>
    <w:rsid w:val="00DF207E"/>
    <w:rsid w:val="00E01CA0"/>
    <w:rsid w:val="00E033AE"/>
    <w:rsid w:val="00E059D2"/>
    <w:rsid w:val="00E05C7F"/>
    <w:rsid w:val="00E11D6B"/>
    <w:rsid w:val="00E15162"/>
    <w:rsid w:val="00E165DE"/>
    <w:rsid w:val="00E16741"/>
    <w:rsid w:val="00E17B76"/>
    <w:rsid w:val="00E2018D"/>
    <w:rsid w:val="00E20F33"/>
    <w:rsid w:val="00E2476A"/>
    <w:rsid w:val="00E31205"/>
    <w:rsid w:val="00E31EA6"/>
    <w:rsid w:val="00E34F3F"/>
    <w:rsid w:val="00E36CDC"/>
    <w:rsid w:val="00E402D3"/>
    <w:rsid w:val="00E4210B"/>
    <w:rsid w:val="00E4227C"/>
    <w:rsid w:val="00E42988"/>
    <w:rsid w:val="00E42CFE"/>
    <w:rsid w:val="00E43C5D"/>
    <w:rsid w:val="00E4445F"/>
    <w:rsid w:val="00E46D12"/>
    <w:rsid w:val="00E47ED2"/>
    <w:rsid w:val="00E502D6"/>
    <w:rsid w:val="00E5078F"/>
    <w:rsid w:val="00E5123C"/>
    <w:rsid w:val="00E5676E"/>
    <w:rsid w:val="00E617AF"/>
    <w:rsid w:val="00E6372E"/>
    <w:rsid w:val="00E63BF2"/>
    <w:rsid w:val="00E64F18"/>
    <w:rsid w:val="00E6568D"/>
    <w:rsid w:val="00E67FC5"/>
    <w:rsid w:val="00E70C10"/>
    <w:rsid w:val="00E7180A"/>
    <w:rsid w:val="00E749A7"/>
    <w:rsid w:val="00E801E8"/>
    <w:rsid w:val="00E80765"/>
    <w:rsid w:val="00E8283A"/>
    <w:rsid w:val="00E9087F"/>
    <w:rsid w:val="00E9397A"/>
    <w:rsid w:val="00E93E33"/>
    <w:rsid w:val="00E97092"/>
    <w:rsid w:val="00E975D9"/>
    <w:rsid w:val="00EA2A6B"/>
    <w:rsid w:val="00EA36B2"/>
    <w:rsid w:val="00EA60A8"/>
    <w:rsid w:val="00EB1B51"/>
    <w:rsid w:val="00EB3957"/>
    <w:rsid w:val="00EB4CE8"/>
    <w:rsid w:val="00EB62A8"/>
    <w:rsid w:val="00EC2FB2"/>
    <w:rsid w:val="00EC63AE"/>
    <w:rsid w:val="00EC72C3"/>
    <w:rsid w:val="00EC79C1"/>
    <w:rsid w:val="00ED1597"/>
    <w:rsid w:val="00ED7D00"/>
    <w:rsid w:val="00EE1839"/>
    <w:rsid w:val="00EE221E"/>
    <w:rsid w:val="00EF64ED"/>
    <w:rsid w:val="00EF7D05"/>
    <w:rsid w:val="00F00F89"/>
    <w:rsid w:val="00F0625B"/>
    <w:rsid w:val="00F16293"/>
    <w:rsid w:val="00F2007C"/>
    <w:rsid w:val="00F203D5"/>
    <w:rsid w:val="00F22AEA"/>
    <w:rsid w:val="00F25E7E"/>
    <w:rsid w:val="00F303FA"/>
    <w:rsid w:val="00F3092C"/>
    <w:rsid w:val="00F324FA"/>
    <w:rsid w:val="00F326B5"/>
    <w:rsid w:val="00F3588C"/>
    <w:rsid w:val="00F373E5"/>
    <w:rsid w:val="00F41DB5"/>
    <w:rsid w:val="00F421AE"/>
    <w:rsid w:val="00F46B38"/>
    <w:rsid w:val="00F47A68"/>
    <w:rsid w:val="00F5313C"/>
    <w:rsid w:val="00F538DB"/>
    <w:rsid w:val="00F57AE2"/>
    <w:rsid w:val="00F6064F"/>
    <w:rsid w:val="00F62F52"/>
    <w:rsid w:val="00F67DA9"/>
    <w:rsid w:val="00F7586B"/>
    <w:rsid w:val="00F77514"/>
    <w:rsid w:val="00F80B7F"/>
    <w:rsid w:val="00F81E42"/>
    <w:rsid w:val="00F932E0"/>
    <w:rsid w:val="00F9500F"/>
    <w:rsid w:val="00FA0928"/>
    <w:rsid w:val="00FA75D6"/>
    <w:rsid w:val="00FB23A8"/>
    <w:rsid w:val="00FB3502"/>
    <w:rsid w:val="00FB3FB1"/>
    <w:rsid w:val="00FB7051"/>
    <w:rsid w:val="00FB7AEB"/>
    <w:rsid w:val="00FB7B06"/>
    <w:rsid w:val="00FC1716"/>
    <w:rsid w:val="00FC1891"/>
    <w:rsid w:val="00FC4662"/>
    <w:rsid w:val="00FC5185"/>
    <w:rsid w:val="00FD37D0"/>
    <w:rsid w:val="00FD593D"/>
    <w:rsid w:val="00FD5B9B"/>
    <w:rsid w:val="00FD7DF8"/>
    <w:rsid w:val="00FE4B6C"/>
    <w:rsid w:val="00FE5330"/>
    <w:rsid w:val="00FE6076"/>
    <w:rsid w:val="00FE7F9B"/>
    <w:rsid w:val="00FF0497"/>
    <w:rsid w:val="00FF21C7"/>
    <w:rsid w:val="00FF70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E90DAD"/>
  <w15:docId w15:val="{91F27370-E5E3-EA46-A102-80BFEE36C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7ED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0B24EC"/>
    <w:rPr>
      <w:color w:val="0000FF"/>
      <w:u w:val="single"/>
    </w:rPr>
  </w:style>
  <w:style w:type="paragraph" w:styleId="CommentText">
    <w:name w:val="annotation text"/>
    <w:basedOn w:val="Normal"/>
    <w:link w:val="CommentTextChar"/>
    <w:uiPriority w:val="99"/>
    <w:unhideWhenUsed/>
    <w:rsid w:val="000B24EC"/>
    <w:rPr>
      <w:rFonts w:ascii="Calibri" w:eastAsiaTheme="minorHAnsi" w:hAnsi="Calibri" w:cs="Calibri"/>
      <w:sz w:val="20"/>
      <w:szCs w:val="20"/>
    </w:rPr>
  </w:style>
  <w:style w:type="character" w:customStyle="1" w:styleId="CommentTextChar">
    <w:name w:val="Comment Text Char"/>
    <w:basedOn w:val="DefaultParagraphFont"/>
    <w:link w:val="CommentText"/>
    <w:uiPriority w:val="99"/>
    <w:rsid w:val="000B24EC"/>
    <w:rPr>
      <w:rFonts w:ascii="Calibri" w:hAnsi="Calibri" w:cs="Calibri"/>
      <w:sz w:val="20"/>
      <w:szCs w:val="20"/>
    </w:rPr>
  </w:style>
  <w:style w:type="character" w:styleId="CommentReference">
    <w:name w:val="annotation reference"/>
    <w:basedOn w:val="DefaultParagraphFont"/>
    <w:uiPriority w:val="99"/>
    <w:semiHidden/>
    <w:unhideWhenUsed/>
    <w:rsid w:val="000B24EC"/>
  </w:style>
  <w:style w:type="paragraph" w:styleId="BalloonText">
    <w:name w:val="Balloon Text"/>
    <w:basedOn w:val="Normal"/>
    <w:link w:val="BalloonTextChar"/>
    <w:uiPriority w:val="99"/>
    <w:semiHidden/>
    <w:unhideWhenUsed/>
    <w:rsid w:val="000B24EC"/>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0B24EC"/>
    <w:rPr>
      <w:rFonts w:ascii="Tahoma" w:hAnsi="Tahoma" w:cs="Tahoma"/>
      <w:sz w:val="16"/>
      <w:szCs w:val="16"/>
    </w:rPr>
  </w:style>
  <w:style w:type="character" w:styleId="LineNumber">
    <w:name w:val="line number"/>
    <w:basedOn w:val="DefaultParagraphFont"/>
    <w:uiPriority w:val="99"/>
    <w:semiHidden/>
    <w:unhideWhenUsed/>
    <w:rsid w:val="000B24EC"/>
  </w:style>
  <w:style w:type="paragraph" w:styleId="CommentSubject">
    <w:name w:val="annotation subject"/>
    <w:basedOn w:val="CommentText"/>
    <w:next w:val="CommentText"/>
    <w:link w:val="CommentSubjectChar"/>
    <w:uiPriority w:val="99"/>
    <w:semiHidden/>
    <w:unhideWhenUsed/>
    <w:rsid w:val="00B42432"/>
    <w:rPr>
      <w:b/>
      <w:bCs/>
    </w:rPr>
  </w:style>
  <w:style w:type="character" w:customStyle="1" w:styleId="CommentSubjectChar">
    <w:name w:val="Comment Subject Char"/>
    <w:basedOn w:val="CommentTextChar"/>
    <w:link w:val="CommentSubject"/>
    <w:uiPriority w:val="99"/>
    <w:semiHidden/>
    <w:rsid w:val="00B42432"/>
    <w:rPr>
      <w:rFonts w:ascii="Calibri" w:hAnsi="Calibri" w:cs="Calibri"/>
      <w:b/>
      <w:bCs/>
      <w:sz w:val="20"/>
      <w:szCs w:val="20"/>
    </w:rPr>
  </w:style>
  <w:style w:type="table" w:styleId="TableGrid">
    <w:name w:val="Table Grid"/>
    <w:basedOn w:val="TableNormal"/>
    <w:uiPriority w:val="39"/>
    <w:rsid w:val="00A25F1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23C56"/>
    <w:rPr>
      <w:color w:val="605E5C"/>
      <w:shd w:val="clear" w:color="auto" w:fill="E1DFDD"/>
    </w:rPr>
  </w:style>
  <w:style w:type="paragraph" w:customStyle="1" w:styleId="EndNoteBibliography">
    <w:name w:val="EndNote Bibliography"/>
    <w:basedOn w:val="Normal"/>
    <w:link w:val="EndNoteBibliographyChar"/>
    <w:rsid w:val="00AD5ADF"/>
    <w:rPr>
      <w:rFonts w:ascii="Calibri" w:eastAsiaTheme="minorHAnsi" w:hAnsi="Calibri" w:cs="Calibri"/>
    </w:rPr>
  </w:style>
  <w:style w:type="character" w:customStyle="1" w:styleId="EndNoteBibliographyChar">
    <w:name w:val="EndNote Bibliography Char"/>
    <w:basedOn w:val="DefaultParagraphFont"/>
    <w:link w:val="EndNoteBibliography"/>
    <w:rsid w:val="00AD5ADF"/>
    <w:rPr>
      <w:rFonts w:ascii="Calibri" w:hAnsi="Calibri" w:cs="Calibri"/>
      <w:sz w:val="24"/>
      <w:szCs w:val="24"/>
    </w:rPr>
  </w:style>
  <w:style w:type="paragraph" w:styleId="NormalWeb">
    <w:name w:val="Normal (Web)"/>
    <w:basedOn w:val="Normal"/>
    <w:uiPriority w:val="99"/>
    <w:unhideWhenUsed/>
    <w:rsid w:val="009B08C8"/>
    <w:rPr>
      <w:lang w:val="en-GB" w:eastAsia="en-GB"/>
    </w:rPr>
  </w:style>
  <w:style w:type="paragraph" w:styleId="Revision">
    <w:name w:val="Revision"/>
    <w:hidden/>
    <w:uiPriority w:val="99"/>
    <w:semiHidden/>
    <w:rsid w:val="00E16741"/>
    <w:pPr>
      <w:spacing w:after="0" w:line="240" w:lineRule="auto"/>
    </w:pPr>
    <w:rPr>
      <w:rFonts w:ascii="Calibri" w:hAnsi="Calibri" w:cs="Calibri"/>
    </w:rPr>
  </w:style>
  <w:style w:type="paragraph" w:styleId="NoSpacing">
    <w:name w:val="No Spacing"/>
    <w:uiPriority w:val="1"/>
    <w:qFormat/>
    <w:rsid w:val="007B005B"/>
    <w:pPr>
      <w:spacing w:after="0" w:line="240" w:lineRule="auto"/>
    </w:pPr>
    <w:rPr>
      <w:rFonts w:ascii="Calibri" w:eastAsia="Calibri" w:hAnsi="Calibri" w:cs="Arial"/>
    </w:rPr>
  </w:style>
  <w:style w:type="paragraph" w:customStyle="1" w:styleId="xmsonormal">
    <w:name w:val="x_msonormal"/>
    <w:basedOn w:val="Normal"/>
    <w:rsid w:val="00374BB7"/>
    <w:pPr>
      <w:spacing w:before="100" w:beforeAutospacing="1" w:after="100" w:afterAutospacing="1"/>
    </w:pPr>
    <w:rPr>
      <w:lang w:val="en-GB" w:eastAsia="en-GB"/>
    </w:rPr>
  </w:style>
  <w:style w:type="character" w:styleId="FollowedHyperlink">
    <w:name w:val="FollowedHyperlink"/>
    <w:basedOn w:val="DefaultParagraphFont"/>
    <w:uiPriority w:val="99"/>
    <w:semiHidden/>
    <w:unhideWhenUsed/>
    <w:rsid w:val="00F9500F"/>
    <w:rPr>
      <w:color w:val="800080" w:themeColor="followedHyperlink"/>
      <w:u w:val="single"/>
    </w:rPr>
  </w:style>
  <w:style w:type="paragraph" w:styleId="ListParagraph">
    <w:name w:val="List Paragraph"/>
    <w:basedOn w:val="Normal"/>
    <w:link w:val="ListParagraphChar"/>
    <w:uiPriority w:val="34"/>
    <w:qFormat/>
    <w:rsid w:val="00F9500F"/>
    <w:pPr>
      <w:ind w:left="720"/>
      <w:contextualSpacing/>
    </w:pPr>
    <w:rPr>
      <w:rFonts w:ascii="Calibri" w:eastAsiaTheme="minorHAnsi" w:hAnsi="Calibri" w:cs="Calibri"/>
      <w:sz w:val="22"/>
      <w:szCs w:val="22"/>
    </w:rPr>
  </w:style>
  <w:style w:type="character" w:customStyle="1" w:styleId="UnresolvedMention2">
    <w:name w:val="Unresolved Mention2"/>
    <w:basedOn w:val="DefaultParagraphFont"/>
    <w:uiPriority w:val="99"/>
    <w:semiHidden/>
    <w:unhideWhenUsed/>
    <w:rsid w:val="008C36C1"/>
    <w:rPr>
      <w:color w:val="808080"/>
      <w:shd w:val="clear" w:color="auto" w:fill="E6E6E6"/>
    </w:rPr>
  </w:style>
  <w:style w:type="paragraph" w:customStyle="1" w:styleId="EndNoteBibliographyTitle">
    <w:name w:val="EndNote Bibliography Title"/>
    <w:basedOn w:val="Normal"/>
    <w:link w:val="EndNoteBibliographyTitleChar"/>
    <w:rsid w:val="00B92CED"/>
    <w:pPr>
      <w:jc w:val="center"/>
    </w:pPr>
    <w:rPr>
      <w:rFonts w:ascii="Calibri" w:eastAsiaTheme="minorHAnsi" w:hAnsi="Calibri" w:cs="Calibri"/>
      <w:szCs w:val="22"/>
    </w:rPr>
  </w:style>
  <w:style w:type="character" w:customStyle="1" w:styleId="EndNoteBibliographyTitleChar">
    <w:name w:val="EndNote Bibliography Title Char"/>
    <w:basedOn w:val="DefaultParagraphFont"/>
    <w:link w:val="EndNoteBibliographyTitle"/>
    <w:rsid w:val="00B92CED"/>
    <w:rPr>
      <w:rFonts w:ascii="Calibri" w:hAnsi="Calibri" w:cs="Calibri"/>
      <w:sz w:val="24"/>
    </w:rPr>
  </w:style>
  <w:style w:type="character" w:customStyle="1" w:styleId="apple-converted-space">
    <w:name w:val="apple-converted-space"/>
    <w:basedOn w:val="DefaultParagraphFont"/>
    <w:rsid w:val="00065AF3"/>
  </w:style>
  <w:style w:type="character" w:customStyle="1" w:styleId="ListParagraphChar">
    <w:name w:val="List Paragraph Char"/>
    <w:basedOn w:val="DefaultParagraphFont"/>
    <w:link w:val="ListParagraph"/>
    <w:uiPriority w:val="34"/>
    <w:rsid w:val="00333C6B"/>
    <w:rPr>
      <w:rFonts w:ascii="Calibri" w:hAnsi="Calibri" w:cs="Calibri"/>
    </w:rPr>
  </w:style>
  <w:style w:type="paragraph" w:customStyle="1" w:styleId="CON-Body-Ind">
    <w:name w:val="CON-Body-Ind"/>
    <w:basedOn w:val="Normal"/>
    <w:uiPriority w:val="99"/>
    <w:rsid w:val="001A6BB8"/>
    <w:pPr>
      <w:autoSpaceDE w:val="0"/>
      <w:autoSpaceDN w:val="0"/>
      <w:adjustRightInd w:val="0"/>
      <w:spacing w:line="210" w:lineRule="atLeast"/>
      <w:ind w:firstLine="317"/>
      <w:jc w:val="both"/>
      <w:textAlignment w:val="center"/>
    </w:pPr>
    <w:rPr>
      <w:rFonts w:ascii="Capitolium2 Lt" w:eastAsiaTheme="minorHAnsi" w:hAnsi="Capitolium2 Lt" w:cs="Capitolium2 Lt"/>
      <w:color w:val="000000"/>
      <w:spacing w:val="-2"/>
      <w:sz w:val="18"/>
      <w:szCs w:val="18"/>
    </w:rPr>
  </w:style>
  <w:style w:type="character" w:customStyle="1" w:styleId="UnresolvedMention3">
    <w:name w:val="Unresolved Mention3"/>
    <w:basedOn w:val="DefaultParagraphFont"/>
    <w:uiPriority w:val="99"/>
    <w:semiHidden/>
    <w:unhideWhenUsed/>
    <w:rsid w:val="006708BB"/>
    <w:rPr>
      <w:color w:val="605E5C"/>
      <w:shd w:val="clear" w:color="auto" w:fill="E1DFDD"/>
    </w:rPr>
  </w:style>
  <w:style w:type="character" w:customStyle="1" w:styleId="UnresolvedMention4">
    <w:name w:val="Unresolved Mention4"/>
    <w:basedOn w:val="DefaultParagraphFont"/>
    <w:uiPriority w:val="99"/>
    <w:semiHidden/>
    <w:unhideWhenUsed/>
    <w:rsid w:val="00A95C3C"/>
    <w:rPr>
      <w:color w:val="605E5C"/>
      <w:shd w:val="clear" w:color="auto" w:fill="E1DFDD"/>
    </w:rPr>
  </w:style>
  <w:style w:type="character" w:customStyle="1" w:styleId="NichtaufgelsteErwhnung1">
    <w:name w:val="Nicht aufgelöste Erwähnung1"/>
    <w:basedOn w:val="DefaultParagraphFont"/>
    <w:uiPriority w:val="99"/>
    <w:semiHidden/>
    <w:unhideWhenUsed/>
    <w:rsid w:val="00857633"/>
    <w:rPr>
      <w:color w:val="605E5C"/>
      <w:shd w:val="clear" w:color="auto" w:fill="E1DFDD"/>
    </w:rPr>
  </w:style>
  <w:style w:type="paragraph" w:customStyle="1" w:styleId="Titel1">
    <w:name w:val="Titel1"/>
    <w:basedOn w:val="Normal"/>
    <w:rsid w:val="0040021F"/>
    <w:pPr>
      <w:spacing w:before="100" w:beforeAutospacing="1" w:after="100" w:afterAutospacing="1"/>
    </w:pPr>
    <w:rPr>
      <w:lang w:val="de-CH" w:eastAsia="de-DE"/>
    </w:rPr>
  </w:style>
  <w:style w:type="paragraph" w:customStyle="1" w:styleId="desc">
    <w:name w:val="desc"/>
    <w:basedOn w:val="Normal"/>
    <w:rsid w:val="0040021F"/>
    <w:pPr>
      <w:spacing w:before="100" w:beforeAutospacing="1" w:after="100" w:afterAutospacing="1"/>
    </w:pPr>
    <w:rPr>
      <w:lang w:val="de-CH" w:eastAsia="de-DE"/>
    </w:rPr>
  </w:style>
  <w:style w:type="paragraph" w:customStyle="1" w:styleId="details">
    <w:name w:val="details"/>
    <w:basedOn w:val="Normal"/>
    <w:rsid w:val="0040021F"/>
    <w:pPr>
      <w:spacing w:before="100" w:beforeAutospacing="1" w:after="100" w:afterAutospacing="1"/>
    </w:pPr>
    <w:rPr>
      <w:lang w:val="de-CH" w:eastAsia="de-DE"/>
    </w:rPr>
  </w:style>
  <w:style w:type="character" w:customStyle="1" w:styleId="jrnl">
    <w:name w:val="jrnl"/>
    <w:basedOn w:val="DefaultParagraphFont"/>
    <w:rsid w:val="0040021F"/>
  </w:style>
  <w:style w:type="character" w:customStyle="1" w:styleId="UnresolvedMention">
    <w:name w:val="Unresolved Mention"/>
    <w:basedOn w:val="DefaultParagraphFont"/>
    <w:uiPriority w:val="99"/>
    <w:semiHidden/>
    <w:unhideWhenUsed/>
    <w:rsid w:val="00CF3A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755972">
      <w:bodyDiv w:val="1"/>
      <w:marLeft w:val="0"/>
      <w:marRight w:val="0"/>
      <w:marTop w:val="0"/>
      <w:marBottom w:val="0"/>
      <w:divBdr>
        <w:top w:val="none" w:sz="0" w:space="0" w:color="auto"/>
        <w:left w:val="none" w:sz="0" w:space="0" w:color="auto"/>
        <w:bottom w:val="none" w:sz="0" w:space="0" w:color="auto"/>
        <w:right w:val="none" w:sz="0" w:space="0" w:color="auto"/>
      </w:divBdr>
    </w:div>
    <w:div w:id="220363866">
      <w:bodyDiv w:val="1"/>
      <w:marLeft w:val="0"/>
      <w:marRight w:val="0"/>
      <w:marTop w:val="0"/>
      <w:marBottom w:val="0"/>
      <w:divBdr>
        <w:top w:val="none" w:sz="0" w:space="0" w:color="auto"/>
        <w:left w:val="none" w:sz="0" w:space="0" w:color="auto"/>
        <w:bottom w:val="none" w:sz="0" w:space="0" w:color="auto"/>
        <w:right w:val="none" w:sz="0" w:space="0" w:color="auto"/>
      </w:divBdr>
    </w:div>
    <w:div w:id="311644605">
      <w:bodyDiv w:val="1"/>
      <w:marLeft w:val="0"/>
      <w:marRight w:val="0"/>
      <w:marTop w:val="0"/>
      <w:marBottom w:val="0"/>
      <w:divBdr>
        <w:top w:val="none" w:sz="0" w:space="0" w:color="auto"/>
        <w:left w:val="none" w:sz="0" w:space="0" w:color="auto"/>
        <w:bottom w:val="none" w:sz="0" w:space="0" w:color="auto"/>
        <w:right w:val="none" w:sz="0" w:space="0" w:color="auto"/>
      </w:divBdr>
    </w:div>
    <w:div w:id="484589852">
      <w:bodyDiv w:val="1"/>
      <w:marLeft w:val="0"/>
      <w:marRight w:val="0"/>
      <w:marTop w:val="0"/>
      <w:marBottom w:val="0"/>
      <w:divBdr>
        <w:top w:val="none" w:sz="0" w:space="0" w:color="auto"/>
        <w:left w:val="none" w:sz="0" w:space="0" w:color="auto"/>
        <w:bottom w:val="none" w:sz="0" w:space="0" w:color="auto"/>
        <w:right w:val="none" w:sz="0" w:space="0" w:color="auto"/>
      </w:divBdr>
    </w:div>
    <w:div w:id="513308056">
      <w:bodyDiv w:val="1"/>
      <w:marLeft w:val="0"/>
      <w:marRight w:val="0"/>
      <w:marTop w:val="0"/>
      <w:marBottom w:val="0"/>
      <w:divBdr>
        <w:top w:val="none" w:sz="0" w:space="0" w:color="auto"/>
        <w:left w:val="none" w:sz="0" w:space="0" w:color="auto"/>
        <w:bottom w:val="none" w:sz="0" w:space="0" w:color="auto"/>
        <w:right w:val="none" w:sz="0" w:space="0" w:color="auto"/>
      </w:divBdr>
    </w:div>
    <w:div w:id="561210005">
      <w:bodyDiv w:val="1"/>
      <w:marLeft w:val="0"/>
      <w:marRight w:val="0"/>
      <w:marTop w:val="0"/>
      <w:marBottom w:val="0"/>
      <w:divBdr>
        <w:top w:val="none" w:sz="0" w:space="0" w:color="auto"/>
        <w:left w:val="none" w:sz="0" w:space="0" w:color="auto"/>
        <w:bottom w:val="none" w:sz="0" w:space="0" w:color="auto"/>
        <w:right w:val="none" w:sz="0" w:space="0" w:color="auto"/>
      </w:divBdr>
      <w:divsChild>
        <w:div w:id="1237982771">
          <w:marLeft w:val="0"/>
          <w:marRight w:val="0"/>
          <w:marTop w:val="0"/>
          <w:marBottom w:val="0"/>
          <w:divBdr>
            <w:top w:val="none" w:sz="0" w:space="0" w:color="auto"/>
            <w:left w:val="none" w:sz="0" w:space="0" w:color="auto"/>
            <w:bottom w:val="none" w:sz="0" w:space="0" w:color="auto"/>
            <w:right w:val="none" w:sz="0" w:space="0" w:color="auto"/>
          </w:divBdr>
          <w:divsChild>
            <w:div w:id="1226524362">
              <w:marLeft w:val="0"/>
              <w:marRight w:val="0"/>
              <w:marTop w:val="0"/>
              <w:marBottom w:val="0"/>
              <w:divBdr>
                <w:top w:val="none" w:sz="0" w:space="0" w:color="auto"/>
                <w:left w:val="none" w:sz="0" w:space="0" w:color="auto"/>
                <w:bottom w:val="none" w:sz="0" w:space="0" w:color="auto"/>
                <w:right w:val="none" w:sz="0" w:space="0" w:color="auto"/>
              </w:divBdr>
              <w:divsChild>
                <w:div w:id="110087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471764">
      <w:bodyDiv w:val="1"/>
      <w:marLeft w:val="0"/>
      <w:marRight w:val="0"/>
      <w:marTop w:val="0"/>
      <w:marBottom w:val="0"/>
      <w:divBdr>
        <w:top w:val="none" w:sz="0" w:space="0" w:color="auto"/>
        <w:left w:val="none" w:sz="0" w:space="0" w:color="auto"/>
        <w:bottom w:val="none" w:sz="0" w:space="0" w:color="auto"/>
        <w:right w:val="none" w:sz="0" w:space="0" w:color="auto"/>
      </w:divBdr>
    </w:div>
    <w:div w:id="604583280">
      <w:bodyDiv w:val="1"/>
      <w:marLeft w:val="0"/>
      <w:marRight w:val="0"/>
      <w:marTop w:val="0"/>
      <w:marBottom w:val="0"/>
      <w:divBdr>
        <w:top w:val="none" w:sz="0" w:space="0" w:color="auto"/>
        <w:left w:val="none" w:sz="0" w:space="0" w:color="auto"/>
        <w:bottom w:val="none" w:sz="0" w:space="0" w:color="auto"/>
        <w:right w:val="none" w:sz="0" w:space="0" w:color="auto"/>
      </w:divBdr>
    </w:div>
    <w:div w:id="637221535">
      <w:bodyDiv w:val="1"/>
      <w:marLeft w:val="0"/>
      <w:marRight w:val="0"/>
      <w:marTop w:val="0"/>
      <w:marBottom w:val="0"/>
      <w:divBdr>
        <w:top w:val="none" w:sz="0" w:space="0" w:color="auto"/>
        <w:left w:val="none" w:sz="0" w:space="0" w:color="auto"/>
        <w:bottom w:val="none" w:sz="0" w:space="0" w:color="auto"/>
        <w:right w:val="none" w:sz="0" w:space="0" w:color="auto"/>
      </w:divBdr>
    </w:div>
    <w:div w:id="700126025">
      <w:bodyDiv w:val="1"/>
      <w:marLeft w:val="0"/>
      <w:marRight w:val="0"/>
      <w:marTop w:val="0"/>
      <w:marBottom w:val="0"/>
      <w:divBdr>
        <w:top w:val="none" w:sz="0" w:space="0" w:color="auto"/>
        <w:left w:val="none" w:sz="0" w:space="0" w:color="auto"/>
        <w:bottom w:val="none" w:sz="0" w:space="0" w:color="auto"/>
        <w:right w:val="none" w:sz="0" w:space="0" w:color="auto"/>
      </w:divBdr>
    </w:div>
    <w:div w:id="706174585">
      <w:bodyDiv w:val="1"/>
      <w:marLeft w:val="0"/>
      <w:marRight w:val="0"/>
      <w:marTop w:val="0"/>
      <w:marBottom w:val="0"/>
      <w:divBdr>
        <w:top w:val="none" w:sz="0" w:space="0" w:color="auto"/>
        <w:left w:val="none" w:sz="0" w:space="0" w:color="auto"/>
        <w:bottom w:val="none" w:sz="0" w:space="0" w:color="auto"/>
        <w:right w:val="none" w:sz="0" w:space="0" w:color="auto"/>
      </w:divBdr>
      <w:divsChild>
        <w:div w:id="888227285">
          <w:marLeft w:val="0"/>
          <w:marRight w:val="0"/>
          <w:marTop w:val="0"/>
          <w:marBottom w:val="0"/>
          <w:divBdr>
            <w:top w:val="none" w:sz="0" w:space="0" w:color="auto"/>
            <w:left w:val="none" w:sz="0" w:space="0" w:color="auto"/>
            <w:bottom w:val="none" w:sz="0" w:space="0" w:color="auto"/>
            <w:right w:val="none" w:sz="0" w:space="0" w:color="auto"/>
          </w:divBdr>
          <w:divsChild>
            <w:div w:id="1621916272">
              <w:marLeft w:val="0"/>
              <w:marRight w:val="0"/>
              <w:marTop w:val="0"/>
              <w:marBottom w:val="0"/>
              <w:divBdr>
                <w:top w:val="none" w:sz="0" w:space="0" w:color="auto"/>
                <w:left w:val="none" w:sz="0" w:space="0" w:color="auto"/>
                <w:bottom w:val="none" w:sz="0" w:space="0" w:color="auto"/>
                <w:right w:val="none" w:sz="0" w:space="0" w:color="auto"/>
              </w:divBdr>
              <w:divsChild>
                <w:div w:id="12474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83735">
      <w:bodyDiv w:val="1"/>
      <w:marLeft w:val="0"/>
      <w:marRight w:val="0"/>
      <w:marTop w:val="0"/>
      <w:marBottom w:val="0"/>
      <w:divBdr>
        <w:top w:val="none" w:sz="0" w:space="0" w:color="auto"/>
        <w:left w:val="none" w:sz="0" w:space="0" w:color="auto"/>
        <w:bottom w:val="none" w:sz="0" w:space="0" w:color="auto"/>
        <w:right w:val="none" w:sz="0" w:space="0" w:color="auto"/>
      </w:divBdr>
    </w:div>
    <w:div w:id="876433412">
      <w:bodyDiv w:val="1"/>
      <w:marLeft w:val="0"/>
      <w:marRight w:val="0"/>
      <w:marTop w:val="0"/>
      <w:marBottom w:val="0"/>
      <w:divBdr>
        <w:top w:val="none" w:sz="0" w:space="0" w:color="auto"/>
        <w:left w:val="none" w:sz="0" w:space="0" w:color="auto"/>
        <w:bottom w:val="none" w:sz="0" w:space="0" w:color="auto"/>
        <w:right w:val="none" w:sz="0" w:space="0" w:color="auto"/>
      </w:divBdr>
    </w:div>
    <w:div w:id="995769728">
      <w:bodyDiv w:val="1"/>
      <w:marLeft w:val="0"/>
      <w:marRight w:val="0"/>
      <w:marTop w:val="0"/>
      <w:marBottom w:val="0"/>
      <w:divBdr>
        <w:top w:val="none" w:sz="0" w:space="0" w:color="auto"/>
        <w:left w:val="none" w:sz="0" w:space="0" w:color="auto"/>
        <w:bottom w:val="none" w:sz="0" w:space="0" w:color="auto"/>
        <w:right w:val="none" w:sz="0" w:space="0" w:color="auto"/>
      </w:divBdr>
    </w:div>
    <w:div w:id="1054889014">
      <w:bodyDiv w:val="1"/>
      <w:marLeft w:val="0"/>
      <w:marRight w:val="0"/>
      <w:marTop w:val="0"/>
      <w:marBottom w:val="0"/>
      <w:divBdr>
        <w:top w:val="none" w:sz="0" w:space="0" w:color="auto"/>
        <w:left w:val="none" w:sz="0" w:space="0" w:color="auto"/>
        <w:bottom w:val="none" w:sz="0" w:space="0" w:color="auto"/>
        <w:right w:val="none" w:sz="0" w:space="0" w:color="auto"/>
      </w:divBdr>
    </w:div>
    <w:div w:id="1070541227">
      <w:bodyDiv w:val="1"/>
      <w:marLeft w:val="0"/>
      <w:marRight w:val="0"/>
      <w:marTop w:val="0"/>
      <w:marBottom w:val="0"/>
      <w:divBdr>
        <w:top w:val="none" w:sz="0" w:space="0" w:color="auto"/>
        <w:left w:val="none" w:sz="0" w:space="0" w:color="auto"/>
        <w:bottom w:val="none" w:sz="0" w:space="0" w:color="auto"/>
        <w:right w:val="none" w:sz="0" w:space="0" w:color="auto"/>
      </w:divBdr>
      <w:divsChild>
        <w:div w:id="103695715">
          <w:marLeft w:val="0"/>
          <w:marRight w:val="0"/>
          <w:marTop w:val="0"/>
          <w:marBottom w:val="0"/>
          <w:divBdr>
            <w:top w:val="none" w:sz="0" w:space="0" w:color="auto"/>
            <w:left w:val="none" w:sz="0" w:space="0" w:color="auto"/>
            <w:bottom w:val="none" w:sz="0" w:space="0" w:color="auto"/>
            <w:right w:val="none" w:sz="0" w:space="0" w:color="auto"/>
          </w:divBdr>
        </w:div>
        <w:div w:id="240337449">
          <w:marLeft w:val="0"/>
          <w:marRight w:val="0"/>
          <w:marTop w:val="0"/>
          <w:marBottom w:val="0"/>
          <w:divBdr>
            <w:top w:val="none" w:sz="0" w:space="0" w:color="auto"/>
            <w:left w:val="none" w:sz="0" w:space="0" w:color="auto"/>
            <w:bottom w:val="none" w:sz="0" w:space="0" w:color="auto"/>
            <w:right w:val="none" w:sz="0" w:space="0" w:color="auto"/>
          </w:divBdr>
        </w:div>
        <w:div w:id="2110540352">
          <w:marLeft w:val="0"/>
          <w:marRight w:val="0"/>
          <w:marTop w:val="0"/>
          <w:marBottom w:val="0"/>
          <w:divBdr>
            <w:top w:val="none" w:sz="0" w:space="0" w:color="auto"/>
            <w:left w:val="none" w:sz="0" w:space="0" w:color="auto"/>
            <w:bottom w:val="none" w:sz="0" w:space="0" w:color="auto"/>
            <w:right w:val="none" w:sz="0" w:space="0" w:color="auto"/>
          </w:divBdr>
        </w:div>
      </w:divsChild>
    </w:div>
    <w:div w:id="1094591542">
      <w:bodyDiv w:val="1"/>
      <w:marLeft w:val="0"/>
      <w:marRight w:val="0"/>
      <w:marTop w:val="0"/>
      <w:marBottom w:val="0"/>
      <w:divBdr>
        <w:top w:val="none" w:sz="0" w:space="0" w:color="auto"/>
        <w:left w:val="none" w:sz="0" w:space="0" w:color="auto"/>
        <w:bottom w:val="none" w:sz="0" w:space="0" w:color="auto"/>
        <w:right w:val="none" w:sz="0" w:space="0" w:color="auto"/>
      </w:divBdr>
      <w:divsChild>
        <w:div w:id="738871249">
          <w:marLeft w:val="0"/>
          <w:marRight w:val="0"/>
          <w:marTop w:val="0"/>
          <w:marBottom w:val="0"/>
          <w:divBdr>
            <w:top w:val="none" w:sz="0" w:space="0" w:color="auto"/>
            <w:left w:val="none" w:sz="0" w:space="0" w:color="auto"/>
            <w:bottom w:val="none" w:sz="0" w:space="0" w:color="auto"/>
            <w:right w:val="none" w:sz="0" w:space="0" w:color="auto"/>
          </w:divBdr>
          <w:divsChild>
            <w:div w:id="775095544">
              <w:marLeft w:val="0"/>
              <w:marRight w:val="0"/>
              <w:marTop w:val="0"/>
              <w:marBottom w:val="0"/>
              <w:divBdr>
                <w:top w:val="none" w:sz="0" w:space="0" w:color="auto"/>
                <w:left w:val="none" w:sz="0" w:space="0" w:color="auto"/>
                <w:bottom w:val="none" w:sz="0" w:space="0" w:color="auto"/>
                <w:right w:val="none" w:sz="0" w:space="0" w:color="auto"/>
              </w:divBdr>
              <w:divsChild>
                <w:div w:id="160145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430181">
      <w:bodyDiv w:val="1"/>
      <w:marLeft w:val="0"/>
      <w:marRight w:val="0"/>
      <w:marTop w:val="0"/>
      <w:marBottom w:val="0"/>
      <w:divBdr>
        <w:top w:val="none" w:sz="0" w:space="0" w:color="auto"/>
        <w:left w:val="none" w:sz="0" w:space="0" w:color="auto"/>
        <w:bottom w:val="none" w:sz="0" w:space="0" w:color="auto"/>
        <w:right w:val="none" w:sz="0" w:space="0" w:color="auto"/>
      </w:divBdr>
    </w:div>
    <w:div w:id="1186287001">
      <w:bodyDiv w:val="1"/>
      <w:marLeft w:val="0"/>
      <w:marRight w:val="0"/>
      <w:marTop w:val="0"/>
      <w:marBottom w:val="0"/>
      <w:divBdr>
        <w:top w:val="none" w:sz="0" w:space="0" w:color="auto"/>
        <w:left w:val="none" w:sz="0" w:space="0" w:color="auto"/>
        <w:bottom w:val="none" w:sz="0" w:space="0" w:color="auto"/>
        <w:right w:val="none" w:sz="0" w:space="0" w:color="auto"/>
      </w:divBdr>
    </w:div>
    <w:div w:id="1253709612">
      <w:bodyDiv w:val="1"/>
      <w:marLeft w:val="0"/>
      <w:marRight w:val="0"/>
      <w:marTop w:val="0"/>
      <w:marBottom w:val="0"/>
      <w:divBdr>
        <w:top w:val="none" w:sz="0" w:space="0" w:color="auto"/>
        <w:left w:val="none" w:sz="0" w:space="0" w:color="auto"/>
        <w:bottom w:val="none" w:sz="0" w:space="0" w:color="auto"/>
        <w:right w:val="none" w:sz="0" w:space="0" w:color="auto"/>
      </w:divBdr>
    </w:div>
    <w:div w:id="1258056652">
      <w:bodyDiv w:val="1"/>
      <w:marLeft w:val="0"/>
      <w:marRight w:val="0"/>
      <w:marTop w:val="0"/>
      <w:marBottom w:val="0"/>
      <w:divBdr>
        <w:top w:val="none" w:sz="0" w:space="0" w:color="auto"/>
        <w:left w:val="none" w:sz="0" w:space="0" w:color="auto"/>
        <w:bottom w:val="none" w:sz="0" w:space="0" w:color="auto"/>
        <w:right w:val="none" w:sz="0" w:space="0" w:color="auto"/>
      </w:divBdr>
    </w:div>
    <w:div w:id="1289042734">
      <w:bodyDiv w:val="1"/>
      <w:marLeft w:val="0"/>
      <w:marRight w:val="0"/>
      <w:marTop w:val="0"/>
      <w:marBottom w:val="0"/>
      <w:divBdr>
        <w:top w:val="none" w:sz="0" w:space="0" w:color="auto"/>
        <w:left w:val="none" w:sz="0" w:space="0" w:color="auto"/>
        <w:bottom w:val="none" w:sz="0" w:space="0" w:color="auto"/>
        <w:right w:val="none" w:sz="0" w:space="0" w:color="auto"/>
      </w:divBdr>
    </w:div>
    <w:div w:id="1321158671">
      <w:bodyDiv w:val="1"/>
      <w:marLeft w:val="0"/>
      <w:marRight w:val="0"/>
      <w:marTop w:val="0"/>
      <w:marBottom w:val="0"/>
      <w:divBdr>
        <w:top w:val="none" w:sz="0" w:space="0" w:color="auto"/>
        <w:left w:val="none" w:sz="0" w:space="0" w:color="auto"/>
        <w:bottom w:val="none" w:sz="0" w:space="0" w:color="auto"/>
        <w:right w:val="none" w:sz="0" w:space="0" w:color="auto"/>
      </w:divBdr>
      <w:divsChild>
        <w:div w:id="1179463799">
          <w:marLeft w:val="0"/>
          <w:marRight w:val="0"/>
          <w:marTop w:val="0"/>
          <w:marBottom w:val="0"/>
          <w:divBdr>
            <w:top w:val="none" w:sz="0" w:space="0" w:color="auto"/>
            <w:left w:val="none" w:sz="0" w:space="0" w:color="auto"/>
            <w:bottom w:val="none" w:sz="0" w:space="0" w:color="auto"/>
            <w:right w:val="none" w:sz="0" w:space="0" w:color="auto"/>
          </w:divBdr>
          <w:divsChild>
            <w:div w:id="1110972840">
              <w:marLeft w:val="0"/>
              <w:marRight w:val="0"/>
              <w:marTop w:val="0"/>
              <w:marBottom w:val="0"/>
              <w:divBdr>
                <w:top w:val="none" w:sz="0" w:space="0" w:color="auto"/>
                <w:left w:val="none" w:sz="0" w:space="0" w:color="auto"/>
                <w:bottom w:val="none" w:sz="0" w:space="0" w:color="auto"/>
                <w:right w:val="none" w:sz="0" w:space="0" w:color="auto"/>
              </w:divBdr>
              <w:divsChild>
                <w:div w:id="2030328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091374">
      <w:bodyDiv w:val="1"/>
      <w:marLeft w:val="0"/>
      <w:marRight w:val="0"/>
      <w:marTop w:val="0"/>
      <w:marBottom w:val="0"/>
      <w:divBdr>
        <w:top w:val="none" w:sz="0" w:space="0" w:color="auto"/>
        <w:left w:val="none" w:sz="0" w:space="0" w:color="auto"/>
        <w:bottom w:val="none" w:sz="0" w:space="0" w:color="auto"/>
        <w:right w:val="none" w:sz="0" w:space="0" w:color="auto"/>
      </w:divBdr>
    </w:div>
    <w:div w:id="1441100430">
      <w:bodyDiv w:val="1"/>
      <w:marLeft w:val="0"/>
      <w:marRight w:val="0"/>
      <w:marTop w:val="0"/>
      <w:marBottom w:val="0"/>
      <w:divBdr>
        <w:top w:val="none" w:sz="0" w:space="0" w:color="auto"/>
        <w:left w:val="none" w:sz="0" w:space="0" w:color="auto"/>
        <w:bottom w:val="none" w:sz="0" w:space="0" w:color="auto"/>
        <w:right w:val="none" w:sz="0" w:space="0" w:color="auto"/>
      </w:divBdr>
      <w:divsChild>
        <w:div w:id="18618886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92526672">
              <w:marLeft w:val="0"/>
              <w:marRight w:val="0"/>
              <w:marTop w:val="0"/>
              <w:marBottom w:val="0"/>
              <w:divBdr>
                <w:top w:val="none" w:sz="0" w:space="0" w:color="auto"/>
                <w:left w:val="none" w:sz="0" w:space="0" w:color="auto"/>
                <w:bottom w:val="none" w:sz="0" w:space="0" w:color="auto"/>
                <w:right w:val="none" w:sz="0" w:space="0" w:color="auto"/>
              </w:divBdr>
              <w:divsChild>
                <w:div w:id="98523355">
                  <w:marLeft w:val="0"/>
                  <w:marRight w:val="0"/>
                  <w:marTop w:val="0"/>
                  <w:marBottom w:val="0"/>
                  <w:divBdr>
                    <w:top w:val="none" w:sz="0" w:space="0" w:color="auto"/>
                    <w:left w:val="none" w:sz="0" w:space="0" w:color="auto"/>
                    <w:bottom w:val="none" w:sz="0" w:space="0" w:color="auto"/>
                    <w:right w:val="none" w:sz="0" w:space="0" w:color="auto"/>
                  </w:divBdr>
                  <w:divsChild>
                    <w:div w:id="47005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0027259">
      <w:bodyDiv w:val="1"/>
      <w:marLeft w:val="0"/>
      <w:marRight w:val="0"/>
      <w:marTop w:val="0"/>
      <w:marBottom w:val="0"/>
      <w:divBdr>
        <w:top w:val="none" w:sz="0" w:space="0" w:color="auto"/>
        <w:left w:val="none" w:sz="0" w:space="0" w:color="auto"/>
        <w:bottom w:val="none" w:sz="0" w:space="0" w:color="auto"/>
        <w:right w:val="none" w:sz="0" w:space="0" w:color="auto"/>
      </w:divBdr>
    </w:div>
    <w:div w:id="1497304000">
      <w:bodyDiv w:val="1"/>
      <w:marLeft w:val="0"/>
      <w:marRight w:val="0"/>
      <w:marTop w:val="0"/>
      <w:marBottom w:val="0"/>
      <w:divBdr>
        <w:top w:val="none" w:sz="0" w:space="0" w:color="auto"/>
        <w:left w:val="none" w:sz="0" w:space="0" w:color="auto"/>
        <w:bottom w:val="none" w:sz="0" w:space="0" w:color="auto"/>
        <w:right w:val="none" w:sz="0" w:space="0" w:color="auto"/>
      </w:divBdr>
    </w:div>
    <w:div w:id="1542671065">
      <w:bodyDiv w:val="1"/>
      <w:marLeft w:val="0"/>
      <w:marRight w:val="0"/>
      <w:marTop w:val="0"/>
      <w:marBottom w:val="0"/>
      <w:divBdr>
        <w:top w:val="none" w:sz="0" w:space="0" w:color="auto"/>
        <w:left w:val="none" w:sz="0" w:space="0" w:color="auto"/>
        <w:bottom w:val="none" w:sz="0" w:space="0" w:color="auto"/>
        <w:right w:val="none" w:sz="0" w:space="0" w:color="auto"/>
      </w:divBdr>
    </w:div>
    <w:div w:id="1688363733">
      <w:bodyDiv w:val="1"/>
      <w:marLeft w:val="0"/>
      <w:marRight w:val="0"/>
      <w:marTop w:val="0"/>
      <w:marBottom w:val="0"/>
      <w:divBdr>
        <w:top w:val="none" w:sz="0" w:space="0" w:color="auto"/>
        <w:left w:val="none" w:sz="0" w:space="0" w:color="auto"/>
        <w:bottom w:val="none" w:sz="0" w:space="0" w:color="auto"/>
        <w:right w:val="none" w:sz="0" w:space="0" w:color="auto"/>
      </w:divBdr>
      <w:divsChild>
        <w:div w:id="580215420">
          <w:marLeft w:val="0"/>
          <w:marRight w:val="0"/>
          <w:marTop w:val="0"/>
          <w:marBottom w:val="0"/>
          <w:divBdr>
            <w:top w:val="none" w:sz="0" w:space="0" w:color="auto"/>
            <w:left w:val="none" w:sz="0" w:space="0" w:color="auto"/>
            <w:bottom w:val="none" w:sz="0" w:space="0" w:color="auto"/>
            <w:right w:val="none" w:sz="0" w:space="0" w:color="auto"/>
          </w:divBdr>
          <w:divsChild>
            <w:div w:id="445849793">
              <w:marLeft w:val="0"/>
              <w:marRight w:val="0"/>
              <w:marTop w:val="0"/>
              <w:marBottom w:val="0"/>
              <w:divBdr>
                <w:top w:val="none" w:sz="0" w:space="0" w:color="auto"/>
                <w:left w:val="none" w:sz="0" w:space="0" w:color="auto"/>
                <w:bottom w:val="none" w:sz="0" w:space="0" w:color="auto"/>
                <w:right w:val="none" w:sz="0" w:space="0" w:color="auto"/>
              </w:divBdr>
              <w:divsChild>
                <w:div w:id="1460688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620771">
      <w:bodyDiv w:val="1"/>
      <w:marLeft w:val="0"/>
      <w:marRight w:val="0"/>
      <w:marTop w:val="0"/>
      <w:marBottom w:val="0"/>
      <w:divBdr>
        <w:top w:val="none" w:sz="0" w:space="0" w:color="auto"/>
        <w:left w:val="none" w:sz="0" w:space="0" w:color="auto"/>
        <w:bottom w:val="none" w:sz="0" w:space="0" w:color="auto"/>
        <w:right w:val="none" w:sz="0" w:space="0" w:color="auto"/>
      </w:divBdr>
    </w:div>
    <w:div w:id="1873685867">
      <w:bodyDiv w:val="1"/>
      <w:marLeft w:val="0"/>
      <w:marRight w:val="0"/>
      <w:marTop w:val="0"/>
      <w:marBottom w:val="0"/>
      <w:divBdr>
        <w:top w:val="none" w:sz="0" w:space="0" w:color="auto"/>
        <w:left w:val="none" w:sz="0" w:space="0" w:color="auto"/>
        <w:bottom w:val="none" w:sz="0" w:space="0" w:color="auto"/>
        <w:right w:val="none" w:sz="0" w:space="0" w:color="auto"/>
      </w:divBdr>
    </w:div>
    <w:div w:id="1925410939">
      <w:bodyDiv w:val="1"/>
      <w:marLeft w:val="0"/>
      <w:marRight w:val="0"/>
      <w:marTop w:val="0"/>
      <w:marBottom w:val="0"/>
      <w:divBdr>
        <w:top w:val="none" w:sz="0" w:space="0" w:color="auto"/>
        <w:left w:val="none" w:sz="0" w:space="0" w:color="auto"/>
        <w:bottom w:val="none" w:sz="0" w:space="0" w:color="auto"/>
        <w:right w:val="none" w:sz="0" w:space="0" w:color="auto"/>
      </w:divBdr>
    </w:div>
    <w:div w:id="1991904311">
      <w:bodyDiv w:val="1"/>
      <w:marLeft w:val="0"/>
      <w:marRight w:val="0"/>
      <w:marTop w:val="0"/>
      <w:marBottom w:val="0"/>
      <w:divBdr>
        <w:top w:val="none" w:sz="0" w:space="0" w:color="auto"/>
        <w:left w:val="none" w:sz="0" w:space="0" w:color="auto"/>
        <w:bottom w:val="none" w:sz="0" w:space="0" w:color="auto"/>
        <w:right w:val="none" w:sz="0" w:space="0" w:color="auto"/>
      </w:divBdr>
    </w:div>
    <w:div w:id="1994947978">
      <w:bodyDiv w:val="1"/>
      <w:marLeft w:val="0"/>
      <w:marRight w:val="0"/>
      <w:marTop w:val="0"/>
      <w:marBottom w:val="0"/>
      <w:divBdr>
        <w:top w:val="none" w:sz="0" w:space="0" w:color="auto"/>
        <w:left w:val="none" w:sz="0" w:space="0" w:color="auto"/>
        <w:bottom w:val="none" w:sz="0" w:space="0" w:color="auto"/>
        <w:right w:val="none" w:sz="0" w:space="0" w:color="auto"/>
      </w:divBdr>
    </w:div>
    <w:div w:id="2013098254">
      <w:bodyDiv w:val="1"/>
      <w:marLeft w:val="0"/>
      <w:marRight w:val="0"/>
      <w:marTop w:val="0"/>
      <w:marBottom w:val="0"/>
      <w:divBdr>
        <w:top w:val="none" w:sz="0" w:space="0" w:color="auto"/>
        <w:left w:val="none" w:sz="0" w:space="0" w:color="auto"/>
        <w:bottom w:val="none" w:sz="0" w:space="0" w:color="auto"/>
        <w:right w:val="none" w:sz="0" w:space="0" w:color="auto"/>
      </w:divBdr>
    </w:div>
    <w:div w:id="2045444447">
      <w:bodyDiv w:val="1"/>
      <w:marLeft w:val="0"/>
      <w:marRight w:val="0"/>
      <w:marTop w:val="0"/>
      <w:marBottom w:val="0"/>
      <w:divBdr>
        <w:top w:val="none" w:sz="0" w:space="0" w:color="auto"/>
        <w:left w:val="none" w:sz="0" w:space="0" w:color="auto"/>
        <w:bottom w:val="none" w:sz="0" w:space="0" w:color="auto"/>
        <w:right w:val="none" w:sz="0" w:space="0" w:color="auto"/>
      </w:divBdr>
    </w:div>
    <w:div w:id="2122454441">
      <w:bodyDiv w:val="1"/>
      <w:marLeft w:val="0"/>
      <w:marRight w:val="0"/>
      <w:marTop w:val="0"/>
      <w:marBottom w:val="0"/>
      <w:divBdr>
        <w:top w:val="none" w:sz="0" w:space="0" w:color="auto"/>
        <w:left w:val="none" w:sz="0" w:space="0" w:color="auto"/>
        <w:bottom w:val="none" w:sz="0" w:space="0" w:color="auto"/>
        <w:right w:val="none" w:sz="0" w:space="0" w:color="auto"/>
      </w:divBdr>
      <w:divsChild>
        <w:div w:id="946040142">
          <w:marLeft w:val="0"/>
          <w:marRight w:val="0"/>
          <w:marTop w:val="0"/>
          <w:marBottom w:val="0"/>
          <w:divBdr>
            <w:top w:val="none" w:sz="0" w:space="0" w:color="auto"/>
            <w:left w:val="none" w:sz="0" w:space="0" w:color="auto"/>
            <w:bottom w:val="none" w:sz="0" w:space="0" w:color="auto"/>
            <w:right w:val="none" w:sz="0" w:space="0" w:color="auto"/>
          </w:divBdr>
        </w:div>
        <w:div w:id="21084262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ulcot@hss.edu" TargetMode="External"/><Relationship Id="rId13" Type="http://schemas.openxmlformats.org/officeDocument/2006/relationships/hyperlink" Target="mailto:hyonmin@hotmail.com" TargetMode="External"/><Relationship Id="rId18" Type="http://schemas.openxmlformats.org/officeDocument/2006/relationships/hyperlink" Target="mailto:mjoshi@som.umaryland.edu" TargetMode="External"/><Relationship Id="rId26" Type="http://schemas.openxmlformats.org/officeDocument/2006/relationships/hyperlink" Target="mailto:parham.sendi@ifik.unibe.ch"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file:///C:\Users\saeedk\Desktop\redir.aspx%3fREF=tgbk2yRMIj8rOlxsqeO6WF7GvweB21O-Bq2u31_MBTUFcBcFal3XCAFtYWlsdG86bmtvaGVpQGt1aHAua3lvdG8tdS5hYy5qcA" TargetMode="External"/><Relationship Id="rId34" Type="http://schemas.openxmlformats.org/officeDocument/2006/relationships/hyperlink" Target="https://www.ors.org/wp-content/uploads/2019/12/Supplement-1.pdf" TargetMode="External"/><Relationship Id="rId7" Type="http://schemas.openxmlformats.org/officeDocument/2006/relationships/hyperlink" Target="mailto:acmclaren1@gmail.com" TargetMode="External"/><Relationship Id="rId12" Type="http://schemas.openxmlformats.org/officeDocument/2006/relationships/hyperlink" Target="mailto:afchen@bwh.harvard.edu" TargetMode="External"/><Relationship Id="rId17" Type="http://schemas.openxmlformats.org/officeDocument/2006/relationships/hyperlink" Target="mailto:jjnnings@memphis.edu" TargetMode="External"/><Relationship Id="rId25" Type="http://schemas.openxmlformats.org/officeDocument/2006/relationships/hyperlink" Target="mailto:kordosaeed@nhs.net" TargetMode="External"/><Relationship Id="rId33" Type="http://schemas.openxmlformats.org/officeDocument/2006/relationships/hyperlink" Target="https://www.ors.org/wp-content/uploads/2019/12/Supplement-1.pdf"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noreen.hickok@jefferson.edu" TargetMode="External"/><Relationship Id="rId20" Type="http://schemas.openxmlformats.org/officeDocument/2006/relationships/hyperlink" Target="mailto:Mark_Ninomiya@URMC.Rochester.edu" TargetMode="External"/><Relationship Id="rId29" Type="http://schemas.openxmlformats.org/officeDocument/2006/relationships/hyperlink" Target="https://www.ors.org/icm-2018-research-agenda-workgroup/" TargetMode="External"/><Relationship Id="rId1" Type="http://schemas.openxmlformats.org/officeDocument/2006/relationships/customXml" Target="../customXml/item1.xml"/><Relationship Id="rId6" Type="http://schemas.openxmlformats.org/officeDocument/2006/relationships/hyperlink" Target="mailto:Edward_Schwarz@urmc.rochester.edu" TargetMode="External"/><Relationship Id="rId11" Type="http://schemas.openxmlformats.org/officeDocument/2006/relationships/hyperlink" Target="mailto:balec.arnold@comcast.net" TargetMode="External"/><Relationship Id="rId24" Type="http://schemas.openxmlformats.org/officeDocument/2006/relationships/hyperlink" Target="mailto:Benjamin_Ricciardi@URMC.Rochester.edu" TargetMode="External"/><Relationship Id="rId32" Type="http://schemas.openxmlformats.org/officeDocument/2006/relationships/hyperlink" Target="https://www.ors.org/wp-content/uploads/2019/01/Question-8.pdf" TargetMode="External"/><Relationship Id="rId37" Type="http://schemas.openxmlformats.org/officeDocument/2006/relationships/hyperlink" Target="https://www.ors.org/wp-content/uploads/2019/12/Supplement-2.pdf" TargetMode="External"/><Relationship Id="rId5" Type="http://schemas.openxmlformats.org/officeDocument/2006/relationships/webSettings" Target="webSettings.xml"/><Relationship Id="rId15" Type="http://schemas.openxmlformats.org/officeDocument/2006/relationships/hyperlink" Target="mailto:crossm@hss.edu" TargetMode="External"/><Relationship Id="rId23" Type="http://schemas.openxmlformats.org/officeDocument/2006/relationships/hyperlink" Target="mailto:padgettd@hss.edu" TargetMode="External"/><Relationship Id="rId28" Type="http://schemas.openxmlformats.org/officeDocument/2006/relationships/hyperlink" Target="https://icmphilly.com" TargetMode="External"/><Relationship Id="rId36" Type="http://schemas.openxmlformats.org/officeDocument/2006/relationships/hyperlink" Target="https://www.ors.org/wp-content/uploads/2019/12/Supplement-2.pdf" TargetMode="External"/><Relationship Id="rId10" Type="http://schemas.openxmlformats.org/officeDocument/2006/relationships/hyperlink" Target="mailto:bostromm@hss.edu" TargetMode="External"/><Relationship Id="rId19" Type="http://schemas.openxmlformats.org/officeDocument/2006/relationships/hyperlink" Target="mailto:willem-jan.metsemakers@uzleuven.be" TargetMode="External"/><Relationship Id="rId31" Type="http://schemas.openxmlformats.org/officeDocument/2006/relationships/hyperlink" Target="https://www.ors.org/icm-2018-biofilm-workgroup/" TargetMode="External"/><Relationship Id="rId4" Type="http://schemas.openxmlformats.org/officeDocument/2006/relationships/settings" Target="settings.xml"/><Relationship Id="rId9" Type="http://schemas.openxmlformats.org/officeDocument/2006/relationships/hyperlink" Target="mailto:brauseb@hss.edu" TargetMode="External"/><Relationship Id="rId14" Type="http://schemas.openxmlformats.org/officeDocument/2006/relationships/hyperlink" Target="mailto:debora.coraca-huber@i-med.ac.at" TargetMode="External"/><Relationship Id="rId22" Type="http://schemas.openxmlformats.org/officeDocument/2006/relationships/hyperlink" Target="mailto:Irvin_Oh@URMC.Rochester.edu" TargetMode="External"/><Relationship Id="rId27" Type="http://schemas.openxmlformats.org/officeDocument/2006/relationships/hyperlink" Target="mailto:Paul.Stoodley@osumc.edu" TargetMode="External"/><Relationship Id="rId30" Type="http://schemas.openxmlformats.org/officeDocument/2006/relationships/hyperlink" Target="https://icmphilly.com/wp-content/uploads/2018/11/Hip-and-Knee.pdf" TargetMode="External"/><Relationship Id="rId35" Type="http://schemas.openxmlformats.org/officeDocument/2006/relationships/hyperlink" Target="https://www.ors.org/wp-content/uploads/2019/12/Supplement-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CF9E43-7D21-4D6A-84A0-DE6B61953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6865</Words>
  <Characters>96136</Characters>
  <Application>Microsoft Office Word</Application>
  <DocSecurity>0</DocSecurity>
  <Lines>801</Lines>
  <Paragraphs>2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tedHealth Group</Company>
  <LinksUpToDate>false</LinksUpToDate>
  <CharactersWithSpaces>112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m</dc:creator>
  <cp:keywords/>
  <dc:description/>
  <cp:lastModifiedBy>Paul Stoodley</cp:lastModifiedBy>
  <cp:revision>2</cp:revision>
  <cp:lastPrinted>2019-08-26T12:59:00Z</cp:lastPrinted>
  <dcterms:created xsi:type="dcterms:W3CDTF">2020-01-18T18:14:00Z</dcterms:created>
  <dcterms:modified xsi:type="dcterms:W3CDTF">2020-01-18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orthopaedic-research</vt:lpwstr>
  </property>
  <property fmtid="{D5CDD505-2E9C-101B-9397-08002B2CF9AE}" pid="4" name="Mendeley Unique User Id_1">
    <vt:lpwstr>968b6aa2-d32a-351f-88e6-72265d690f0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antimicrobial-agents</vt:lpwstr>
  </property>
  <property fmtid="{D5CDD505-2E9C-101B-9397-08002B2CF9AE}" pid="16" name="Mendeley Recent Style Name 5_1">
    <vt:lpwstr>International Journal of Antimicrobial Agents</vt:lpwstr>
  </property>
  <property fmtid="{D5CDD505-2E9C-101B-9397-08002B2CF9AE}" pid="17" name="Mendeley Recent Style Id 6_1">
    <vt:lpwstr>http://www.zotero.org/styles/journal-of-orthopaedic-research</vt:lpwstr>
  </property>
  <property fmtid="{D5CDD505-2E9C-101B-9397-08002B2CF9AE}" pid="18" name="Mendeley Recent Style Name 6_1">
    <vt:lpwstr>Journal of Orthopaedic Researc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